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charts/chart40.xml" ContentType="application/vnd.openxmlformats-officedocument.drawingml.chart+xml"/>
  <Override PartName="/word/charts/style40.xml" ContentType="application/vnd.ms-office.chartstyle+xml"/>
  <Override PartName="/word/charts/colors40.xml" ContentType="application/vnd.ms-office.chartcolorstyle+xml"/>
  <Override PartName="/word/charts/chart41.xml" ContentType="application/vnd.openxmlformats-officedocument.drawingml.chart+xml"/>
  <Override PartName="/word/charts/style41.xml" ContentType="application/vnd.ms-office.chartstyle+xml"/>
  <Override PartName="/word/charts/colors41.xml" ContentType="application/vnd.ms-office.chartcolorstyle+xml"/>
  <Override PartName="/word/charts/chart42.xml" ContentType="application/vnd.openxmlformats-officedocument.drawingml.chart+xml"/>
  <Override PartName="/word/charts/style42.xml" ContentType="application/vnd.ms-office.chartstyle+xml"/>
  <Override PartName="/word/charts/colors42.xml" ContentType="application/vnd.ms-office.chartcolorstyle+xml"/>
  <Override PartName="/word/charts/chart43.xml" ContentType="application/vnd.openxmlformats-officedocument.drawingml.chart+xml"/>
  <Override PartName="/word/charts/style43.xml" ContentType="application/vnd.ms-office.chartstyle+xml"/>
  <Override PartName="/word/charts/colors43.xml" ContentType="application/vnd.ms-office.chartcolorstyle+xml"/>
  <Override PartName="/word/charts/chart44.xml" ContentType="application/vnd.openxmlformats-officedocument.drawingml.chart+xml"/>
  <Override PartName="/word/charts/style44.xml" ContentType="application/vnd.ms-office.chartstyle+xml"/>
  <Override PartName="/word/charts/colors44.xml" ContentType="application/vnd.ms-office.chartcolorstyle+xml"/>
  <Override PartName="/word/charts/chart45.xml" ContentType="application/vnd.openxmlformats-officedocument.drawingml.chart+xml"/>
  <Override PartName="/word/charts/style45.xml" ContentType="application/vnd.ms-office.chartstyle+xml"/>
  <Override PartName="/word/charts/colors45.xml" ContentType="application/vnd.ms-office.chartcolorstyle+xml"/>
  <Override PartName="/word/charts/chart46.xml" ContentType="application/vnd.openxmlformats-officedocument.drawingml.chart+xml"/>
  <Override PartName="/word/charts/style46.xml" ContentType="application/vnd.ms-office.chartstyle+xml"/>
  <Override PartName="/word/charts/colors46.xml" ContentType="application/vnd.ms-office.chartcolorstyle+xml"/>
  <Override PartName="/word/charts/chart47.xml" ContentType="application/vnd.openxmlformats-officedocument.drawingml.chart+xml"/>
  <Override PartName="/word/charts/style47.xml" ContentType="application/vnd.ms-office.chartstyle+xml"/>
  <Override PartName="/word/charts/colors47.xml" ContentType="application/vnd.ms-office.chartcolorstyle+xml"/>
  <Override PartName="/word/charts/chart48.xml" ContentType="application/vnd.openxmlformats-officedocument.drawingml.chart+xml"/>
  <Override PartName="/word/charts/style48.xml" ContentType="application/vnd.ms-office.chartstyle+xml"/>
  <Override PartName="/word/charts/colors48.xml" ContentType="application/vnd.ms-office.chartcolorstyle+xml"/>
  <Override PartName="/word/charts/chart49.xml" ContentType="application/vnd.openxmlformats-officedocument.drawingml.chart+xml"/>
  <Override PartName="/word/charts/style49.xml" ContentType="application/vnd.ms-office.chartstyle+xml"/>
  <Override PartName="/word/charts/colors49.xml" ContentType="application/vnd.ms-office.chartcolorstyle+xml"/>
  <Override PartName="/word/charts/chart50.xml" ContentType="application/vnd.openxmlformats-officedocument.drawingml.chart+xml"/>
  <Override PartName="/word/charts/style50.xml" ContentType="application/vnd.ms-office.chartstyle+xml"/>
  <Override PartName="/word/charts/colors50.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10907" w:rsidRPr="00F1009A" w:rsidRDefault="001D5AA5" w:rsidP="00F1009A">
      <w:pPr>
        <w:pStyle w:val="Nagwek2"/>
        <w:rPr>
          <w:b/>
          <w:sz w:val="32"/>
          <w:szCs w:val="32"/>
        </w:rPr>
      </w:pPr>
      <w:bookmarkStart w:id="0" w:name="_Toc7616601"/>
      <w:r w:rsidRPr="00F1009A">
        <w:rPr>
          <w:b/>
          <w:sz w:val="32"/>
          <w:szCs w:val="32"/>
        </w:rPr>
        <w:t>1.Wstęp</w:t>
      </w:r>
      <w:bookmarkEnd w:id="0"/>
    </w:p>
    <w:p w:rsidR="005B45BD" w:rsidRDefault="005B45BD" w:rsidP="00F10907">
      <w:pPr>
        <w:spacing w:line="259" w:lineRule="auto"/>
      </w:pPr>
    </w:p>
    <w:p w:rsidR="005B45BD" w:rsidRDefault="005B45BD" w:rsidP="0047678C">
      <w:pPr>
        <w:spacing w:line="312" w:lineRule="auto"/>
        <w:ind w:firstLine="708"/>
        <w:jc w:val="both"/>
      </w:pPr>
      <w:r>
        <w:t xml:space="preserve">Celem pracy jest przeprowadzenie badania dotyczącego różnych </w:t>
      </w:r>
      <w:r w:rsidR="00F1009A">
        <w:t>zastosowań</w:t>
      </w:r>
      <w:r>
        <w:t xml:space="preserve"> </w:t>
      </w:r>
      <w:r w:rsidR="00F1009A">
        <w:t xml:space="preserve">metodyki </w:t>
      </w:r>
      <w:r>
        <w:t xml:space="preserve">Scrum </w:t>
      </w:r>
      <w:r w:rsidR="006B5C82">
        <w:br/>
      </w:r>
      <w:r>
        <w:t>w organizacjach</w:t>
      </w:r>
      <w:r w:rsidR="00725328">
        <w:t>. Badania zostały przeprowadzone w formie ankiety udostępnianej za pomocą mediów społecznościowych, grup tematycznych oraz bezpośrednich wywiadów.</w:t>
      </w:r>
    </w:p>
    <w:p w:rsidR="00725328" w:rsidRDefault="00725328" w:rsidP="0047678C">
      <w:pPr>
        <w:spacing w:line="312" w:lineRule="auto"/>
        <w:ind w:firstLine="708"/>
        <w:jc w:val="both"/>
      </w:pPr>
      <w:r>
        <w:t>Zakres pracy obejmuje badanie literatury, przegląd źródeł internetowych, przegląd czasopism dziedzinowych.</w:t>
      </w:r>
      <w:r w:rsidR="0047678C">
        <w:t xml:space="preserve"> Określenie celu i zakresu badań. Zaprojektowanie badania i wybór metody badawczej. Wypracowanie wniosków i propozycji dobrych i złych praktyk w stosowaniu metodyki Scrum. </w:t>
      </w:r>
    </w:p>
    <w:p w:rsidR="00725328" w:rsidRDefault="00725328" w:rsidP="0047678C">
      <w:pPr>
        <w:spacing w:line="312" w:lineRule="auto"/>
        <w:ind w:firstLine="708"/>
        <w:jc w:val="both"/>
      </w:pPr>
      <w:r>
        <w:t xml:space="preserve">Narzędziem zastosowanym do przeprowadzenia ankiety był Google Form, a jako narzędzie do analizy i stworzenia wizualizacji </w:t>
      </w:r>
      <w:r w:rsidR="0047678C">
        <w:t>użyty został</w:t>
      </w:r>
      <w:r>
        <w:t xml:space="preserve"> MS Excel.</w:t>
      </w:r>
    </w:p>
    <w:p w:rsidR="00725328" w:rsidRDefault="00725328" w:rsidP="0047678C">
      <w:pPr>
        <w:spacing w:line="312" w:lineRule="auto"/>
        <w:ind w:firstLine="708"/>
        <w:jc w:val="both"/>
      </w:pPr>
      <w:r w:rsidRPr="00725328">
        <w:t xml:space="preserve">Rezultatem pracy jest </w:t>
      </w:r>
      <w:r w:rsidR="00F1009A">
        <w:t>odpowied</w:t>
      </w:r>
      <w:r w:rsidR="0047678C">
        <w:t>ź</w:t>
      </w:r>
      <w:r w:rsidR="00F1009A">
        <w:t xml:space="preserve"> na pytanie jaki procent zespołów korzysta z metodyki Scrum </w:t>
      </w:r>
      <w:r w:rsidR="0047678C">
        <w:t>poprawnie oraz</w:t>
      </w:r>
      <w:r w:rsidR="00F1009A">
        <w:t xml:space="preserve"> gdzie najczęściej wprowadzane są zmiany i jakie.</w:t>
      </w:r>
    </w:p>
    <w:p w:rsidR="00725328" w:rsidRDefault="00725328" w:rsidP="0047678C">
      <w:pPr>
        <w:spacing w:line="312" w:lineRule="auto"/>
        <w:ind w:firstLine="708"/>
        <w:jc w:val="both"/>
      </w:pPr>
      <w:r w:rsidRPr="00725328">
        <w:t xml:space="preserve">Praca składa się z </w:t>
      </w:r>
      <w:r w:rsidR="00F1009A">
        <w:t>pięciu</w:t>
      </w:r>
      <w:r w:rsidRPr="00725328">
        <w:t xml:space="preserve"> części</w:t>
      </w:r>
      <w:r w:rsidR="00F1009A">
        <w:t xml:space="preserve">. Rozdział pierwszy </w:t>
      </w:r>
      <w:r w:rsidR="0047678C">
        <w:t>jest</w:t>
      </w:r>
      <w:r w:rsidR="00F1009A">
        <w:t xml:space="preserve"> wprowadzeniem do tematyki pracy. </w:t>
      </w:r>
      <w:r w:rsidR="006B5C82">
        <w:br/>
      </w:r>
      <w:r w:rsidR="00F1009A">
        <w:t xml:space="preserve">W drugim rozdziale opisane </w:t>
      </w:r>
      <w:r w:rsidR="0047678C">
        <w:t>są</w:t>
      </w:r>
      <w:r w:rsidR="00F1009A">
        <w:t xml:space="preserve"> metodyki zwinne wraz z </w:t>
      </w:r>
      <w:r w:rsidR="0047678C">
        <w:t>opisem kilku poszczególnych przykładów.</w:t>
      </w:r>
      <w:r w:rsidR="00F1009A">
        <w:t xml:space="preserve"> </w:t>
      </w:r>
      <w:r w:rsidR="006B5C82">
        <w:br/>
      </w:r>
      <w:r w:rsidR="00F1009A">
        <w:t xml:space="preserve">W trzecim rozdziale przedstawiona </w:t>
      </w:r>
      <w:r w:rsidR="0047678C">
        <w:t>jest</w:t>
      </w:r>
      <w:r w:rsidR="00F1009A">
        <w:t xml:space="preserve"> metodyka Scrum na podstawie analizy Scrum Guide.  W czwartym rozdziale opisane </w:t>
      </w:r>
      <w:r w:rsidR="0047678C">
        <w:t>jest</w:t>
      </w:r>
      <w:r w:rsidR="00F1009A">
        <w:t xml:space="preserve"> badanie dotyczące analizy </w:t>
      </w:r>
      <w:r w:rsidR="0047678C">
        <w:t xml:space="preserve">różnych </w:t>
      </w:r>
      <w:r w:rsidR="00F1009A">
        <w:t xml:space="preserve">adaptacji metodyki Scrum w zespołach wytwórczych. W piątym i ostatnim rozdziale zostały przedstawione wnioski wraz z opisem dobrych i złych praktyk w zastosowaniu metodyki Scrum. </w:t>
      </w:r>
      <w:r>
        <w:t>Na końcu pracy został dołączony również słownik</w:t>
      </w:r>
      <w:r w:rsidR="00F1009A">
        <w:t xml:space="preserve">, </w:t>
      </w:r>
      <w:r w:rsidR="006B5C82">
        <w:br/>
      </w:r>
      <w:r w:rsidR="00F1009A">
        <w:t>z tłumaczeniem anglikanizmów</w:t>
      </w:r>
      <w:r w:rsidR="00AD2DA0">
        <w:t xml:space="preserve"> i </w:t>
      </w:r>
      <w:r w:rsidR="00F1009A">
        <w:t>wyjaśnieniem pojęć oraz Bibliografia.</w:t>
      </w:r>
    </w:p>
    <w:p w:rsidR="001D5AA5" w:rsidRPr="00725328" w:rsidRDefault="00725328" w:rsidP="005B45BD">
      <w:pPr>
        <w:spacing w:line="259" w:lineRule="auto"/>
      </w:pPr>
      <w:r>
        <w:br w:type="page"/>
      </w:r>
    </w:p>
    <w:p w:rsidR="001D5AA5" w:rsidRPr="00F1009A" w:rsidRDefault="001D5AA5" w:rsidP="00A40DA8">
      <w:pPr>
        <w:pStyle w:val="Nagwek2"/>
        <w:jc w:val="both"/>
        <w:rPr>
          <w:b/>
          <w:sz w:val="32"/>
          <w:szCs w:val="32"/>
        </w:rPr>
      </w:pPr>
      <w:bookmarkStart w:id="1" w:name="_Toc7616602"/>
      <w:r w:rsidRPr="00F1009A">
        <w:rPr>
          <w:b/>
          <w:sz w:val="32"/>
          <w:szCs w:val="32"/>
        </w:rPr>
        <w:lastRenderedPageBreak/>
        <w:t>2. Wprowadzenie</w:t>
      </w:r>
      <w:bookmarkEnd w:id="1"/>
    </w:p>
    <w:p w:rsidR="00B96F5B" w:rsidRDefault="00E74788" w:rsidP="00EC3D8D">
      <w:pPr>
        <w:spacing w:after="0" w:line="312" w:lineRule="auto"/>
        <w:ind w:firstLine="708"/>
        <w:jc w:val="both"/>
      </w:pPr>
      <w:r>
        <w:t>Od momentu</w:t>
      </w:r>
      <w:r w:rsidR="00AD2DA0">
        <w:t xml:space="preserve"> </w:t>
      </w:r>
      <w:r w:rsidR="008A3621">
        <w:t>powstania</w:t>
      </w:r>
      <w:r w:rsidR="002F1C7F">
        <w:t xml:space="preserve"> dziedziny </w:t>
      </w:r>
      <w:r w:rsidR="00951DAA">
        <w:t>wytwarzania</w:t>
      </w:r>
      <w:r w:rsidR="002F1C7F">
        <w:t xml:space="preserve"> </w:t>
      </w:r>
      <w:r w:rsidR="00B96F5B">
        <w:t>oprogramowani</w:t>
      </w:r>
      <w:r w:rsidR="002F1C7F">
        <w:t>a</w:t>
      </w:r>
      <w:r w:rsidR="00B96F5B">
        <w:t xml:space="preserve"> pojawiła się potrzeba odpowiedniego zarządzania projektami IT. </w:t>
      </w:r>
      <w:r w:rsidR="00AD2DA0">
        <w:t>Od</w:t>
      </w:r>
      <w:r>
        <w:t xml:space="preserve"> sam</w:t>
      </w:r>
      <w:r w:rsidR="00AD2DA0">
        <w:t>ego</w:t>
      </w:r>
      <w:r>
        <w:t xml:space="preserve"> początk</w:t>
      </w:r>
      <w:r w:rsidR="002F1C7F">
        <w:t>u</w:t>
      </w:r>
      <w:r>
        <w:t xml:space="preserve"> skupiano się na dostarczeniu odpowiedniego oprogramowania, w jak </w:t>
      </w:r>
      <w:r w:rsidR="00AD2DA0">
        <w:t>najkrótszym</w:t>
      </w:r>
      <w:r>
        <w:t xml:space="preserve"> czasie. Jednak bardzo szybko okazało się, że by stworzyć oprogramowanie dla klienta nie wystarczą dobre chęci i zaangażowanie programistów</w:t>
      </w:r>
      <w:r w:rsidR="00B96F5B">
        <w:t xml:space="preserve">. </w:t>
      </w:r>
      <w:r w:rsidR="00EC3D8D">
        <w:br/>
      </w:r>
      <w:r w:rsidR="003A491B">
        <w:t>W badaniu dotycząc</w:t>
      </w:r>
      <w:r w:rsidR="002368F3">
        <w:t>ym</w:t>
      </w:r>
      <w:r w:rsidR="003A491B">
        <w:t xml:space="preserve"> analizy czynników powodzenia projektów </w:t>
      </w:r>
      <w:r w:rsidR="004F6ADE">
        <w:t>IT</w:t>
      </w:r>
      <w:r w:rsidR="002368F3">
        <w:t xml:space="preserve"> </w:t>
      </w:r>
      <w:r w:rsidR="002368F3" w:rsidRPr="005B7547">
        <w:rPr>
          <w:highlight w:val="yellow"/>
        </w:rPr>
        <w:t>[</w:t>
      </w:r>
      <w:r w:rsidR="002368F3">
        <w:rPr>
          <w:highlight w:val="yellow"/>
        </w:rPr>
        <w:t>7</w:t>
      </w:r>
      <w:r w:rsidR="002368F3" w:rsidRPr="005B7547">
        <w:rPr>
          <w:highlight w:val="yellow"/>
        </w:rPr>
        <w:t>]</w:t>
      </w:r>
      <w:r w:rsidR="004F6ADE">
        <w:t xml:space="preserve">, </w:t>
      </w:r>
      <w:r w:rsidR="005B7547">
        <w:t>potwierdzone</w:t>
      </w:r>
      <w:r w:rsidR="000F5F05">
        <w:t xml:space="preserve"> zosta</w:t>
      </w:r>
      <w:r w:rsidR="005B7547">
        <w:t>ło</w:t>
      </w:r>
      <w:r w:rsidR="00AD2DA0">
        <w:t>,</w:t>
      </w:r>
      <w:r w:rsidR="00B96F5B">
        <w:t xml:space="preserve"> jak duż</w:t>
      </w:r>
      <w:r w:rsidR="00AD2DA0">
        <w:t>o projektów poniosło porażkę</w:t>
      </w:r>
      <w:r w:rsidR="00B96F5B">
        <w:t>, gdy nie były ani odpowiednio zarządzane</w:t>
      </w:r>
      <w:r>
        <w:t>, ani nie przeprowadzały odpowiedniej analizy wymagań z klientem</w:t>
      </w:r>
      <w:r w:rsidR="003A491B">
        <w:t>. Dlatego też</w:t>
      </w:r>
      <w:r w:rsidR="00AD2DA0">
        <w:t>,</w:t>
      </w:r>
      <w:r w:rsidR="003A491B">
        <w:t xml:space="preserve"> kluczowe w rozwoju projektów IT</w:t>
      </w:r>
      <w:r w:rsidR="00AD2DA0">
        <w:t>,</w:t>
      </w:r>
      <w:r w:rsidR="003A491B">
        <w:t xml:space="preserve"> było pojawienie się</w:t>
      </w:r>
      <w:r w:rsidR="00B96F5B">
        <w:t xml:space="preserve"> </w:t>
      </w:r>
      <w:r w:rsidR="00B23640">
        <w:t xml:space="preserve">pod koniec lat 60 XX wieku, </w:t>
      </w:r>
      <w:r>
        <w:t>dziedzin</w:t>
      </w:r>
      <w:r w:rsidR="003A491B">
        <w:t>y</w:t>
      </w:r>
      <w:r>
        <w:t xml:space="preserve"> nauki nazwan</w:t>
      </w:r>
      <w:r w:rsidR="00AD2DA0">
        <w:t>ej</w:t>
      </w:r>
      <w:r w:rsidR="00B96F5B">
        <w:t xml:space="preserve"> inżynieri</w:t>
      </w:r>
      <w:r>
        <w:t>ą</w:t>
      </w:r>
      <w:r w:rsidR="00B96F5B">
        <w:t xml:space="preserve"> oprogramowania</w:t>
      </w:r>
      <w:r w:rsidR="00B23640">
        <w:t>, z</w:t>
      </w:r>
      <w:r>
        <w:t xml:space="preserve">apoczątkowała ona </w:t>
      </w:r>
      <w:r w:rsidR="00B96F5B">
        <w:t xml:space="preserve">pierwsze </w:t>
      </w:r>
      <w:r>
        <w:t>metody</w:t>
      </w:r>
      <w:r w:rsidR="00B96F5B">
        <w:t xml:space="preserve"> zarządzania projektami IT. </w:t>
      </w:r>
    </w:p>
    <w:p w:rsidR="00F70D2E" w:rsidRDefault="00B96F5B" w:rsidP="00F10907">
      <w:pPr>
        <w:spacing w:after="0" w:line="312" w:lineRule="auto"/>
        <w:ind w:firstLine="708"/>
        <w:jc w:val="both"/>
      </w:pPr>
      <w:r>
        <w:t xml:space="preserve">Podejść do </w:t>
      </w:r>
      <w:r w:rsidR="00F70D2E">
        <w:t>prowadzenia</w:t>
      </w:r>
      <w:r>
        <w:t xml:space="preserve"> projektów IT jest wiele. Jednak główny </w:t>
      </w:r>
      <w:r w:rsidR="00F70D2E">
        <w:t>podział</w:t>
      </w:r>
      <w:r w:rsidR="00B23640">
        <w:t xml:space="preserve"> metod wytwarzania oprogramowania</w:t>
      </w:r>
      <w:r w:rsidR="00F70D2E">
        <w:t xml:space="preserve"> to</w:t>
      </w:r>
      <w:r>
        <w:t xml:space="preserve"> metodyki kaskadowe i zwinne. Główną metodyk</w:t>
      </w:r>
      <w:r w:rsidR="00B23640">
        <w:t>ą</w:t>
      </w:r>
      <w:r>
        <w:t xml:space="preserve"> kaskadową jest dobrze znany </w:t>
      </w:r>
      <w:r w:rsidR="00B23640">
        <w:t xml:space="preserve">model </w:t>
      </w:r>
      <w:proofErr w:type="spellStart"/>
      <w:r>
        <w:t>Waterfall</w:t>
      </w:r>
      <w:proofErr w:type="spellEnd"/>
      <w:r w:rsidR="00E74788">
        <w:t xml:space="preserve">, </w:t>
      </w:r>
      <w:r w:rsidR="00E74788" w:rsidRPr="00E74788">
        <w:t>wprowadzon</w:t>
      </w:r>
      <w:r w:rsidR="00E74788">
        <w:t>y</w:t>
      </w:r>
      <w:r w:rsidR="00E74788" w:rsidRPr="00E74788">
        <w:t xml:space="preserve"> przez Winstona W. </w:t>
      </w:r>
      <w:proofErr w:type="spellStart"/>
      <w:r w:rsidR="00E74788" w:rsidRPr="00E74788">
        <w:t>Royce</w:t>
      </w:r>
      <w:proofErr w:type="spellEnd"/>
      <w:r w:rsidR="00E74788" w:rsidRPr="00E74788">
        <w:t xml:space="preserve"> w </w:t>
      </w:r>
      <w:r w:rsidR="00E74788">
        <w:t xml:space="preserve">1970 roku </w:t>
      </w:r>
      <w:r w:rsidR="002F1C7F">
        <w:t>i opisany w</w:t>
      </w:r>
      <w:r w:rsidR="00E74788">
        <w:t xml:space="preserve"> artykule </w:t>
      </w:r>
      <w:r w:rsidR="00E74788" w:rsidRPr="005B7547">
        <w:rPr>
          <w:highlight w:val="yellow"/>
        </w:rPr>
        <w:t>[</w:t>
      </w:r>
      <w:r w:rsidR="00A20ADA">
        <w:rPr>
          <w:highlight w:val="yellow"/>
        </w:rPr>
        <w:t>16</w:t>
      </w:r>
      <w:r w:rsidR="00E74788" w:rsidRPr="005B7547">
        <w:rPr>
          <w:highlight w:val="yellow"/>
        </w:rPr>
        <w:t>]</w:t>
      </w:r>
      <w:r w:rsidR="00E74788">
        <w:t xml:space="preserve">. </w:t>
      </w:r>
      <w:r w:rsidR="00B23640">
        <w:t>Model ten</w:t>
      </w:r>
      <w:r w:rsidR="002368F3">
        <w:t xml:space="preserve"> </w:t>
      </w:r>
      <w:r w:rsidR="003A30AF">
        <w:t xml:space="preserve">był próbą ustandaryzowania procesów i zapanowania nad chaosem produkcyjnym. Jego rdzeniem było określenie dobrego planu i konsekwentna jego realizacja. </w:t>
      </w:r>
      <w:r w:rsidR="00E74788">
        <w:t xml:space="preserve">Podejście to zakładało podzielenie projektu na fazy, wzajemnie </w:t>
      </w:r>
      <w:r w:rsidR="0020281D">
        <w:t>po sobie następujące</w:t>
      </w:r>
      <w:r w:rsidR="005B7547">
        <w:t xml:space="preserve"> (zobrazowane na rysunku 2.1)</w:t>
      </w:r>
      <w:r w:rsidR="00E74788">
        <w:t>.</w:t>
      </w:r>
      <w:r w:rsidR="002F1C7F">
        <w:t xml:space="preserve"> Nie można było rozpocząć kolejnej fazy wytwarzania, zanim nie skończyło się poprzedniej. Podejście było bardzo proste, schematyczne </w:t>
      </w:r>
      <w:r w:rsidR="00EC3D8D">
        <w:br/>
      </w:r>
      <w:r w:rsidR="002F1C7F">
        <w:t>i nastawione na dowiezienie projektu, jednak główną wadą był</w:t>
      </w:r>
      <w:r w:rsidR="002368F3">
        <w:t>o</w:t>
      </w:r>
      <w:r w:rsidR="002F1C7F">
        <w:t xml:space="preserve"> kosztowne wprowadzanie jakikolwiek zmian.</w:t>
      </w:r>
    </w:p>
    <w:p w:rsidR="00F70D2E" w:rsidRDefault="00F70D2E" w:rsidP="00F10907">
      <w:pPr>
        <w:spacing w:after="0" w:line="312" w:lineRule="auto"/>
        <w:jc w:val="both"/>
      </w:pPr>
    </w:p>
    <w:p w:rsidR="001E44FF" w:rsidRDefault="00E74788" w:rsidP="00EC3D8D">
      <w:pPr>
        <w:spacing w:after="0" w:line="312" w:lineRule="auto"/>
        <w:jc w:val="center"/>
      </w:pPr>
      <w:r>
        <w:rPr>
          <w:noProof/>
        </w:rPr>
        <w:lastRenderedPageBreak/>
        <w:drawing>
          <wp:inline distT="0" distB="0" distL="0" distR="0">
            <wp:extent cx="5495925" cy="3124339"/>
            <wp:effectExtent l="0" t="0" r="0" b="0"/>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aterfall.PNG"/>
                    <pic:cNvPicPr/>
                  </pic:nvPicPr>
                  <pic:blipFill>
                    <a:blip r:embed="rId8">
                      <a:extLst>
                        <a:ext uri="{28A0092B-C50C-407E-A947-70E740481C1C}">
                          <a14:useLocalDpi xmlns:a14="http://schemas.microsoft.com/office/drawing/2010/main" val="0"/>
                        </a:ext>
                      </a:extLst>
                    </a:blip>
                    <a:stretch>
                      <a:fillRect/>
                    </a:stretch>
                  </pic:blipFill>
                  <pic:spPr>
                    <a:xfrm>
                      <a:off x="0" y="0"/>
                      <a:ext cx="5504153" cy="3129017"/>
                    </a:xfrm>
                    <a:prstGeom prst="rect">
                      <a:avLst/>
                    </a:prstGeom>
                  </pic:spPr>
                </pic:pic>
              </a:graphicData>
            </a:graphic>
          </wp:inline>
        </w:drawing>
      </w:r>
    </w:p>
    <w:p w:rsidR="00E74788" w:rsidRDefault="0020281D" w:rsidP="00F10907">
      <w:pPr>
        <w:spacing w:after="0" w:line="312" w:lineRule="auto"/>
        <w:jc w:val="both"/>
        <w:rPr>
          <w:highlight w:val="yellow"/>
        </w:rPr>
      </w:pPr>
      <w:r>
        <w:t xml:space="preserve">Rys. </w:t>
      </w:r>
      <w:r w:rsidR="005B7547">
        <w:t>2.1</w:t>
      </w:r>
      <w:r>
        <w:t xml:space="preserve"> Model kaskadowy </w:t>
      </w:r>
      <w:r w:rsidR="00F70D2E" w:rsidRPr="00A20ADA">
        <w:rPr>
          <w:highlight w:val="yellow"/>
        </w:rPr>
        <w:t>[</w:t>
      </w:r>
      <w:r w:rsidR="00A20ADA" w:rsidRPr="00A20ADA">
        <w:rPr>
          <w:highlight w:val="yellow"/>
        </w:rPr>
        <w:t>16</w:t>
      </w:r>
      <w:r w:rsidR="00F70D2E" w:rsidRPr="00A20ADA">
        <w:rPr>
          <w:highlight w:val="yellow"/>
        </w:rPr>
        <w:t>]</w:t>
      </w:r>
    </w:p>
    <w:p w:rsidR="0020281D" w:rsidRDefault="0020281D" w:rsidP="00F10907">
      <w:pPr>
        <w:spacing w:after="0" w:line="312" w:lineRule="auto"/>
        <w:jc w:val="both"/>
      </w:pPr>
    </w:p>
    <w:p w:rsidR="00B96F5B" w:rsidRDefault="002F1C7F" w:rsidP="00F10907">
      <w:pPr>
        <w:spacing w:after="0" w:line="312" w:lineRule="auto"/>
        <w:ind w:firstLine="708"/>
        <w:jc w:val="both"/>
      </w:pPr>
      <w:r>
        <w:t xml:space="preserve">W projektach IT </w:t>
      </w:r>
      <w:r w:rsidR="00A774F3">
        <w:t>wprowadzanie zmian jest nieuniknione</w:t>
      </w:r>
      <w:r>
        <w:t>, dlatego też m</w:t>
      </w:r>
      <w:r w:rsidR="00B96F5B">
        <w:t xml:space="preserve">etodyki zwinne </w:t>
      </w:r>
      <w:r w:rsidR="00F70D2E">
        <w:t xml:space="preserve">postanowiły złamać zasady kaskadowości, nie pozwolić na zamknięte i niezależne od siebie fazy w cyklu oprogramowania i wyjść naprzeciw zmieniającym się wymaganiom klienta. </w:t>
      </w:r>
      <w:r w:rsidR="0020281D">
        <w:t>O</w:t>
      </w:r>
      <w:r w:rsidR="00F70D2E">
        <w:t xml:space="preserve"> tym </w:t>
      </w:r>
      <w:r w:rsidR="005B7547">
        <w:t xml:space="preserve">piszę </w:t>
      </w:r>
      <w:r w:rsidR="00F70D2E">
        <w:t>więcej w rozdziale poświęconym metodykom zwinnym.</w:t>
      </w:r>
    </w:p>
    <w:p w:rsidR="00B96F5B" w:rsidRPr="00B96F5B" w:rsidRDefault="00B96F5B" w:rsidP="00F10907">
      <w:pPr>
        <w:spacing w:after="0" w:line="312" w:lineRule="auto"/>
        <w:ind w:firstLine="708"/>
        <w:jc w:val="both"/>
      </w:pPr>
      <w:r>
        <w:t xml:space="preserve">Wybór odpowiedniej metodyki zarządzania projektami jest </w:t>
      </w:r>
      <w:r w:rsidR="00F70D2E">
        <w:t xml:space="preserve">kluczowy </w:t>
      </w:r>
      <w:r>
        <w:t xml:space="preserve">przy tworzeniu oprogramowania. Trzeba </w:t>
      </w:r>
      <w:r w:rsidR="00F70D2E">
        <w:t>dobrać</w:t>
      </w:r>
      <w:r>
        <w:t xml:space="preserve"> ją przede wszystkim </w:t>
      </w:r>
      <w:r w:rsidR="00F70D2E">
        <w:t>do</w:t>
      </w:r>
      <w:r>
        <w:t xml:space="preserve"> </w:t>
      </w:r>
      <w:r w:rsidR="00F70D2E">
        <w:t>osób pracujących</w:t>
      </w:r>
      <w:r>
        <w:t xml:space="preserve"> w projekcie</w:t>
      </w:r>
      <w:r w:rsidR="00C217C8">
        <w:t>, jak i również do rodzaju projektu. Właściwa</w:t>
      </w:r>
      <w:r w:rsidR="00C217C8" w:rsidRPr="00C217C8">
        <w:t xml:space="preserve"> technika ułatwi kierowanie całym procesem projektowym, wskaże drogę, jak postępować w danej sytuacji i czego należy unikać.</w:t>
      </w:r>
      <w:r w:rsidR="00C217C8">
        <w:t xml:space="preserve"> Dlatego też wybór powinien być dokładnie przemyślany, dopasowany do klienta oraz zgodny z działalnością i polityką firmy. </w:t>
      </w:r>
    </w:p>
    <w:p w:rsidR="00F10907" w:rsidRDefault="00F10907">
      <w:pPr>
        <w:spacing w:line="259" w:lineRule="auto"/>
        <w:rPr>
          <w:rFonts w:asciiTheme="majorHAnsi" w:eastAsiaTheme="majorEastAsia" w:hAnsiTheme="majorHAnsi" w:cstheme="majorBidi"/>
          <w:color w:val="2F5496" w:themeColor="accent1" w:themeShade="BF"/>
          <w:sz w:val="26"/>
          <w:szCs w:val="26"/>
        </w:rPr>
      </w:pPr>
      <w:r>
        <w:br w:type="page"/>
      </w:r>
    </w:p>
    <w:p w:rsidR="00EB244B" w:rsidRPr="0008009C" w:rsidRDefault="00EB244B" w:rsidP="00F10907">
      <w:pPr>
        <w:pStyle w:val="Nagwek2"/>
        <w:spacing w:before="0" w:line="312" w:lineRule="auto"/>
        <w:jc w:val="both"/>
        <w:rPr>
          <w:b/>
          <w:sz w:val="32"/>
          <w:szCs w:val="32"/>
        </w:rPr>
      </w:pPr>
      <w:bookmarkStart w:id="2" w:name="_Toc7616603"/>
      <w:r w:rsidRPr="0008009C">
        <w:rPr>
          <w:b/>
          <w:sz w:val="32"/>
          <w:szCs w:val="32"/>
        </w:rPr>
        <w:lastRenderedPageBreak/>
        <w:t xml:space="preserve">3. </w:t>
      </w:r>
      <w:r w:rsidR="00725328" w:rsidRPr="0008009C">
        <w:rPr>
          <w:b/>
          <w:sz w:val="32"/>
          <w:szCs w:val="32"/>
        </w:rPr>
        <w:t xml:space="preserve">Opis metodyk </w:t>
      </w:r>
      <w:r w:rsidRPr="0008009C">
        <w:rPr>
          <w:b/>
          <w:sz w:val="32"/>
          <w:szCs w:val="32"/>
        </w:rPr>
        <w:t>zwinn</w:t>
      </w:r>
      <w:r w:rsidR="00725328" w:rsidRPr="0008009C">
        <w:rPr>
          <w:b/>
          <w:sz w:val="32"/>
          <w:szCs w:val="32"/>
        </w:rPr>
        <w:t>ych</w:t>
      </w:r>
      <w:bookmarkEnd w:id="2"/>
    </w:p>
    <w:p w:rsidR="00F70D2E" w:rsidRDefault="00D34881" w:rsidP="00F10907">
      <w:pPr>
        <w:spacing w:after="0" w:line="312" w:lineRule="auto"/>
        <w:ind w:firstLine="708"/>
        <w:jc w:val="both"/>
      </w:pPr>
      <w:r>
        <w:t xml:space="preserve">Jak </w:t>
      </w:r>
      <w:r w:rsidR="005B7547">
        <w:t xml:space="preserve">wspomniałam </w:t>
      </w:r>
      <w:r>
        <w:t xml:space="preserve">we wstępie, podejściem konkurencyjnym względem kaskadowego stały się metodyki zwinne. </w:t>
      </w:r>
      <w:r w:rsidR="00C217C8" w:rsidRPr="00C217C8">
        <w:t>Artykuł</w:t>
      </w:r>
      <w:r w:rsidR="005B7547" w:rsidRPr="00C217C8">
        <w:t xml:space="preserve"> </w:t>
      </w:r>
      <w:r w:rsidR="005B7547" w:rsidRPr="005B7547">
        <w:rPr>
          <w:highlight w:val="yellow"/>
        </w:rPr>
        <w:t>[</w:t>
      </w:r>
      <w:r w:rsidR="00A20ADA">
        <w:rPr>
          <w:highlight w:val="yellow"/>
        </w:rPr>
        <w:t>9</w:t>
      </w:r>
      <w:r w:rsidR="005B7547" w:rsidRPr="005B7547">
        <w:rPr>
          <w:highlight w:val="yellow"/>
        </w:rPr>
        <w:t>]</w:t>
      </w:r>
      <w:r w:rsidR="005B7547">
        <w:t>,</w:t>
      </w:r>
      <w:r w:rsidR="00C217C8">
        <w:t xml:space="preserve"> opisuje je jako</w:t>
      </w:r>
      <w:r w:rsidR="005B7547">
        <w:t xml:space="preserve"> </w:t>
      </w:r>
      <w:r w:rsidR="00C217C8">
        <w:t xml:space="preserve">całą rodzinę </w:t>
      </w:r>
      <w:r>
        <w:t xml:space="preserve">metodyk trzymająca się </w:t>
      </w:r>
      <w:r w:rsidR="00F70D2E">
        <w:t xml:space="preserve">filozofii Agile opierającej się na </w:t>
      </w:r>
      <w:r>
        <w:t>zasad</w:t>
      </w:r>
      <w:r w:rsidR="00F70D2E">
        <w:t>ach</w:t>
      </w:r>
      <w:r>
        <w:t xml:space="preserve"> określonych w l</w:t>
      </w:r>
      <w:r w:rsidR="001D147F">
        <w:t>utym 200</w:t>
      </w:r>
      <w:r>
        <w:t>1 roku</w:t>
      </w:r>
      <w:r w:rsidR="001D147F">
        <w:t xml:space="preserve"> w ośrodku narciarskim w Utah</w:t>
      </w:r>
      <w:r w:rsidR="00A53CEF">
        <w:t>, przez grupę 17 praktyków</w:t>
      </w:r>
      <w:r>
        <w:t xml:space="preserve">. </w:t>
      </w:r>
      <w:r w:rsidR="00A53CEF">
        <w:t>Wypracowali oni wtedy znaną nam nazwę</w:t>
      </w:r>
      <w:r w:rsidR="001D147F">
        <w:t xml:space="preserve"> „metodyki zwinne”, które wcześniej określane były „lekkimi”. </w:t>
      </w:r>
      <w:r w:rsidR="008A3621">
        <w:t>Ponadto</w:t>
      </w:r>
      <w:r w:rsidR="001D147F">
        <w:t>, uda</w:t>
      </w:r>
      <w:r w:rsidR="008A3621">
        <w:t>ło</w:t>
      </w:r>
      <w:r w:rsidR="001D147F">
        <w:t xml:space="preserve"> im się określić </w:t>
      </w:r>
      <w:r w:rsidR="00F70D2E">
        <w:t xml:space="preserve">wspominane już </w:t>
      </w:r>
      <w:r w:rsidR="001D147F">
        <w:t>z</w:t>
      </w:r>
      <w:r>
        <w:t>asady</w:t>
      </w:r>
      <w:r w:rsidR="001D147F">
        <w:t xml:space="preserve">, </w:t>
      </w:r>
      <w:r>
        <w:t xml:space="preserve">dokładnie określone </w:t>
      </w:r>
      <w:r w:rsidR="006B5C82">
        <w:br/>
      </w:r>
      <w:r>
        <w:t xml:space="preserve">w Manifeście Agile, czyli inaczej manifeście zwinnego wytarzania oprogramowania. Był to swojego rodzaju protest przeciwko kaskadowemu prowadzeniu projektów. </w:t>
      </w:r>
      <w:r w:rsidR="00A53CEF">
        <w:t>Manifest z</w:t>
      </w:r>
      <w:r>
        <w:t xml:space="preserve">akładał większe skupienie się na kliencie, ludziach pracujących przy </w:t>
      </w:r>
      <w:r w:rsidR="00A53CEF">
        <w:t xml:space="preserve">projekcie oraz porzucenie </w:t>
      </w:r>
      <w:r>
        <w:t>zbędn</w:t>
      </w:r>
      <w:r w:rsidR="00A53CEF">
        <w:t>ej</w:t>
      </w:r>
      <w:r>
        <w:t xml:space="preserve"> dokumentacj</w:t>
      </w:r>
      <w:r w:rsidR="00A53CEF">
        <w:t>i</w:t>
      </w:r>
      <w:r>
        <w:t>.</w:t>
      </w:r>
      <w:r w:rsidR="00384D88">
        <w:t xml:space="preserve"> </w:t>
      </w:r>
    </w:p>
    <w:p w:rsidR="00D34881" w:rsidRDefault="00A53CEF" w:rsidP="00F10907">
      <w:pPr>
        <w:spacing w:after="0" w:line="312" w:lineRule="auto"/>
        <w:ind w:firstLine="708"/>
        <w:jc w:val="both"/>
      </w:pPr>
      <w:r>
        <w:t>Poniżej przytoczyłam</w:t>
      </w:r>
      <w:r w:rsidR="00D34881">
        <w:t xml:space="preserve"> sam manifest</w:t>
      </w:r>
      <w:r w:rsidR="002368F3">
        <w:t xml:space="preserve">, który dostępny jest na stronie </w:t>
      </w:r>
      <w:r w:rsidR="00D34881">
        <w:t>[</w:t>
      </w:r>
      <w:r w:rsidR="00C84B38">
        <w:rPr>
          <w:highlight w:val="yellow"/>
        </w:rPr>
        <w:t>30]</w:t>
      </w:r>
      <w:r w:rsidR="002368F3">
        <w:rPr>
          <w:highlight w:val="yellow"/>
        </w:rPr>
        <w:t>:</w:t>
      </w:r>
    </w:p>
    <w:p w:rsidR="003A30AF" w:rsidRDefault="003A30AF" w:rsidP="00F10907">
      <w:pPr>
        <w:spacing w:after="0" w:line="312" w:lineRule="auto"/>
        <w:jc w:val="both"/>
      </w:pPr>
    </w:p>
    <w:p w:rsidR="00D34881" w:rsidRDefault="00D34881" w:rsidP="005B7547">
      <w:pPr>
        <w:spacing w:after="0" w:line="312" w:lineRule="auto"/>
        <w:jc w:val="both"/>
      </w:pPr>
      <w:r>
        <w:t>”</w:t>
      </w:r>
      <w:r w:rsidRPr="003C62EA">
        <w:t xml:space="preserve"> </w:t>
      </w:r>
      <w:r>
        <w:t>W wyniku naszej pracy, zaczęliśmy bardziej cenić:</w:t>
      </w:r>
    </w:p>
    <w:p w:rsidR="00D34881" w:rsidRDefault="00D34881" w:rsidP="005B7547">
      <w:pPr>
        <w:spacing w:after="0" w:line="312" w:lineRule="auto"/>
        <w:jc w:val="both"/>
      </w:pPr>
      <w:r w:rsidRPr="00175978">
        <w:rPr>
          <w:b/>
        </w:rPr>
        <w:t>Ludzi i interakcje</w:t>
      </w:r>
      <w:r>
        <w:t xml:space="preserve"> od procesów i narzędzi</w:t>
      </w:r>
    </w:p>
    <w:p w:rsidR="00D34881" w:rsidRDefault="00D34881" w:rsidP="005B7547">
      <w:pPr>
        <w:spacing w:after="0" w:line="312" w:lineRule="auto"/>
        <w:jc w:val="both"/>
      </w:pPr>
      <w:r w:rsidRPr="00175978">
        <w:rPr>
          <w:b/>
        </w:rPr>
        <w:t>Działające oprogramowanie</w:t>
      </w:r>
      <w:r>
        <w:t xml:space="preserve"> od szczegółowej dokumentacji</w:t>
      </w:r>
    </w:p>
    <w:p w:rsidR="00D34881" w:rsidRDefault="00D34881" w:rsidP="005B7547">
      <w:pPr>
        <w:spacing w:after="0" w:line="312" w:lineRule="auto"/>
        <w:jc w:val="both"/>
      </w:pPr>
      <w:r w:rsidRPr="00175978">
        <w:rPr>
          <w:b/>
        </w:rPr>
        <w:t>Współpracę z klientem</w:t>
      </w:r>
      <w:r>
        <w:t xml:space="preserve"> od negocjacji umów</w:t>
      </w:r>
    </w:p>
    <w:p w:rsidR="00D34881" w:rsidRDefault="00D34881" w:rsidP="005B7547">
      <w:pPr>
        <w:spacing w:after="0" w:line="312" w:lineRule="auto"/>
        <w:jc w:val="both"/>
      </w:pPr>
      <w:r w:rsidRPr="00175978">
        <w:rPr>
          <w:b/>
        </w:rPr>
        <w:t>Reagowanie na zmiany</w:t>
      </w:r>
      <w:r>
        <w:t xml:space="preserve"> od realizacji założonego planu.”</w:t>
      </w:r>
    </w:p>
    <w:p w:rsidR="003A30AF" w:rsidRDefault="003A30AF" w:rsidP="00F10907">
      <w:pPr>
        <w:spacing w:after="0" w:line="312" w:lineRule="auto"/>
        <w:jc w:val="both"/>
      </w:pPr>
    </w:p>
    <w:p w:rsidR="00197972" w:rsidRDefault="00D34881" w:rsidP="00F10907">
      <w:pPr>
        <w:spacing w:after="0" w:line="312" w:lineRule="auto"/>
        <w:ind w:firstLine="708"/>
        <w:jc w:val="both"/>
      </w:pPr>
      <w:r>
        <w:t xml:space="preserve">Jak </w:t>
      </w:r>
      <w:r w:rsidR="00417070">
        <w:t>podkreśla</w:t>
      </w:r>
      <w:r>
        <w:t xml:space="preserve"> sam manifest „</w:t>
      </w:r>
      <w:r w:rsidR="00A53CEF">
        <w:t>o</w:t>
      </w:r>
      <w:r>
        <w:t>znacza to, że elementy wypisane po prawej są wartościowe,</w:t>
      </w:r>
      <w:r w:rsidR="00F70D2E">
        <w:t xml:space="preserve"> </w:t>
      </w:r>
      <w:r>
        <w:t>ale większą wartość mają dla nas te, które wypisano po lewej</w:t>
      </w:r>
      <w:r w:rsidR="005B7547">
        <w:t xml:space="preserve">”. </w:t>
      </w:r>
      <w:r w:rsidR="00197972">
        <w:rPr>
          <w:rFonts w:ascii="Calibri" w:hAnsi="Calibri" w:cs="Calibri"/>
        </w:rPr>
        <w:t>Agile daje lepsze rezultaty, bo motywuje ludzi do działania.</w:t>
      </w:r>
    </w:p>
    <w:p w:rsidR="00477404" w:rsidRDefault="00A53CEF" w:rsidP="00992A59">
      <w:pPr>
        <w:spacing w:after="0" w:line="312" w:lineRule="auto"/>
        <w:ind w:firstLine="708"/>
        <w:jc w:val="both"/>
        <w:rPr>
          <w:highlight w:val="yellow"/>
        </w:rPr>
      </w:pPr>
      <w:r>
        <w:t>Podczas spotkania w 2001 roku, o</w:t>
      </w:r>
      <w:r w:rsidR="00405F00">
        <w:t xml:space="preserve">prócz samego manifestu </w:t>
      </w:r>
      <w:r w:rsidR="008A3621">
        <w:t>określono</w:t>
      </w:r>
      <w:r w:rsidR="00405F00">
        <w:t xml:space="preserve"> również zes</w:t>
      </w:r>
      <w:r w:rsidR="00477404">
        <w:t>taw 12 zasad</w:t>
      </w:r>
      <w:r>
        <w:t xml:space="preserve"> zwinnego tworzenia oprogramowania</w:t>
      </w:r>
      <w:r w:rsidR="00477404">
        <w:t xml:space="preserve"> (12 </w:t>
      </w:r>
      <w:proofErr w:type="spellStart"/>
      <w:r w:rsidR="00477404">
        <w:t>Principles</w:t>
      </w:r>
      <w:proofErr w:type="spellEnd"/>
      <w:r w:rsidR="00477404">
        <w:t>) [</w:t>
      </w:r>
      <w:r w:rsidR="00C84B38">
        <w:rPr>
          <w:highlight w:val="yellow"/>
        </w:rPr>
        <w:t>29</w:t>
      </w:r>
      <w:r w:rsidR="00477404" w:rsidRPr="005B7547">
        <w:rPr>
          <w:highlight w:val="yellow"/>
        </w:rPr>
        <w:t>].</w:t>
      </w:r>
      <w:r w:rsidR="00477404">
        <w:t xml:space="preserve"> Zdecydowanie po</w:t>
      </w:r>
      <w:r>
        <w:t>d</w:t>
      </w:r>
      <w:r w:rsidR="00477404">
        <w:t xml:space="preserve">kreślony jest </w:t>
      </w:r>
      <w:r w:rsidR="00992A59">
        <w:t xml:space="preserve">w nich </w:t>
      </w:r>
      <w:r w:rsidR="00477404">
        <w:t>priorytet zadowalania klienta. Staramy się</w:t>
      </w:r>
      <w:r>
        <w:t>,</w:t>
      </w:r>
      <w:r w:rsidR="00477404">
        <w:t xml:space="preserve"> by </w:t>
      </w:r>
      <w:r w:rsidR="00AE2AC8">
        <w:t xml:space="preserve">klient </w:t>
      </w:r>
      <w:r w:rsidR="00477404">
        <w:t xml:space="preserve">wcześnie i regularnie </w:t>
      </w:r>
      <w:r w:rsidR="002F1C7F">
        <w:t xml:space="preserve">otrzymywał </w:t>
      </w:r>
      <w:r w:rsidR="00477404">
        <w:t>nowe wersje produktu. Nie możemy zapominać</w:t>
      </w:r>
      <w:r w:rsidR="002F1C7F">
        <w:t xml:space="preserve"> oczywiście</w:t>
      </w:r>
      <w:r w:rsidR="00477404">
        <w:t xml:space="preserve"> o środowisku pracy, które </w:t>
      </w:r>
      <w:r w:rsidR="0017397A">
        <w:t>powinno</w:t>
      </w:r>
      <w:r w:rsidR="00477404">
        <w:t xml:space="preserve"> </w:t>
      </w:r>
      <w:r w:rsidR="0017397A">
        <w:t>motywować do pracy</w:t>
      </w:r>
      <w:r w:rsidR="00477404">
        <w:t xml:space="preserve"> </w:t>
      </w:r>
      <w:r w:rsidR="005B288F">
        <w:br/>
      </w:r>
      <w:r w:rsidR="00477404">
        <w:t xml:space="preserve">i </w:t>
      </w:r>
      <w:r w:rsidR="0017397A">
        <w:t xml:space="preserve">być </w:t>
      </w:r>
      <w:r w:rsidR="00477404">
        <w:t xml:space="preserve">bezpieczne. Ludzie muszą czuć się pewnie w swoim otoczeniu, </w:t>
      </w:r>
      <w:r w:rsidR="00B2010D">
        <w:t>wiedzieć,</w:t>
      </w:r>
      <w:r w:rsidR="00477404">
        <w:t xml:space="preserve"> że chcą pracować i nie boją się być innowacyjnymi. Zesp</w:t>
      </w:r>
      <w:r w:rsidR="00F70D2E">
        <w:t>ó</w:t>
      </w:r>
      <w:r w:rsidR="00477404">
        <w:t>ł powinien cały czas skupiać się na zwiększaniu swojej wydajności. Konieczna jest dobra</w:t>
      </w:r>
      <w:r w:rsidR="002F1C7F">
        <w:t>, ciągła komunikacja, między wszystkimi członkami zespołu</w:t>
      </w:r>
      <w:r w:rsidR="00477404">
        <w:t xml:space="preserve">. </w:t>
      </w:r>
      <w:r w:rsidR="00992A59">
        <w:t>Komunikacja zapewnia</w:t>
      </w:r>
      <w:r w:rsidR="002F1C7F">
        <w:t xml:space="preserve"> transparentność w projekcie</w:t>
      </w:r>
      <w:r w:rsidR="00477404">
        <w:t xml:space="preserve">. Nacisk kładziemy tutaj na </w:t>
      </w:r>
      <w:r w:rsidR="005F42FD">
        <w:t xml:space="preserve">częste </w:t>
      </w:r>
      <w:r w:rsidR="0017397A">
        <w:t>bezpośrednie spotkania</w:t>
      </w:r>
      <w:r w:rsidR="00477404">
        <w:t xml:space="preserve">. Nie możemy jednak zapominać, że mimo wszystko tworzymy oprogramowanie, które powinno być dobrze zaprojektowane i dążyć do technicznej doskonałości. </w:t>
      </w:r>
      <w:r w:rsidR="002F1C7F">
        <w:t xml:space="preserve">Jedną z ważniejszych </w:t>
      </w:r>
      <w:r w:rsidR="0017397A">
        <w:t>z 12 zasad</w:t>
      </w:r>
      <w:r w:rsidR="002F1C7F">
        <w:t xml:space="preserve">, </w:t>
      </w:r>
      <w:r w:rsidR="0017397A">
        <w:t>jest</w:t>
      </w:r>
      <w:r w:rsidR="002F1C7F">
        <w:t xml:space="preserve"> elastyczność wytwarzania</w:t>
      </w:r>
      <w:r w:rsidR="00477404">
        <w:t>. Błędy i zmiany będą pojawiać się zawsze, ale to od nas zależy</w:t>
      </w:r>
      <w:r w:rsidR="00E56E7C">
        <w:t>,</w:t>
      </w:r>
      <w:r w:rsidR="00477404">
        <w:t xml:space="preserve"> jak na nie zareagujemy i jak się do nich przygotujemy. W podejściu kaskadowym każda zmiana</w:t>
      </w:r>
      <w:r w:rsidR="0017397A">
        <w:t xml:space="preserve"> w tworzonym oprogramowaniu</w:t>
      </w:r>
      <w:r w:rsidR="00477404">
        <w:t xml:space="preserve"> wiązała się z wieloma kosztami, ogromem stresu i problemów. W podejściu zwinnym błędy traktujemy jako </w:t>
      </w:r>
      <w:r w:rsidR="00417070">
        <w:lastRenderedPageBreak/>
        <w:t>przydatną</w:t>
      </w:r>
      <w:r w:rsidR="00477404">
        <w:t xml:space="preserve"> lekcją na przyszłość</w:t>
      </w:r>
      <w:r w:rsidR="0017397A">
        <w:t xml:space="preserve"> </w:t>
      </w:r>
      <w:r w:rsidR="00477404">
        <w:t>i czerpiemy z nich wiele wiedzy i doświadczenia.</w:t>
      </w:r>
      <w:r w:rsidR="005B7547">
        <w:t xml:space="preserve"> Więcej na temat 12 zasad, m</w:t>
      </w:r>
      <w:r w:rsidR="00D82221">
        <w:t>ożna</w:t>
      </w:r>
      <w:r w:rsidR="005B7547">
        <w:t xml:space="preserve"> przeczytać w </w:t>
      </w:r>
      <w:r w:rsidR="00C84B38">
        <w:t>artykule [</w:t>
      </w:r>
      <w:r w:rsidR="00A20ADA">
        <w:rPr>
          <w:highlight w:val="yellow"/>
        </w:rPr>
        <w:t>9</w:t>
      </w:r>
      <w:r w:rsidR="00477404" w:rsidRPr="005B7547">
        <w:rPr>
          <w:highlight w:val="yellow"/>
        </w:rPr>
        <w:t>]</w:t>
      </w:r>
      <w:r w:rsidR="005B7547">
        <w:rPr>
          <w:highlight w:val="yellow"/>
        </w:rPr>
        <w:t>.</w:t>
      </w:r>
    </w:p>
    <w:p w:rsidR="00992A59" w:rsidRDefault="00992A59" w:rsidP="00992A59">
      <w:pPr>
        <w:spacing w:after="0" w:line="312" w:lineRule="auto"/>
        <w:ind w:firstLine="708"/>
        <w:jc w:val="both"/>
      </w:pPr>
      <w:r>
        <w:t xml:space="preserve">W książce </w:t>
      </w:r>
      <w:r w:rsidRPr="00D82221">
        <w:rPr>
          <w:highlight w:val="yellow"/>
        </w:rPr>
        <w:t>[2</w:t>
      </w:r>
      <w:r>
        <w:t>] przedstawione zostały największe problemy związane z wytwarzaniem oprogramowania:</w:t>
      </w:r>
    </w:p>
    <w:p w:rsidR="00197972" w:rsidRPr="00992A59" w:rsidRDefault="00197972" w:rsidP="00992A59">
      <w:pPr>
        <w:spacing w:after="0" w:line="312" w:lineRule="auto"/>
        <w:jc w:val="both"/>
      </w:pPr>
      <w:r w:rsidRPr="00992A59">
        <w:t>- brak zaangażowania</w:t>
      </w:r>
      <w:r w:rsidR="005B7547" w:rsidRPr="00992A59">
        <w:t>;</w:t>
      </w:r>
    </w:p>
    <w:p w:rsidR="00197972" w:rsidRPr="00992A59" w:rsidRDefault="00197972" w:rsidP="00992A59">
      <w:pPr>
        <w:spacing w:after="0" w:line="312" w:lineRule="auto"/>
        <w:jc w:val="both"/>
      </w:pPr>
      <w:r w:rsidRPr="00992A59">
        <w:t>- niedoprecyzowane wymagania</w:t>
      </w:r>
      <w:r w:rsidR="005B7547" w:rsidRPr="00992A59">
        <w:t>;</w:t>
      </w:r>
    </w:p>
    <w:p w:rsidR="00197972" w:rsidRPr="00992A59" w:rsidRDefault="00197972" w:rsidP="00992A59">
      <w:pPr>
        <w:spacing w:after="0" w:line="312" w:lineRule="auto"/>
        <w:jc w:val="both"/>
      </w:pPr>
      <w:r w:rsidRPr="00992A59">
        <w:t>- nierealistyczne oczekiwania</w:t>
      </w:r>
      <w:r w:rsidR="005B7547" w:rsidRPr="00992A59">
        <w:t>;</w:t>
      </w:r>
    </w:p>
    <w:p w:rsidR="00197972" w:rsidRPr="00992A59" w:rsidRDefault="00197972" w:rsidP="00992A59">
      <w:pPr>
        <w:spacing w:after="0" w:line="312" w:lineRule="auto"/>
        <w:jc w:val="both"/>
      </w:pPr>
      <w:r w:rsidRPr="00992A59">
        <w:t>- zbyt mało czasu poświęconego na planowanie</w:t>
      </w:r>
      <w:r w:rsidR="005B7547" w:rsidRPr="00992A59">
        <w:t>;</w:t>
      </w:r>
    </w:p>
    <w:p w:rsidR="00197972" w:rsidRPr="00992A59" w:rsidRDefault="00197972" w:rsidP="00992A59">
      <w:pPr>
        <w:spacing w:after="0" w:line="312" w:lineRule="auto"/>
        <w:jc w:val="both"/>
      </w:pPr>
      <w:r w:rsidRPr="00992A59">
        <w:t>- brak reakcji na zmiany</w:t>
      </w:r>
      <w:r w:rsidR="005B7547" w:rsidRPr="00992A59">
        <w:t>.</w:t>
      </w:r>
    </w:p>
    <w:p w:rsidR="006C2D47" w:rsidRDefault="006C2D47" w:rsidP="00F10907">
      <w:pPr>
        <w:spacing w:after="0" w:line="312" w:lineRule="auto"/>
        <w:jc w:val="both"/>
      </w:pPr>
    </w:p>
    <w:p w:rsidR="00197972" w:rsidRPr="005B7547" w:rsidRDefault="00197972" w:rsidP="006C2D47">
      <w:pPr>
        <w:spacing w:after="0" w:line="312" w:lineRule="auto"/>
        <w:ind w:firstLine="708"/>
        <w:jc w:val="both"/>
      </w:pPr>
      <w:r>
        <w:rPr>
          <w:rFonts w:ascii="Calibri" w:eastAsia="Times New Roman" w:hAnsi="Calibri" w:cs="Calibri"/>
          <w:lang w:eastAsia="pl-PL"/>
        </w:rPr>
        <w:t xml:space="preserve">Analizując </w:t>
      </w:r>
      <w:r w:rsidR="0017397A">
        <w:rPr>
          <w:rFonts w:ascii="Calibri" w:eastAsia="Times New Roman" w:hAnsi="Calibri" w:cs="Calibri"/>
          <w:lang w:eastAsia="pl-PL"/>
        </w:rPr>
        <w:t>podane</w:t>
      </w:r>
      <w:r>
        <w:rPr>
          <w:rFonts w:ascii="Calibri" w:eastAsia="Times New Roman" w:hAnsi="Calibri" w:cs="Calibri"/>
          <w:lang w:eastAsia="pl-PL"/>
        </w:rPr>
        <w:t xml:space="preserve"> przypadki, możemy założyć, że w projektach </w:t>
      </w:r>
      <w:r w:rsidR="0017397A">
        <w:rPr>
          <w:rFonts w:ascii="Calibri" w:eastAsia="Times New Roman" w:hAnsi="Calibri" w:cs="Calibri"/>
          <w:lang w:eastAsia="pl-PL"/>
        </w:rPr>
        <w:t xml:space="preserve">informatycznych, </w:t>
      </w:r>
      <w:r>
        <w:rPr>
          <w:rFonts w:ascii="Calibri" w:eastAsia="Times New Roman" w:hAnsi="Calibri" w:cs="Calibri"/>
          <w:lang w:eastAsia="pl-PL"/>
        </w:rPr>
        <w:t xml:space="preserve">nie zawodzi technologia, tylko ludzie. Każdy człowiek jest inny, każdy może mieć lepszy lub gorszy dzień. Czynnik ludzki jest niezwykle ważny. </w:t>
      </w:r>
      <w:r w:rsidR="005B7547">
        <w:rPr>
          <w:rFonts w:ascii="Calibri" w:eastAsia="Times New Roman" w:hAnsi="Calibri" w:cs="Calibri"/>
          <w:lang w:eastAsia="pl-PL"/>
        </w:rPr>
        <w:t xml:space="preserve">Badania </w:t>
      </w:r>
      <w:r w:rsidR="006C2D47">
        <w:rPr>
          <w:rFonts w:ascii="Calibri" w:eastAsia="Times New Roman" w:hAnsi="Calibri" w:cs="Calibri"/>
          <w:lang w:eastAsia="pl-PL"/>
        </w:rPr>
        <w:t>opisane</w:t>
      </w:r>
      <w:r w:rsidR="005B7547">
        <w:rPr>
          <w:rFonts w:ascii="Calibri" w:eastAsia="Times New Roman" w:hAnsi="Calibri" w:cs="Calibri"/>
          <w:lang w:eastAsia="pl-PL"/>
        </w:rPr>
        <w:t xml:space="preserve"> w artykule </w:t>
      </w:r>
      <w:r w:rsidR="005B7547" w:rsidRPr="005B7547">
        <w:rPr>
          <w:rFonts w:ascii="Calibri" w:hAnsi="Calibri" w:cs="Calibri"/>
          <w:highlight w:val="yellow"/>
        </w:rPr>
        <w:t>[</w:t>
      </w:r>
      <w:r w:rsidR="005B7547" w:rsidRPr="005B7547">
        <w:rPr>
          <w:rFonts w:ascii="Calibri" w:hAnsi="Calibri" w:cs="Calibri"/>
          <w:highlight w:val="yellow"/>
        </w:rPr>
        <w:fldChar w:fldCharType="begin"/>
      </w:r>
      <w:r w:rsidR="005B7547" w:rsidRPr="005B7547">
        <w:rPr>
          <w:rFonts w:ascii="Calibri" w:hAnsi="Calibri" w:cs="Calibri"/>
          <w:highlight w:val="yellow"/>
        </w:rPr>
        <w:instrText xml:space="preserve"> ADDIN EN.CITE &lt;EndNote&gt;&lt;Cite&gt;&lt;Author&gt;Wawrzeniuk&lt;/Author&gt;&lt;Year&gt;2016&lt;/Year&gt;&lt;IDText&gt;Agile daje lepsze rezultaty, bo motywuje ludzi do działania&lt;/IDText&gt;&lt;DisplayText&gt;(Wawrzeniuk, 2016)&lt;/DisplayText&gt;&lt;record&gt;&lt;titles&gt;&lt;title&gt;Agile daje lepsze rezultaty, bo motywuje ludzi do działania&lt;/title&gt;&lt;secondary-title&gt;Strefa PMI&lt;/secondary-title&gt;&lt;/titles&gt;&lt;pages&gt;30-31&lt;/pages&gt;&lt;contributors&gt;&lt;authors&gt;&lt;author&gt;Wawrzeniuk, Urszula&lt;/author&gt;&lt;/authors&gt;&lt;/contributors&gt;&lt;edition&gt;nr. 15&lt;/edition&gt;&lt;added-date format="utc"&gt;1553935494&lt;/added-date&gt;&lt;ref-type name="Newspaper Article"&gt;23&lt;/ref-type&gt;&lt;dates&gt;&lt;year&gt;2016&lt;/year&gt;&lt;/dates&gt;&lt;rec-number&gt;16&lt;/rec-number&gt;&lt;last-updated-date format="utc"&gt;1553935653&lt;/last-updated-date&gt;&lt;/record&gt;&lt;/Cite&gt;&lt;/EndNote&gt;</w:instrText>
      </w:r>
      <w:r w:rsidR="005B7547" w:rsidRPr="005B7547">
        <w:rPr>
          <w:rFonts w:ascii="Calibri" w:hAnsi="Calibri" w:cs="Calibri"/>
          <w:highlight w:val="yellow"/>
        </w:rPr>
        <w:fldChar w:fldCharType="separate"/>
      </w:r>
      <w:r w:rsidR="00E25314">
        <w:rPr>
          <w:rFonts w:ascii="Calibri" w:hAnsi="Calibri" w:cs="Calibri"/>
          <w:noProof/>
          <w:highlight w:val="yellow"/>
        </w:rPr>
        <w:t>25</w:t>
      </w:r>
      <w:r w:rsidR="005B7547" w:rsidRPr="005B7547">
        <w:rPr>
          <w:rFonts w:ascii="Calibri" w:hAnsi="Calibri" w:cs="Calibri"/>
          <w:highlight w:val="yellow"/>
        </w:rPr>
        <w:fldChar w:fldCharType="end"/>
      </w:r>
      <w:r w:rsidR="005B7547" w:rsidRPr="005B7547">
        <w:rPr>
          <w:rFonts w:ascii="Calibri" w:hAnsi="Calibri" w:cs="Calibri"/>
          <w:highlight w:val="yellow"/>
        </w:rPr>
        <w:t>]</w:t>
      </w:r>
      <w:r w:rsidR="005B7547">
        <w:rPr>
          <w:rFonts w:ascii="Calibri" w:eastAsia="Times New Roman" w:hAnsi="Calibri" w:cs="Calibri"/>
          <w:lang w:eastAsia="pl-PL"/>
        </w:rPr>
        <w:t xml:space="preserve"> </w:t>
      </w:r>
      <w:r>
        <w:rPr>
          <w:rFonts w:ascii="Calibri" w:eastAsia="Times New Roman" w:hAnsi="Calibri" w:cs="Calibri"/>
          <w:lang w:eastAsia="pl-PL"/>
        </w:rPr>
        <w:t xml:space="preserve"> </w:t>
      </w:r>
      <w:r w:rsidR="005B7547">
        <w:rPr>
          <w:rFonts w:ascii="Calibri" w:eastAsia="Times New Roman" w:hAnsi="Calibri" w:cs="Calibri"/>
          <w:lang w:eastAsia="pl-PL"/>
        </w:rPr>
        <w:t>podkreślają</w:t>
      </w:r>
      <w:r>
        <w:rPr>
          <w:rFonts w:ascii="Calibri" w:eastAsia="Times New Roman" w:hAnsi="Calibri" w:cs="Calibri"/>
          <w:lang w:eastAsia="pl-PL"/>
        </w:rPr>
        <w:t xml:space="preserve">, że </w:t>
      </w:r>
      <w:r w:rsidR="005B7547">
        <w:rPr>
          <w:rFonts w:ascii="Calibri" w:eastAsia="Times New Roman" w:hAnsi="Calibri" w:cs="Calibri"/>
          <w:lang w:eastAsia="pl-PL"/>
        </w:rPr>
        <w:t>człowiek</w:t>
      </w:r>
      <w:r>
        <w:rPr>
          <w:rFonts w:ascii="Calibri" w:eastAsia="Times New Roman" w:hAnsi="Calibri" w:cs="Calibri"/>
          <w:lang w:eastAsia="pl-PL"/>
        </w:rPr>
        <w:t xml:space="preserve"> potrzebuj</w:t>
      </w:r>
      <w:r w:rsidR="005B7547">
        <w:rPr>
          <w:rFonts w:ascii="Calibri" w:eastAsia="Times New Roman" w:hAnsi="Calibri" w:cs="Calibri"/>
          <w:lang w:eastAsia="pl-PL"/>
        </w:rPr>
        <w:t>e</w:t>
      </w:r>
      <w:r>
        <w:rPr>
          <w:rFonts w:ascii="Calibri" w:eastAsia="Times New Roman" w:hAnsi="Calibri" w:cs="Calibri"/>
          <w:lang w:eastAsia="pl-PL"/>
        </w:rPr>
        <w:t xml:space="preserve"> </w:t>
      </w:r>
      <w:r w:rsidR="0017397A">
        <w:rPr>
          <w:rFonts w:ascii="Calibri" w:eastAsia="Times New Roman" w:hAnsi="Calibri" w:cs="Calibri"/>
          <w:lang w:eastAsia="pl-PL"/>
        </w:rPr>
        <w:t>motywacji</w:t>
      </w:r>
      <w:r>
        <w:rPr>
          <w:rFonts w:ascii="Calibri" w:eastAsia="Times New Roman" w:hAnsi="Calibri" w:cs="Calibri"/>
          <w:lang w:eastAsia="pl-PL"/>
        </w:rPr>
        <w:t xml:space="preserve"> do działania</w:t>
      </w:r>
      <w:r w:rsidR="008A3621">
        <w:rPr>
          <w:rFonts w:ascii="Calibri" w:eastAsia="Times New Roman" w:hAnsi="Calibri" w:cs="Calibri"/>
          <w:lang w:eastAsia="pl-PL"/>
        </w:rPr>
        <w:t xml:space="preserve"> i</w:t>
      </w:r>
      <w:r>
        <w:rPr>
          <w:rFonts w:ascii="Calibri" w:eastAsia="Times New Roman" w:hAnsi="Calibri" w:cs="Calibri"/>
          <w:lang w:eastAsia="pl-PL"/>
        </w:rPr>
        <w:t xml:space="preserve"> </w:t>
      </w:r>
      <w:r w:rsidR="005B7547">
        <w:rPr>
          <w:rFonts w:ascii="Calibri" w:eastAsia="Times New Roman" w:hAnsi="Calibri" w:cs="Calibri"/>
          <w:lang w:eastAsia="pl-PL"/>
        </w:rPr>
        <w:t>jego</w:t>
      </w:r>
      <w:r>
        <w:rPr>
          <w:rFonts w:ascii="Calibri" w:eastAsia="Times New Roman" w:hAnsi="Calibri" w:cs="Calibri"/>
          <w:lang w:eastAsia="pl-PL"/>
        </w:rPr>
        <w:t xml:space="preserve"> zadania muszą mieć określony cel. Oprócz samego celu, niezwykle ważna jest ocena wyników i informacja zwrotna, gdy robimy coś i nie wiemy, czy idziemy w dobrym czy złym kierunku, potrafimy być tak samo zdemotywowani</w:t>
      </w:r>
      <w:r w:rsidR="0017397A">
        <w:rPr>
          <w:rFonts w:ascii="Calibri" w:eastAsia="Times New Roman" w:hAnsi="Calibri" w:cs="Calibri"/>
          <w:lang w:eastAsia="pl-PL"/>
        </w:rPr>
        <w:t xml:space="preserve">, jak w momencie, gdy nasza praca nie ma </w:t>
      </w:r>
      <w:r w:rsidR="00992A59">
        <w:rPr>
          <w:rFonts w:ascii="Calibri" w:eastAsia="Times New Roman" w:hAnsi="Calibri" w:cs="Calibri"/>
          <w:lang w:eastAsia="pl-PL"/>
        </w:rPr>
        <w:t>celu</w:t>
      </w:r>
      <w:r>
        <w:rPr>
          <w:rFonts w:ascii="Calibri" w:eastAsia="Times New Roman" w:hAnsi="Calibri" w:cs="Calibri"/>
          <w:lang w:eastAsia="pl-PL"/>
        </w:rPr>
        <w:t xml:space="preserve">. </w:t>
      </w:r>
    </w:p>
    <w:p w:rsidR="00197972" w:rsidRPr="005B7547" w:rsidRDefault="006C2D47" w:rsidP="005B7547">
      <w:pPr>
        <w:spacing w:after="0" w:line="312" w:lineRule="auto"/>
        <w:ind w:firstLine="708"/>
        <w:jc w:val="both"/>
      </w:pPr>
      <w:r>
        <w:rPr>
          <w:rFonts w:ascii="Calibri" w:hAnsi="Calibri" w:cs="Calibri"/>
        </w:rPr>
        <w:t>W artykule</w:t>
      </w:r>
      <w:r w:rsidR="005B7547">
        <w:rPr>
          <w:rFonts w:ascii="Calibri" w:hAnsi="Calibri" w:cs="Calibri"/>
        </w:rPr>
        <w:t xml:space="preserve"> </w:t>
      </w:r>
      <w:r w:rsidR="0017397A" w:rsidRPr="005B7547">
        <w:rPr>
          <w:rFonts w:ascii="Calibri" w:hAnsi="Calibri" w:cs="Calibri"/>
          <w:highlight w:val="yellow"/>
        </w:rPr>
        <w:t>[</w:t>
      </w:r>
      <w:r w:rsidR="0017397A" w:rsidRPr="005B7547">
        <w:rPr>
          <w:rFonts w:ascii="Calibri" w:hAnsi="Calibri" w:cs="Calibri"/>
          <w:highlight w:val="yellow"/>
        </w:rPr>
        <w:fldChar w:fldCharType="begin"/>
      </w:r>
      <w:r w:rsidR="0017397A" w:rsidRPr="005B7547">
        <w:rPr>
          <w:rFonts w:ascii="Calibri" w:hAnsi="Calibri" w:cs="Calibri"/>
          <w:highlight w:val="yellow"/>
        </w:rPr>
        <w:instrText xml:space="preserve"> ADDIN EN.CITE &lt;EndNote&gt;&lt;Cite&gt;&lt;Author&gt;Wawrzeniuk&lt;/Author&gt;&lt;Year&gt;2016&lt;/Year&gt;&lt;IDText&gt;Agile daje lepsze rezultaty, bo motywuje ludzi do działania&lt;/IDText&gt;&lt;DisplayText&gt;(Wawrzeniuk, 2016)&lt;/DisplayText&gt;&lt;record&gt;&lt;titles&gt;&lt;title&gt;Agile daje lepsze rezultaty, bo motywuje ludzi do działania&lt;/title&gt;&lt;secondary-title&gt;Strefa PMI&lt;/secondary-title&gt;&lt;/titles&gt;&lt;pages&gt;30-31&lt;/pages&gt;&lt;contributors&gt;&lt;authors&gt;&lt;author&gt;Wawrzeniuk, Urszula&lt;/author&gt;&lt;/authors&gt;&lt;/contributors&gt;&lt;edition&gt;nr. 15&lt;/edition&gt;&lt;added-date format="utc"&gt;1553935494&lt;/added-date&gt;&lt;ref-type name="Newspaper Article"&gt;23&lt;/ref-type&gt;&lt;dates&gt;&lt;year&gt;2016&lt;/year&gt;&lt;/dates&gt;&lt;rec-number&gt;16&lt;/rec-number&gt;&lt;last-updated-date format="utc"&gt;1553935653&lt;/last-updated-date&gt;&lt;/record&gt;&lt;/Cite&gt;&lt;/EndNote&gt;</w:instrText>
      </w:r>
      <w:r w:rsidR="0017397A" w:rsidRPr="005B7547">
        <w:rPr>
          <w:rFonts w:ascii="Calibri" w:hAnsi="Calibri" w:cs="Calibri"/>
          <w:highlight w:val="yellow"/>
        </w:rPr>
        <w:fldChar w:fldCharType="separate"/>
      </w:r>
      <w:r w:rsidR="0017397A">
        <w:rPr>
          <w:rFonts w:ascii="Calibri" w:hAnsi="Calibri" w:cs="Calibri"/>
          <w:noProof/>
          <w:highlight w:val="yellow"/>
        </w:rPr>
        <w:t>25</w:t>
      </w:r>
      <w:r w:rsidR="0017397A" w:rsidRPr="005B7547">
        <w:rPr>
          <w:rFonts w:ascii="Calibri" w:hAnsi="Calibri" w:cs="Calibri"/>
          <w:highlight w:val="yellow"/>
        </w:rPr>
        <w:fldChar w:fldCharType="end"/>
      </w:r>
      <w:r w:rsidR="0017397A" w:rsidRPr="005B7547">
        <w:rPr>
          <w:rFonts w:ascii="Calibri" w:hAnsi="Calibri" w:cs="Calibri"/>
          <w:highlight w:val="yellow"/>
        </w:rPr>
        <w:t>]</w:t>
      </w:r>
      <w:r w:rsidR="0017397A">
        <w:rPr>
          <w:rFonts w:ascii="Calibri" w:eastAsia="Times New Roman" w:hAnsi="Calibri" w:cs="Calibri"/>
          <w:lang w:eastAsia="pl-PL"/>
        </w:rPr>
        <w:t xml:space="preserve">  </w:t>
      </w:r>
      <w:r w:rsidR="005B7547">
        <w:rPr>
          <w:rFonts w:ascii="Calibri" w:hAnsi="Calibri" w:cs="Calibri"/>
        </w:rPr>
        <w:t>podkreślon</w:t>
      </w:r>
      <w:r w:rsidR="005B4987">
        <w:rPr>
          <w:rFonts w:ascii="Calibri" w:hAnsi="Calibri" w:cs="Calibri"/>
        </w:rPr>
        <w:t>e</w:t>
      </w:r>
      <w:r w:rsidR="005B7547">
        <w:rPr>
          <w:rFonts w:ascii="Calibri" w:hAnsi="Calibri" w:cs="Calibri"/>
        </w:rPr>
        <w:t xml:space="preserve"> jest również</w:t>
      </w:r>
      <w:r w:rsidR="005B4987">
        <w:rPr>
          <w:rFonts w:ascii="Calibri" w:hAnsi="Calibri" w:cs="Calibri"/>
        </w:rPr>
        <w:t>,</w:t>
      </w:r>
      <w:r w:rsidR="005B7547">
        <w:rPr>
          <w:rFonts w:ascii="Calibri" w:hAnsi="Calibri" w:cs="Calibri"/>
        </w:rPr>
        <w:t xml:space="preserve"> jak </w:t>
      </w:r>
      <w:r w:rsidR="005B4987">
        <w:rPr>
          <w:rFonts w:ascii="Calibri" w:hAnsi="Calibri" w:cs="Calibri"/>
        </w:rPr>
        <w:t>istotna</w:t>
      </w:r>
      <w:r w:rsidR="005B7547">
        <w:rPr>
          <w:rFonts w:ascii="Calibri" w:hAnsi="Calibri" w:cs="Calibri"/>
        </w:rPr>
        <w:t xml:space="preserve"> jest dla człowieka a</w:t>
      </w:r>
      <w:r w:rsidR="00197972">
        <w:rPr>
          <w:rFonts w:ascii="Calibri" w:hAnsi="Calibri" w:cs="Calibri"/>
        </w:rPr>
        <w:t>utonomia</w:t>
      </w:r>
      <w:r w:rsidR="005B7547">
        <w:rPr>
          <w:rFonts w:ascii="Calibri" w:hAnsi="Calibri" w:cs="Calibri"/>
        </w:rPr>
        <w:t>.</w:t>
      </w:r>
      <w:r w:rsidR="00197972">
        <w:rPr>
          <w:rFonts w:ascii="Calibri" w:hAnsi="Calibri" w:cs="Calibri"/>
        </w:rPr>
        <w:t xml:space="preserve"> </w:t>
      </w:r>
      <w:r w:rsidR="0017397A">
        <w:rPr>
          <w:rFonts w:ascii="Calibri" w:hAnsi="Calibri" w:cs="Calibri"/>
        </w:rPr>
        <w:t>Zespół musi czuć się bezpiecznie, że ma prawo głosu i może tworzyć zgodnie ze swoimi przekonaniami. Jest to jednak proces przekazania władzy, bardzo trudny dla kierownictwa</w:t>
      </w:r>
      <w:r w:rsidR="00197972">
        <w:rPr>
          <w:rFonts w:ascii="Calibri" w:hAnsi="Calibri" w:cs="Calibri"/>
        </w:rPr>
        <w:t>. W programowaniu ważne jest podejmowanie szybkich i trafnych decyzji przez specjalistów</w:t>
      </w:r>
      <w:r w:rsidR="0017397A">
        <w:rPr>
          <w:rFonts w:ascii="Calibri" w:hAnsi="Calibri" w:cs="Calibri"/>
        </w:rPr>
        <w:t xml:space="preserve">, dlatego też to do nich powinny należeć decyzje związane </w:t>
      </w:r>
      <w:r w:rsidR="005B288F">
        <w:rPr>
          <w:rFonts w:ascii="Calibri" w:hAnsi="Calibri" w:cs="Calibri"/>
        </w:rPr>
        <w:br/>
      </w:r>
      <w:r w:rsidR="0017397A">
        <w:rPr>
          <w:rFonts w:ascii="Calibri" w:hAnsi="Calibri" w:cs="Calibri"/>
        </w:rPr>
        <w:t>z wytwarzaniem oprogramowania.</w:t>
      </w:r>
    </w:p>
    <w:p w:rsidR="00E50EA8" w:rsidRPr="00E50EA8" w:rsidRDefault="0017397A" w:rsidP="00F10907">
      <w:pPr>
        <w:spacing w:after="0" w:line="312" w:lineRule="auto"/>
        <w:ind w:firstLine="708"/>
        <w:jc w:val="both"/>
      </w:pPr>
      <w:r>
        <w:t>Praca</w:t>
      </w:r>
      <w:r w:rsidR="0071295E">
        <w:t xml:space="preserve"> </w:t>
      </w:r>
      <w:r w:rsidR="0071295E" w:rsidRPr="00E50EA8">
        <w:t>[</w:t>
      </w:r>
      <w:r w:rsidR="00E25314">
        <w:rPr>
          <w:highlight w:val="yellow"/>
        </w:rPr>
        <w:t>24</w:t>
      </w:r>
      <w:r w:rsidR="00C84B38" w:rsidRPr="0071295E">
        <w:rPr>
          <w:highlight w:val="yellow"/>
        </w:rPr>
        <w:t>]</w:t>
      </w:r>
      <w:r w:rsidR="00C84B38">
        <w:t xml:space="preserve"> zwraca</w:t>
      </w:r>
      <w:r w:rsidR="0071295E">
        <w:t xml:space="preserve"> uwagę na rolę kodu</w:t>
      </w:r>
      <w:r w:rsidR="00E50EA8">
        <w:t xml:space="preserve"> i jego uporządkowani</w:t>
      </w:r>
      <w:r w:rsidR="0071295E">
        <w:t>a. Podkreśla istotę</w:t>
      </w:r>
      <w:r w:rsidR="00E50EA8">
        <w:t xml:space="preserve"> ciągł</w:t>
      </w:r>
      <w:r w:rsidR="0071295E">
        <w:t>ej</w:t>
      </w:r>
      <w:r w:rsidR="00E50EA8">
        <w:t xml:space="preserve"> </w:t>
      </w:r>
      <w:proofErr w:type="spellStart"/>
      <w:r w:rsidR="00E50EA8">
        <w:t>refaktoryzacj</w:t>
      </w:r>
      <w:r w:rsidR="0071295E">
        <w:t>i</w:t>
      </w:r>
      <w:proofErr w:type="spellEnd"/>
      <w:r w:rsidR="00E50EA8">
        <w:t xml:space="preserve">. Pomocne </w:t>
      </w:r>
      <w:r w:rsidR="00197972">
        <w:t xml:space="preserve">okazuję się </w:t>
      </w:r>
      <w:r w:rsidR="00E50EA8">
        <w:t>również programowanie w parach. Zwiększa to efektywność</w:t>
      </w:r>
      <w:r>
        <w:t xml:space="preserve"> wytwarzania oprogramowania</w:t>
      </w:r>
      <w:r w:rsidR="00E50EA8">
        <w:t>, a zmniejsza błędy</w:t>
      </w:r>
      <w:r>
        <w:t xml:space="preserve"> w kodzie</w:t>
      </w:r>
      <w:r w:rsidR="00E50EA8">
        <w:t xml:space="preserve">. Nie można zapominać również </w:t>
      </w:r>
      <w:r w:rsidR="005B288F">
        <w:br/>
      </w:r>
      <w:r w:rsidR="00E50EA8">
        <w:t>o retrospektywie, czyli rodzaju refleksji,</w:t>
      </w:r>
      <w:r w:rsidR="008A3621">
        <w:t xml:space="preserve"> gdzie</w:t>
      </w:r>
      <w:r w:rsidR="00E50EA8">
        <w:t xml:space="preserve"> powinniśmy zatrzymać się w projekcie i pomyśleć co i jak robimy i czy potrzebne są jakieś zmiany w naszym podejściu</w:t>
      </w:r>
      <w:r w:rsidR="00C00AB8">
        <w:t xml:space="preserve"> do wytwarzania oprogramowania</w:t>
      </w:r>
      <w:r w:rsidR="00E50EA8">
        <w:t xml:space="preserve">. </w:t>
      </w:r>
      <w:r w:rsidR="005F42FD">
        <w:t>Agile kładzie duży nacisk na testowanie tworzonego oprogramowania</w:t>
      </w:r>
      <w:r w:rsidR="00E50EA8">
        <w:t xml:space="preserve">. </w:t>
      </w:r>
      <w:r w:rsidR="00C00AB8">
        <w:t xml:space="preserve">Wszystkie osoby powiązane z projektem, </w:t>
      </w:r>
      <w:r w:rsidR="00E50EA8">
        <w:t>powinn</w:t>
      </w:r>
      <w:r w:rsidR="00C00AB8">
        <w:t>y</w:t>
      </w:r>
      <w:r w:rsidR="00E50EA8">
        <w:t xml:space="preserve"> pisa</w:t>
      </w:r>
      <w:r w:rsidR="005F42FD">
        <w:t>ć</w:t>
      </w:r>
      <w:r w:rsidR="00E50EA8">
        <w:t xml:space="preserve"> testy i testować oprogramowanie, zarówno programiści</w:t>
      </w:r>
      <w:r w:rsidR="00E56E7C">
        <w:t>,</w:t>
      </w:r>
      <w:r w:rsidR="00E50EA8">
        <w:t xml:space="preserve"> jak i klienci.</w:t>
      </w:r>
      <w:r w:rsidR="00197972">
        <w:t xml:space="preserve"> Możemy </w:t>
      </w:r>
      <w:r w:rsidR="00C00AB8">
        <w:t xml:space="preserve">się wtedy upewnić, że system działa zgodnie z wymaganiami i zmniejszyć prawdopodobieństwo wystąpienia błędów. </w:t>
      </w:r>
      <w:r w:rsidR="00E50EA8">
        <w:t xml:space="preserve">Przede wszystkim należy również podkreślić potrzebę ciągłego doskonalenia. </w:t>
      </w:r>
      <w:r w:rsidR="005F42FD">
        <w:t>Musimy zdawać sobie sprawę, że nie osiągniemy nigdy stanu idealnego, ale możemy osiągnąć stan lepszy niż jest teraz.</w:t>
      </w:r>
      <w:r w:rsidR="00E50EA8">
        <w:t xml:space="preserve"> </w:t>
      </w:r>
      <w:r w:rsidR="005F42FD">
        <w:t xml:space="preserve"> P</w:t>
      </w:r>
      <w:r w:rsidR="00E50EA8">
        <w:t xml:space="preserve">owinniśmy ciągle nad sobą pracować, </w:t>
      </w:r>
      <w:r w:rsidR="00C00FBC">
        <w:t xml:space="preserve">by móc </w:t>
      </w:r>
      <w:r w:rsidR="00417070">
        <w:t>wytwarzać</w:t>
      </w:r>
      <w:r w:rsidR="00C00FBC">
        <w:t xml:space="preserve"> jak najlepsze oprogramowanie </w:t>
      </w:r>
      <w:r w:rsidR="00EC3D8D">
        <w:br/>
      </w:r>
      <w:r w:rsidR="00C00FBC">
        <w:t>i doskonalić proces wytwarzania</w:t>
      </w:r>
      <w:r w:rsidR="005F42FD">
        <w:t xml:space="preserve">. </w:t>
      </w:r>
    </w:p>
    <w:p w:rsidR="00D34881" w:rsidRDefault="00D34881" w:rsidP="00F10907">
      <w:pPr>
        <w:spacing w:after="0" w:line="312" w:lineRule="auto"/>
        <w:ind w:firstLine="708"/>
        <w:jc w:val="both"/>
      </w:pPr>
      <w:r>
        <w:lastRenderedPageBreak/>
        <w:t xml:space="preserve">Podejście zwinne skupia się na ludziach i interakcjach, </w:t>
      </w:r>
      <w:r w:rsidR="00A4506F">
        <w:t xml:space="preserve">co </w:t>
      </w:r>
      <w:r>
        <w:t xml:space="preserve">często </w:t>
      </w:r>
      <w:r w:rsidR="00A4506F">
        <w:t xml:space="preserve">mylnie </w:t>
      </w:r>
      <w:r>
        <w:t xml:space="preserve">uznawane jest jako podejście bez jakiejkolwiek </w:t>
      </w:r>
      <w:r w:rsidR="005F42FD">
        <w:t>dokumentacji</w:t>
      </w:r>
      <w:r>
        <w:t xml:space="preserve">. Przeciwnicy określają </w:t>
      </w:r>
      <w:r w:rsidR="005F42FD">
        <w:t>je jako</w:t>
      </w:r>
      <w:r>
        <w:t xml:space="preserve"> tak zwane „robimy co chcemy”, jednak nie chodzi tutaj o to, że porzucamy całą </w:t>
      </w:r>
      <w:r w:rsidR="005F42FD">
        <w:t>dokumentacje</w:t>
      </w:r>
      <w:r>
        <w:t xml:space="preserve"> i skupiamy się tylko na </w:t>
      </w:r>
      <w:r w:rsidR="005F42FD">
        <w:t>dostarczeniu</w:t>
      </w:r>
      <w:r>
        <w:t xml:space="preserve"> projektu do klienta. Nacisk stawiany jest na </w:t>
      </w:r>
      <w:r w:rsidR="005F42FD">
        <w:t>wzajemną</w:t>
      </w:r>
      <w:r>
        <w:t xml:space="preserve"> komunikacj</w:t>
      </w:r>
      <w:r w:rsidR="005F42FD">
        <w:t>e</w:t>
      </w:r>
      <w:r w:rsidR="00A4506F">
        <w:t xml:space="preserve"> i przejrzystość prac w projekcie</w:t>
      </w:r>
      <w:r>
        <w:t>. Kolejną ważna cechą jest zwinna adaptacja do potrzeb klienta. Zakłada</w:t>
      </w:r>
      <w:r w:rsidR="00A4506F">
        <w:t xml:space="preserve"> się</w:t>
      </w:r>
      <w:r>
        <w:t xml:space="preserve">, że klient nie tyle co nie wie czego chce, co nie potrafi dobrze określić </w:t>
      </w:r>
      <w:r w:rsidR="006C2D47">
        <w:t>swoich potrzeb</w:t>
      </w:r>
      <w:r>
        <w:t>, ponieważ posiada sam zbyt małą wiedzę techniczną.</w:t>
      </w:r>
      <w:r w:rsidR="00405F00">
        <w:t xml:space="preserve"> </w:t>
      </w:r>
      <w:r w:rsidR="00A4506F">
        <w:t>Dodatkowo</w:t>
      </w:r>
      <w:r w:rsidR="00405F00">
        <w:t>, świat IT pędzi do przodu, zmiany pojawiają się z dnia na dzień</w:t>
      </w:r>
      <w:r w:rsidR="006C2D47">
        <w:t xml:space="preserve">, </w:t>
      </w:r>
      <w:r w:rsidR="00405F00">
        <w:t xml:space="preserve">klient też musi nad nimi </w:t>
      </w:r>
      <w:r w:rsidR="00A4506F">
        <w:t>n</w:t>
      </w:r>
      <w:r w:rsidR="00405F00">
        <w:t xml:space="preserve">adążać i często </w:t>
      </w:r>
      <w:r w:rsidR="005B4987">
        <w:t xml:space="preserve">wprowadzać zmiany do </w:t>
      </w:r>
      <w:proofErr w:type="spellStart"/>
      <w:r w:rsidR="005B4987">
        <w:t>proejktu</w:t>
      </w:r>
      <w:proofErr w:type="spellEnd"/>
      <w:r w:rsidR="00405F00">
        <w:t xml:space="preserve">. Jednak </w:t>
      </w:r>
      <w:r w:rsidR="00417070">
        <w:t>właśnie</w:t>
      </w:r>
      <w:r w:rsidR="00405F00">
        <w:t xml:space="preserve"> o to chodzi, żebyśmy byli w stanie </w:t>
      </w:r>
      <w:r w:rsidR="00417070">
        <w:t>dostosowywać</w:t>
      </w:r>
      <w:r w:rsidR="00405F00">
        <w:t xml:space="preserve"> się szybko i zwinnie do wszystkich zmian i potrzeb klienta, być na zmiany gotowym </w:t>
      </w:r>
      <w:r w:rsidR="005B288F">
        <w:br/>
      </w:r>
      <w:r w:rsidR="00405F00">
        <w:t>i otwartym.</w:t>
      </w:r>
    </w:p>
    <w:p w:rsidR="00A63DDA" w:rsidRDefault="00C00AB8" w:rsidP="00F10907">
      <w:pPr>
        <w:spacing w:after="0" w:line="312" w:lineRule="auto"/>
        <w:ind w:firstLine="708"/>
        <w:jc w:val="both"/>
      </w:pPr>
      <w:r>
        <w:t>Agile posiada</w:t>
      </w:r>
      <w:r w:rsidR="00A63DDA">
        <w:t xml:space="preserve"> wiele zalet </w:t>
      </w:r>
      <w:r>
        <w:t>tj. możliwość szybkiej reakcji na zmiany, ciągły kontakt z klientem, bieżące monitorowanie i ocena tworzonego produkty</w:t>
      </w:r>
      <w:r w:rsidR="00BF2A43">
        <w:t xml:space="preserve"> oraz zmniejszenie dokumentacji do niezbędnego minimum</w:t>
      </w:r>
      <w:r>
        <w:t>. N</w:t>
      </w:r>
      <w:r w:rsidR="00A63DDA">
        <w:t xml:space="preserve">ależałoby </w:t>
      </w:r>
      <w:r>
        <w:t xml:space="preserve">jednak </w:t>
      </w:r>
      <w:r w:rsidR="00A63DDA">
        <w:t>również skupić się na wadach te</w:t>
      </w:r>
      <w:r w:rsidR="006C2D47">
        <w:t xml:space="preserve">go podejścia </w:t>
      </w:r>
      <w:r w:rsidR="0071295E">
        <w:t xml:space="preserve">dokładniej opisanych </w:t>
      </w:r>
      <w:r w:rsidR="005B288F">
        <w:br/>
      </w:r>
      <w:r w:rsidR="0071295E">
        <w:t xml:space="preserve">w artykule </w:t>
      </w:r>
      <w:r w:rsidR="00A63DDA" w:rsidRPr="0071295E">
        <w:rPr>
          <w:highlight w:val="yellow"/>
        </w:rPr>
        <w:t>[</w:t>
      </w:r>
      <w:r w:rsidR="00A20ADA">
        <w:rPr>
          <w:highlight w:val="yellow"/>
        </w:rPr>
        <w:t>6</w:t>
      </w:r>
      <w:r w:rsidR="00A63DDA" w:rsidRPr="0071295E">
        <w:rPr>
          <w:highlight w:val="yellow"/>
        </w:rPr>
        <w:t>].</w:t>
      </w:r>
      <w:r w:rsidR="00A63DDA">
        <w:t xml:space="preserve"> Przy dużych</w:t>
      </w:r>
      <w:r w:rsidR="005F42FD">
        <w:t>, schematycznych</w:t>
      </w:r>
      <w:r w:rsidR="00A63DDA">
        <w:t xml:space="preserve"> projektach, gdzie klient dokładnie wie jaki jest oczekiwany efekt końcowy, metodyki zwinne tylko </w:t>
      </w:r>
      <w:r w:rsidR="00417070">
        <w:t>komplikują</w:t>
      </w:r>
      <w:r w:rsidR="00A63DDA">
        <w:t xml:space="preserve"> wytwarzanie. </w:t>
      </w:r>
      <w:r w:rsidR="005F42FD">
        <w:t>W Agile z</w:t>
      </w:r>
      <w:r w:rsidR="00A63DDA">
        <w:t xml:space="preserve">espół projektowy musi posiadać duże doświadczenie, wiele umiejętności oraz być </w:t>
      </w:r>
      <w:r w:rsidR="00417070">
        <w:t>odpowiednio</w:t>
      </w:r>
      <w:r w:rsidR="00A63DDA">
        <w:t xml:space="preserve"> zmotywowany. Sprawdza się on również raczej w mniejszych zespołach. Uwaga </w:t>
      </w:r>
      <w:r w:rsidR="00A4506F">
        <w:t>zespołu</w:t>
      </w:r>
      <w:r w:rsidR="00A63DDA">
        <w:t xml:space="preserve"> skupiona jest na </w:t>
      </w:r>
      <w:r w:rsidR="00A774F3">
        <w:t>dostarczeniu</w:t>
      </w:r>
      <w:r w:rsidR="00A63DDA">
        <w:t xml:space="preserve"> rozwiązania, nie na </w:t>
      </w:r>
      <w:r w:rsidR="005F42FD">
        <w:t>innych</w:t>
      </w:r>
      <w:r w:rsidR="00A63DDA">
        <w:t xml:space="preserve"> aspektach prawnych, zarządzani</w:t>
      </w:r>
      <w:r w:rsidR="005B4987">
        <w:t>u</w:t>
      </w:r>
      <w:r w:rsidR="00A63DDA">
        <w:t xml:space="preserve"> ryzykiem</w:t>
      </w:r>
      <w:r w:rsidR="005B4987">
        <w:t xml:space="preserve"> lub</w:t>
      </w:r>
      <w:r w:rsidR="00A63DDA">
        <w:t xml:space="preserve"> szkole</w:t>
      </w:r>
      <w:r w:rsidR="005B4987">
        <w:t>niem</w:t>
      </w:r>
      <w:r w:rsidR="00A63DDA">
        <w:t xml:space="preserve"> pracowników.</w:t>
      </w:r>
    </w:p>
    <w:p w:rsidR="00405F00" w:rsidRDefault="006C2D47" w:rsidP="00F10907">
      <w:pPr>
        <w:spacing w:after="0" w:line="312" w:lineRule="auto"/>
        <w:ind w:firstLine="708"/>
        <w:jc w:val="both"/>
      </w:pPr>
      <w:r w:rsidRPr="006C2D47">
        <w:t xml:space="preserve">Justyna </w:t>
      </w:r>
      <w:proofErr w:type="spellStart"/>
      <w:r w:rsidRPr="006C2D47">
        <w:t>Gągała</w:t>
      </w:r>
      <w:proofErr w:type="spellEnd"/>
      <w:r w:rsidR="0071295E">
        <w:t xml:space="preserve"> w artykule</w:t>
      </w:r>
      <w:r>
        <w:t xml:space="preserve"> </w:t>
      </w:r>
      <w:r w:rsidRPr="0071295E">
        <w:rPr>
          <w:highlight w:val="yellow"/>
        </w:rPr>
        <w:t>[</w:t>
      </w:r>
      <w:r>
        <w:rPr>
          <w:highlight w:val="yellow"/>
        </w:rPr>
        <w:t>6</w:t>
      </w:r>
      <w:r w:rsidRPr="0071295E">
        <w:rPr>
          <w:highlight w:val="yellow"/>
        </w:rPr>
        <w:t>]</w:t>
      </w:r>
      <w:r>
        <w:rPr>
          <w:highlight w:val="yellow"/>
        </w:rPr>
        <w:t xml:space="preserve"> </w:t>
      </w:r>
      <w:r>
        <w:t>przypomina</w:t>
      </w:r>
      <w:r w:rsidR="0071295E">
        <w:t xml:space="preserve">, że należy również </w:t>
      </w:r>
      <w:r w:rsidR="00D34881">
        <w:t xml:space="preserve">pamiętać, że metodyki zwinne nie sprawdzają się przy wszystkich projektach. Często firmy mylnie </w:t>
      </w:r>
      <w:r w:rsidR="00417070">
        <w:t>zakładają</w:t>
      </w:r>
      <w:r w:rsidR="00D34881">
        <w:t>, że musza taka metodykę wprowadzić</w:t>
      </w:r>
      <w:r w:rsidR="005F42FD">
        <w:t>, by nadążyć za najnowszymi trendami</w:t>
      </w:r>
      <w:r w:rsidR="00D34881">
        <w:t xml:space="preserve">. Jednak w </w:t>
      </w:r>
      <w:r w:rsidR="00417070">
        <w:t>momencie,</w:t>
      </w:r>
      <w:r w:rsidR="00D34881">
        <w:t xml:space="preserve"> gdy klient nie zgadza się </w:t>
      </w:r>
      <w:r w:rsidR="00405F00">
        <w:t>na</w:t>
      </w:r>
      <w:r w:rsidR="00D34881">
        <w:t xml:space="preserve"> taka </w:t>
      </w:r>
      <w:r w:rsidR="00B2010D">
        <w:t>formę</w:t>
      </w:r>
      <w:r w:rsidR="00D34881">
        <w:t xml:space="preserve"> bądź wymogi prawne nie </w:t>
      </w:r>
      <w:r w:rsidR="00417070">
        <w:t>pozwala</w:t>
      </w:r>
      <w:r w:rsidR="005B4987">
        <w:t>ją</w:t>
      </w:r>
      <w:r w:rsidR="00D34881">
        <w:t xml:space="preserve"> organizacji na wprowadzenie zwinnej metodyki </w:t>
      </w:r>
      <w:r w:rsidR="00A63DDA">
        <w:t>– nie powinno się tego wprowadzać</w:t>
      </w:r>
      <w:r w:rsidR="00D34881">
        <w:t xml:space="preserve">. </w:t>
      </w:r>
      <w:r w:rsidR="00A63DDA">
        <w:t xml:space="preserve"> </w:t>
      </w:r>
      <w:r w:rsidR="00A63DDA" w:rsidRPr="00A63DDA">
        <w:t>Agile jest głównie stosowany w realizacji</w:t>
      </w:r>
      <w:r w:rsidR="005F42FD">
        <w:t xml:space="preserve"> </w:t>
      </w:r>
      <w:r w:rsidR="00A63DDA" w:rsidRPr="00A63DDA">
        <w:t>projektów innowacyjnych i z dużą dawką</w:t>
      </w:r>
      <w:r w:rsidR="00A63DDA">
        <w:t xml:space="preserve"> niepewności. </w:t>
      </w:r>
    </w:p>
    <w:p w:rsidR="00F70D2E" w:rsidRDefault="0071295E" w:rsidP="0071295E">
      <w:pPr>
        <w:spacing w:after="0" w:line="312" w:lineRule="auto"/>
        <w:ind w:firstLine="708"/>
        <w:jc w:val="both"/>
      </w:pPr>
      <w:r>
        <w:t>Artykuł [</w:t>
      </w:r>
      <w:r w:rsidR="00A20ADA">
        <w:rPr>
          <w:highlight w:val="yellow"/>
        </w:rPr>
        <w:t>9</w:t>
      </w:r>
      <w:r w:rsidRPr="0071295E">
        <w:rPr>
          <w:highlight w:val="yellow"/>
        </w:rPr>
        <w:t>]</w:t>
      </w:r>
      <w:r>
        <w:t xml:space="preserve"> przytacza wypowiedź </w:t>
      </w:r>
      <w:r w:rsidR="001D147F" w:rsidRPr="001D147F">
        <w:t>Martin</w:t>
      </w:r>
      <w:r>
        <w:t>a</w:t>
      </w:r>
      <w:r w:rsidR="001D147F" w:rsidRPr="001D147F">
        <w:t xml:space="preserve"> Fowler</w:t>
      </w:r>
      <w:r>
        <w:t>a</w:t>
      </w:r>
      <w:r w:rsidR="001D147F" w:rsidRPr="001D147F">
        <w:t>, jed</w:t>
      </w:r>
      <w:r>
        <w:t>nego</w:t>
      </w:r>
      <w:r w:rsidR="001D147F" w:rsidRPr="001D147F">
        <w:t xml:space="preserve"> z sygnatariuszy Manifestu, </w:t>
      </w:r>
      <w:r w:rsidR="006C2D47">
        <w:t>który napisał</w:t>
      </w:r>
      <w:r w:rsidR="001D147F" w:rsidRPr="001D147F">
        <w:t xml:space="preserve"> po latach: </w:t>
      </w:r>
      <w:r w:rsidR="005B4987">
        <w:t>„</w:t>
      </w:r>
      <w:proofErr w:type="spellStart"/>
      <w:r w:rsidR="001D147F" w:rsidRPr="006C2D47">
        <w:rPr>
          <w:i/>
        </w:rPr>
        <w:t>Agile’owe</w:t>
      </w:r>
      <w:proofErr w:type="spellEnd"/>
      <w:r w:rsidR="001D147F" w:rsidRPr="006C2D47">
        <w:rPr>
          <w:i/>
        </w:rPr>
        <w:t xml:space="preserve"> metody to dla nas sposób pracy, który lubimy, a nie sedno tego, o co nam chodzi. Jeśli odkryjemy lepszy sposób pracy, zaadoptujemy go</w:t>
      </w:r>
      <w:r w:rsidR="005B4987">
        <w:rPr>
          <w:i/>
        </w:rPr>
        <w:t>”</w:t>
      </w:r>
      <w:r w:rsidR="001D147F" w:rsidRPr="001D147F">
        <w:t xml:space="preserve">. Chodzi o to, że jak dotąd </w:t>
      </w:r>
      <w:proofErr w:type="spellStart"/>
      <w:r w:rsidR="001D147F" w:rsidRPr="001D147F">
        <w:t>agile’owe</w:t>
      </w:r>
      <w:proofErr w:type="spellEnd"/>
      <w:r w:rsidR="001D147F" w:rsidRPr="001D147F">
        <w:t xml:space="preserve"> metody wydają się najlepszym sposobem na budowaniu użytecznego software’u.</w:t>
      </w:r>
      <w:r w:rsidR="001D147F">
        <w:t xml:space="preserve"> </w:t>
      </w:r>
      <w:r w:rsidR="006C2D47">
        <w:t>Są one</w:t>
      </w:r>
      <w:r w:rsidR="00477404" w:rsidRPr="00477404">
        <w:t xml:space="preserve"> </w:t>
      </w:r>
      <w:r>
        <w:t>mianowicie</w:t>
      </w:r>
      <w:r w:rsidR="005B4987">
        <w:t xml:space="preserve"> nie celem</w:t>
      </w:r>
      <w:r w:rsidR="00477404" w:rsidRPr="00477404">
        <w:t xml:space="preserve"> samym w sobie, a jedynie środkiem do celu.</w:t>
      </w:r>
    </w:p>
    <w:p w:rsidR="00DA6631" w:rsidRDefault="00E56E7C" w:rsidP="00F10907">
      <w:pPr>
        <w:spacing w:after="0" w:line="312" w:lineRule="auto"/>
        <w:ind w:firstLine="708"/>
        <w:jc w:val="both"/>
      </w:pPr>
      <w:r>
        <w:t xml:space="preserve">Metodyka </w:t>
      </w:r>
      <w:r w:rsidR="00DA6631">
        <w:t xml:space="preserve">Scrum jest </w:t>
      </w:r>
      <w:r w:rsidR="00405F00">
        <w:t xml:space="preserve">zdecydowanie </w:t>
      </w:r>
      <w:r w:rsidR="00DA6631">
        <w:t>najpo</w:t>
      </w:r>
      <w:r w:rsidR="00405F00">
        <w:t>pularniejszą metodyką zwinną, je</w:t>
      </w:r>
      <w:r w:rsidR="00DA6631">
        <w:t>dnak nie powinniśmy zapominać, że</w:t>
      </w:r>
      <w:r w:rsidR="00405F00">
        <w:t xml:space="preserve"> </w:t>
      </w:r>
      <w:r w:rsidR="00DA6631">
        <w:t>nie</w:t>
      </w:r>
      <w:r w:rsidR="00405F00">
        <w:t xml:space="preserve"> jest jedyną. Firmy jednak często nie myślą o </w:t>
      </w:r>
      <w:r w:rsidR="005F42FD">
        <w:t>innych</w:t>
      </w:r>
      <w:r w:rsidR="00405F00">
        <w:t xml:space="preserve"> dostępnych rozwiązaniach, dlatego też </w:t>
      </w:r>
      <w:r w:rsidR="00417070">
        <w:t>przytoczę</w:t>
      </w:r>
      <w:r w:rsidR="00405F00">
        <w:t xml:space="preserve"> tutaj klika wartościowych przykładów: </w:t>
      </w:r>
    </w:p>
    <w:p w:rsidR="00892427" w:rsidRPr="00DA6631" w:rsidRDefault="00892427" w:rsidP="00F10907">
      <w:pPr>
        <w:spacing w:after="0" w:line="312" w:lineRule="auto"/>
        <w:ind w:firstLine="708"/>
        <w:jc w:val="both"/>
      </w:pPr>
    </w:p>
    <w:p w:rsidR="00DA6631" w:rsidRPr="00C217C8" w:rsidRDefault="00DA6631" w:rsidP="00F10907">
      <w:pPr>
        <w:pStyle w:val="Nagwek3"/>
        <w:spacing w:before="0" w:line="312" w:lineRule="auto"/>
        <w:jc w:val="both"/>
        <w:rPr>
          <w:b/>
          <w:sz w:val="28"/>
          <w:szCs w:val="28"/>
        </w:rPr>
      </w:pPr>
      <w:bookmarkStart w:id="3" w:name="_Toc7616604"/>
      <w:r w:rsidRPr="00C217C8">
        <w:rPr>
          <w:b/>
          <w:sz w:val="28"/>
          <w:szCs w:val="28"/>
        </w:rPr>
        <w:lastRenderedPageBreak/>
        <w:t xml:space="preserve">3.1 Extreme </w:t>
      </w:r>
      <w:proofErr w:type="spellStart"/>
      <w:r w:rsidRPr="00C217C8">
        <w:rPr>
          <w:b/>
          <w:sz w:val="28"/>
          <w:szCs w:val="28"/>
        </w:rPr>
        <w:t>programming</w:t>
      </w:r>
      <w:bookmarkEnd w:id="3"/>
      <w:proofErr w:type="spellEnd"/>
    </w:p>
    <w:p w:rsidR="005B4987" w:rsidRDefault="00C00FBC" w:rsidP="00F10907">
      <w:pPr>
        <w:spacing w:after="0" w:line="312" w:lineRule="auto"/>
        <w:ind w:firstLine="708"/>
        <w:jc w:val="both"/>
      </w:pPr>
      <w:r>
        <w:t xml:space="preserve">Extreme Programming, czyli inaczej Programowanie ekstremalne, to jedna ze zwinnych metod </w:t>
      </w:r>
      <w:r w:rsidR="00634B14">
        <w:t>wy</w:t>
      </w:r>
      <w:r>
        <w:t>tw</w:t>
      </w:r>
      <w:r w:rsidR="00634B14">
        <w:t>a</w:t>
      </w:r>
      <w:r>
        <w:t>rz</w:t>
      </w:r>
      <w:r w:rsidR="00634B14">
        <w:t>a</w:t>
      </w:r>
      <w:r>
        <w:t xml:space="preserve">nia oprogramowania. </w:t>
      </w:r>
      <w:r w:rsidR="00417070">
        <w:t>Ustan</w:t>
      </w:r>
      <w:r w:rsidR="00A87BF9">
        <w:t>o</w:t>
      </w:r>
      <w:r w:rsidR="00417070">
        <w:t>wi</w:t>
      </w:r>
      <w:r w:rsidR="00837D1C">
        <w:t>o</w:t>
      </w:r>
      <w:r w:rsidR="00417070">
        <w:t>na</w:t>
      </w:r>
      <w:r>
        <w:t xml:space="preserve"> została pod koniec lat 90 przez </w:t>
      </w:r>
      <w:r w:rsidRPr="00C00FBC">
        <w:t>Ron</w:t>
      </w:r>
      <w:r>
        <w:t>a</w:t>
      </w:r>
      <w:r w:rsidRPr="00C00FBC">
        <w:t xml:space="preserve"> </w:t>
      </w:r>
      <w:proofErr w:type="spellStart"/>
      <w:r w:rsidRPr="00C00FBC">
        <w:t>Jeffries</w:t>
      </w:r>
      <w:r>
        <w:t>’a</w:t>
      </w:r>
      <w:proofErr w:type="spellEnd"/>
      <w:r w:rsidRPr="00C00FBC">
        <w:t xml:space="preserve"> i Kent</w:t>
      </w:r>
      <w:r>
        <w:t>a</w:t>
      </w:r>
      <w:r w:rsidRPr="00C00FBC">
        <w:t xml:space="preserve"> </w:t>
      </w:r>
      <w:proofErr w:type="spellStart"/>
      <w:r w:rsidRPr="00C00FBC">
        <w:t>Beck</w:t>
      </w:r>
      <w:r>
        <w:t>’a</w:t>
      </w:r>
      <w:proofErr w:type="spellEnd"/>
      <w:r>
        <w:t>.</w:t>
      </w:r>
      <w:r w:rsidR="00F36203">
        <w:t xml:space="preserve"> Nietypowa nazwa nawiązuje do pytania, które zadał sobie </w:t>
      </w:r>
      <w:r w:rsidR="00F36203" w:rsidRPr="005B4987">
        <w:t xml:space="preserve">Kent „Co by się stało, gdyby realizować </w:t>
      </w:r>
      <w:r w:rsidR="00BF2A43" w:rsidRPr="005B4987">
        <w:t>techniki</w:t>
      </w:r>
      <w:r w:rsidR="00F36203" w:rsidRPr="005B4987">
        <w:t xml:space="preserve"> do granic rozsądku?”. </w:t>
      </w:r>
      <w:r w:rsidR="00F36203">
        <w:t xml:space="preserve">W rezultacie powstała metoda, </w:t>
      </w:r>
      <w:r w:rsidR="005B4987">
        <w:t>posiadająca</w:t>
      </w:r>
      <w:r w:rsidR="005B288F">
        <w:t xml:space="preserve"> </w:t>
      </w:r>
      <w:r w:rsidR="005B4987">
        <w:t>tylko kilka zasad, praktykowanych do ekstremum:</w:t>
      </w:r>
    </w:p>
    <w:p w:rsidR="005B4987" w:rsidRDefault="005B4987" w:rsidP="00F10907">
      <w:pPr>
        <w:spacing w:after="0" w:line="312" w:lineRule="auto"/>
        <w:ind w:firstLine="708"/>
        <w:jc w:val="both"/>
      </w:pPr>
      <w:r>
        <w:t>-</w:t>
      </w:r>
      <w:r w:rsidR="00F36203">
        <w:t xml:space="preserve"> ciągły przegląd kodu</w:t>
      </w:r>
      <w:r>
        <w:t>;</w:t>
      </w:r>
    </w:p>
    <w:p w:rsidR="005B4987" w:rsidRDefault="005B4987" w:rsidP="00F10907">
      <w:pPr>
        <w:spacing w:after="0" w:line="312" w:lineRule="auto"/>
        <w:ind w:firstLine="708"/>
        <w:jc w:val="both"/>
      </w:pPr>
      <w:r>
        <w:t xml:space="preserve">- </w:t>
      </w:r>
      <w:r w:rsidR="00F36203">
        <w:t xml:space="preserve">codzienne </w:t>
      </w:r>
      <w:r>
        <w:t>testowanie;</w:t>
      </w:r>
    </w:p>
    <w:p w:rsidR="005B4987" w:rsidRDefault="005B4987" w:rsidP="00F10907">
      <w:pPr>
        <w:spacing w:after="0" w:line="312" w:lineRule="auto"/>
        <w:ind w:firstLine="708"/>
        <w:jc w:val="both"/>
      </w:pPr>
      <w:r>
        <w:t xml:space="preserve">- </w:t>
      </w:r>
      <w:r w:rsidR="00F36203">
        <w:t xml:space="preserve">nieustająca </w:t>
      </w:r>
      <w:proofErr w:type="spellStart"/>
      <w:r w:rsidR="00F36203">
        <w:t>refaktoryzacje</w:t>
      </w:r>
      <w:proofErr w:type="spellEnd"/>
      <w:r w:rsidR="00F36203">
        <w:t xml:space="preserve"> kodu</w:t>
      </w:r>
      <w:r>
        <w:t>;</w:t>
      </w:r>
    </w:p>
    <w:p w:rsidR="005B4987" w:rsidRDefault="005B4987" w:rsidP="00F10907">
      <w:pPr>
        <w:spacing w:after="0" w:line="312" w:lineRule="auto"/>
        <w:ind w:firstLine="708"/>
        <w:jc w:val="both"/>
      </w:pPr>
      <w:r>
        <w:t xml:space="preserve">- </w:t>
      </w:r>
      <w:r w:rsidR="00F36203">
        <w:t xml:space="preserve">krótkie iteracje. </w:t>
      </w:r>
      <w:r w:rsidR="00C00FBC">
        <w:t xml:space="preserve"> </w:t>
      </w:r>
    </w:p>
    <w:p w:rsidR="005B4987" w:rsidRDefault="005B4987" w:rsidP="00F10907">
      <w:pPr>
        <w:spacing w:after="0" w:line="312" w:lineRule="auto"/>
        <w:ind w:firstLine="708"/>
        <w:jc w:val="both"/>
      </w:pPr>
    </w:p>
    <w:p w:rsidR="00C00FBC" w:rsidRDefault="005B4987" w:rsidP="00F10907">
      <w:pPr>
        <w:spacing w:after="0" w:line="312" w:lineRule="auto"/>
        <w:ind w:firstLine="708"/>
        <w:jc w:val="both"/>
      </w:pPr>
      <w:r>
        <w:t>E</w:t>
      </w:r>
      <w:r w:rsidR="005B288F">
        <w:t>x</w:t>
      </w:r>
      <w:r>
        <w:t>treme Programming podkreśla</w:t>
      </w:r>
      <w:r w:rsidR="00C00FBC" w:rsidRPr="00C00FBC">
        <w:t xml:space="preserve"> prostotę</w:t>
      </w:r>
      <w:r w:rsidR="00F36203">
        <w:t xml:space="preserve"> (tworzenie, tylko tego co rzeczywiście musi zostać utworzone)</w:t>
      </w:r>
      <w:r w:rsidR="00C00FBC" w:rsidRPr="00C00FBC">
        <w:t>, odwagę</w:t>
      </w:r>
      <w:r w:rsidR="00F36203">
        <w:t xml:space="preserve"> (gdy to konieczne, trzeba podjąć trudne decyzje)</w:t>
      </w:r>
      <w:r w:rsidR="00C00FBC" w:rsidRPr="00C00FBC">
        <w:t>, informację zwrotną</w:t>
      </w:r>
      <w:r w:rsidR="00F36203">
        <w:t xml:space="preserve"> (wczesne dostarczanie produktu do klienta)</w:t>
      </w:r>
      <w:r w:rsidR="00C00FBC" w:rsidRPr="00C00FBC">
        <w:t xml:space="preserve"> i komunikację</w:t>
      </w:r>
      <w:r w:rsidR="00F36203">
        <w:t xml:space="preserve"> w zespole</w:t>
      </w:r>
      <w:r w:rsidR="00C00FBC">
        <w:t>. U</w:t>
      </w:r>
      <w:r w:rsidR="00C00FBC" w:rsidRPr="00C00FBC">
        <w:t>ważana jest również za lekki, wydajny, mało ryzykowny, elastyczny, przewidywalny, naukowy i przyjemny sposób tworzenia oprogramowania</w:t>
      </w:r>
      <w:r w:rsidR="00F36203">
        <w:t xml:space="preserve">. Zmiana </w:t>
      </w:r>
      <w:r w:rsidR="00E35E36">
        <w:t>traktowana</w:t>
      </w:r>
      <w:r w:rsidR="00F36203">
        <w:t xml:space="preserve"> jest jako rzecz nieunikniona i naturalna</w:t>
      </w:r>
      <w:r w:rsidR="00F36203" w:rsidRPr="00F36203">
        <w:t>, dlatego powinna być dobrze zaplanowana</w:t>
      </w:r>
      <w:r w:rsidR="00F36203">
        <w:t>.</w:t>
      </w:r>
    </w:p>
    <w:p w:rsidR="00627780" w:rsidRPr="00627780" w:rsidRDefault="00627780" w:rsidP="00F10907">
      <w:pPr>
        <w:spacing w:after="0" w:line="312" w:lineRule="auto"/>
        <w:ind w:firstLine="708"/>
        <w:jc w:val="both"/>
      </w:pPr>
      <w:r>
        <w:t xml:space="preserve">Krócej mówiąc cel EX to </w:t>
      </w:r>
      <w:r w:rsidRPr="00627780">
        <w:t>tworzenie oprogramowania o wysokiej jakości za pomocą prostych środków, przy uczciwej komunikacji wewnątrz zespołu i w relacji z klientem, ciągłej orientacji na potrzeby klienta oraz odważnym podejmowaniu trudnych decyzji</w:t>
      </w:r>
      <w:r>
        <w:t>.</w:t>
      </w:r>
    </w:p>
    <w:p w:rsidR="00F36203" w:rsidRDefault="00F36203" w:rsidP="00837D1C">
      <w:pPr>
        <w:spacing w:after="0" w:line="312" w:lineRule="auto"/>
        <w:ind w:firstLine="360"/>
        <w:jc w:val="both"/>
      </w:pPr>
      <w:r>
        <w:t>EX opiera się na 12 praktykach</w:t>
      </w:r>
      <w:r w:rsidR="00837D1C">
        <w:t>, które wpasowują się w</w:t>
      </w:r>
      <w:r w:rsidR="003A491B">
        <w:t xml:space="preserve"> wyróżni</w:t>
      </w:r>
      <w:r w:rsidR="00837D1C">
        <w:t>one</w:t>
      </w:r>
      <w:r w:rsidR="003A491B">
        <w:t xml:space="preserve"> 4 etapy</w:t>
      </w:r>
      <w:r>
        <w:t>:</w:t>
      </w:r>
    </w:p>
    <w:p w:rsidR="00837D1C" w:rsidRDefault="00837D1C" w:rsidP="00837D1C">
      <w:pPr>
        <w:spacing w:after="0" w:line="312" w:lineRule="auto"/>
        <w:ind w:firstLine="360"/>
        <w:jc w:val="both"/>
      </w:pPr>
    </w:p>
    <w:p w:rsidR="00F36203" w:rsidRDefault="00F36203" w:rsidP="00837D1C">
      <w:pPr>
        <w:pStyle w:val="Akapitzlist"/>
        <w:numPr>
          <w:ilvl w:val="0"/>
          <w:numId w:val="7"/>
        </w:numPr>
        <w:spacing w:after="0" w:line="312" w:lineRule="auto"/>
        <w:jc w:val="both"/>
      </w:pPr>
      <w:r>
        <w:t>Etap planowani</w:t>
      </w:r>
      <w:r w:rsidR="00837D1C">
        <w:t>a</w:t>
      </w:r>
    </w:p>
    <w:p w:rsidR="00F36203" w:rsidRDefault="00F36203" w:rsidP="00837D1C">
      <w:pPr>
        <w:spacing w:after="0" w:line="312" w:lineRule="auto"/>
        <w:ind w:left="720"/>
        <w:jc w:val="both"/>
      </w:pPr>
      <w:r>
        <w:t xml:space="preserve">Planujemy zakres pracy, tylko na najbliższą iterację. Ważne w tym etapie, jest by </w:t>
      </w:r>
      <w:r w:rsidR="00186D66">
        <w:t>zespół</w:t>
      </w:r>
      <w:r>
        <w:t xml:space="preserve"> programistyczny był </w:t>
      </w:r>
      <w:r w:rsidR="00E35E36">
        <w:t>świadomy</w:t>
      </w:r>
      <w:r>
        <w:t xml:space="preserve">, jak wybrane funkcjonalności </w:t>
      </w:r>
      <w:r w:rsidR="00A87BF9">
        <w:t>oddziałowujących</w:t>
      </w:r>
      <w:r>
        <w:t xml:space="preserve"> na cały </w:t>
      </w:r>
      <w:r w:rsidR="00186D66">
        <w:t>system, a</w:t>
      </w:r>
      <w:r>
        <w:t xml:space="preserve">le również by wszystko było zrozumiałe również dla </w:t>
      </w:r>
      <w:r w:rsidR="00186D66">
        <w:t>klienta</w:t>
      </w:r>
      <w:r>
        <w:t xml:space="preserve"> jako osoby nie technicznej. Klient jest mianowicie </w:t>
      </w:r>
      <w:r w:rsidR="00417070">
        <w:t>członkiem</w:t>
      </w:r>
      <w:r>
        <w:t xml:space="preserve"> </w:t>
      </w:r>
      <w:r w:rsidR="00417070">
        <w:t>zespołu</w:t>
      </w:r>
      <w:r>
        <w:t>, z którym pozostajemy w ciągłym kontakcie.</w:t>
      </w:r>
    </w:p>
    <w:p w:rsidR="00837D1C" w:rsidRDefault="00837D1C" w:rsidP="00837D1C">
      <w:pPr>
        <w:spacing w:after="0" w:line="312" w:lineRule="auto"/>
        <w:ind w:left="720"/>
        <w:jc w:val="both"/>
      </w:pPr>
    </w:p>
    <w:p w:rsidR="00186D66" w:rsidRDefault="00F36203" w:rsidP="00837D1C">
      <w:pPr>
        <w:pStyle w:val="Akapitzlist"/>
        <w:numPr>
          <w:ilvl w:val="0"/>
          <w:numId w:val="7"/>
        </w:numPr>
        <w:spacing w:after="0" w:line="312" w:lineRule="auto"/>
        <w:jc w:val="both"/>
      </w:pPr>
      <w:r>
        <w:t>Etap Projektowania</w:t>
      </w:r>
    </w:p>
    <w:p w:rsidR="00F36203" w:rsidRDefault="00F36203" w:rsidP="00837D1C">
      <w:pPr>
        <w:pStyle w:val="Akapitzlist"/>
        <w:spacing w:after="0" w:line="312" w:lineRule="auto"/>
        <w:jc w:val="both"/>
      </w:pPr>
      <w:r>
        <w:t>Projektowanie jest analizą rozwiązania. Projekt powinien być jasny i oczywist</w:t>
      </w:r>
      <w:r w:rsidR="00627780">
        <w:t xml:space="preserve">y dla programisty, by </w:t>
      </w:r>
      <w:r w:rsidR="00417070">
        <w:t>mógł</w:t>
      </w:r>
      <w:r w:rsidR="00627780">
        <w:t xml:space="preserve"> go zaimplementować, bez dodatkowych pytań. Tutaj pamiętamy, że system powinien być zaprojektowany w jak najprostszy sposób.</w:t>
      </w:r>
    </w:p>
    <w:p w:rsidR="00F36203" w:rsidRDefault="00F36203" w:rsidP="00837D1C">
      <w:pPr>
        <w:pStyle w:val="Akapitzlist"/>
        <w:spacing w:after="0" w:line="312" w:lineRule="auto"/>
        <w:jc w:val="both"/>
      </w:pPr>
    </w:p>
    <w:p w:rsidR="00186D66" w:rsidRDefault="00F36203" w:rsidP="00837D1C">
      <w:pPr>
        <w:pStyle w:val="Akapitzlist"/>
        <w:numPr>
          <w:ilvl w:val="0"/>
          <w:numId w:val="7"/>
        </w:numPr>
        <w:spacing w:after="0" w:line="312" w:lineRule="auto"/>
        <w:jc w:val="both"/>
      </w:pPr>
      <w:r>
        <w:t>Etap Programowania</w:t>
      </w:r>
    </w:p>
    <w:p w:rsidR="00627780" w:rsidRDefault="00627780" w:rsidP="00F10907">
      <w:pPr>
        <w:pStyle w:val="Akapitzlist"/>
        <w:spacing w:after="0" w:line="312" w:lineRule="auto"/>
        <w:jc w:val="both"/>
      </w:pPr>
      <w:r>
        <w:lastRenderedPageBreak/>
        <w:t xml:space="preserve">W tej metodzie, programowanie </w:t>
      </w:r>
      <w:r w:rsidR="00186D66">
        <w:t>uznawane</w:t>
      </w:r>
      <w:r>
        <w:t xml:space="preserve"> jest jako najważniejszy etap tworzenia </w:t>
      </w:r>
      <w:r w:rsidR="00417070">
        <w:t>oprogramowania</w:t>
      </w:r>
      <w:r>
        <w:t>. Dlatego też</w:t>
      </w:r>
      <w:r w:rsidR="00E56E7C">
        <w:t>,</w:t>
      </w:r>
      <w:r>
        <w:t xml:space="preserve"> trzymamy się tutaj </w:t>
      </w:r>
      <w:r w:rsidR="005B288F">
        <w:t xml:space="preserve">wszystkich zasadach praktyki Agile, </w:t>
      </w:r>
      <w:r>
        <w:t xml:space="preserve">dodać można tylko współwłasność kodu, brak nadgodzin i </w:t>
      </w:r>
      <w:r w:rsidR="00186D66">
        <w:t>praktykę programowania</w:t>
      </w:r>
      <w:r w:rsidR="00EC3D8D">
        <w:br/>
      </w:r>
      <w:r>
        <w:t>w parach.</w:t>
      </w:r>
    </w:p>
    <w:p w:rsidR="00627780" w:rsidRDefault="00627780" w:rsidP="00F10907">
      <w:pPr>
        <w:pStyle w:val="Akapitzlist"/>
        <w:spacing w:after="0" w:line="312" w:lineRule="auto"/>
        <w:jc w:val="both"/>
      </w:pPr>
    </w:p>
    <w:p w:rsidR="00F36203" w:rsidRDefault="00F36203" w:rsidP="00F10907">
      <w:pPr>
        <w:pStyle w:val="Akapitzlist"/>
        <w:numPr>
          <w:ilvl w:val="0"/>
          <w:numId w:val="7"/>
        </w:numPr>
        <w:spacing w:after="0" w:line="312" w:lineRule="auto"/>
        <w:jc w:val="both"/>
      </w:pPr>
      <w:r>
        <w:t>Etap Testowania</w:t>
      </w:r>
    </w:p>
    <w:p w:rsidR="00627780" w:rsidRDefault="00627780" w:rsidP="00F10907">
      <w:pPr>
        <w:spacing w:after="0" w:line="312" w:lineRule="auto"/>
        <w:ind w:left="720"/>
        <w:jc w:val="both"/>
      </w:pPr>
      <w:r>
        <w:t>Pisane są testy jednostkowe oraz funkcjonalne. Dodatkowo również pisane są testy przed tworzeniem oprogramowania.</w:t>
      </w:r>
    </w:p>
    <w:p w:rsidR="00186D66" w:rsidRDefault="00186D66" w:rsidP="00F10907">
      <w:pPr>
        <w:spacing w:after="0" w:line="312" w:lineRule="auto"/>
        <w:ind w:left="720"/>
        <w:jc w:val="both"/>
      </w:pPr>
    </w:p>
    <w:p w:rsidR="00186D66" w:rsidRDefault="00186D66" w:rsidP="005B288F">
      <w:pPr>
        <w:spacing w:after="0" w:line="312" w:lineRule="auto"/>
        <w:ind w:firstLine="708"/>
        <w:jc w:val="both"/>
      </w:pPr>
      <w:r>
        <w:t xml:space="preserve">Programowanie w parach ma wiele plusów, jeśli chodzi o uzyskiwanie szybkiego i konkretnego feedbacku. </w:t>
      </w:r>
      <w:r w:rsidR="00837D1C">
        <w:t xml:space="preserve">Grafika 3.1 </w:t>
      </w:r>
      <w:r>
        <w:t>doskonale reprezentuje ten proces:</w:t>
      </w:r>
    </w:p>
    <w:p w:rsidR="0008009C" w:rsidRDefault="0008009C" w:rsidP="0008009C">
      <w:pPr>
        <w:spacing w:after="0" w:line="312" w:lineRule="auto"/>
        <w:ind w:firstLine="708"/>
      </w:pPr>
    </w:p>
    <w:p w:rsidR="00186D66" w:rsidRDefault="00186D66" w:rsidP="005B288F">
      <w:pPr>
        <w:spacing w:after="0" w:line="312" w:lineRule="auto"/>
        <w:ind w:left="720"/>
        <w:jc w:val="center"/>
      </w:pPr>
      <w:r>
        <w:rPr>
          <w:noProof/>
        </w:rPr>
        <w:drawing>
          <wp:inline distT="0" distB="0" distL="0" distR="0">
            <wp:extent cx="4080889" cy="3409950"/>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XP-feedback.gif"/>
                    <pic:cNvPicPr/>
                  </pic:nvPicPr>
                  <pic:blipFill>
                    <a:blip r:embed="rId9">
                      <a:extLst>
                        <a:ext uri="{28A0092B-C50C-407E-A947-70E740481C1C}">
                          <a14:useLocalDpi xmlns:a14="http://schemas.microsoft.com/office/drawing/2010/main" val="0"/>
                        </a:ext>
                      </a:extLst>
                    </a:blip>
                    <a:stretch>
                      <a:fillRect/>
                    </a:stretch>
                  </pic:blipFill>
                  <pic:spPr>
                    <a:xfrm>
                      <a:off x="0" y="0"/>
                      <a:ext cx="4092151" cy="3419360"/>
                    </a:xfrm>
                    <a:prstGeom prst="rect">
                      <a:avLst/>
                    </a:prstGeom>
                  </pic:spPr>
                </pic:pic>
              </a:graphicData>
            </a:graphic>
          </wp:inline>
        </w:drawing>
      </w:r>
    </w:p>
    <w:p w:rsidR="00186D66" w:rsidRDefault="0008009C" w:rsidP="0008009C">
      <w:pPr>
        <w:spacing w:after="0" w:line="312" w:lineRule="auto"/>
        <w:jc w:val="center"/>
      </w:pPr>
      <w:r>
        <w:t xml:space="preserve">Rys </w:t>
      </w:r>
      <w:r w:rsidR="00837D1C">
        <w:t xml:space="preserve">3.1 </w:t>
      </w:r>
      <w:r>
        <w:t xml:space="preserve">Feedback w Extreme Programming </w:t>
      </w:r>
      <w:r w:rsidR="00186D66">
        <w:t>[</w:t>
      </w:r>
      <w:r w:rsidR="00186D66" w:rsidRPr="00186D66">
        <w:t>https://commons.wikimedia.org/wiki/File%3AXP-feedback.gif</w:t>
      </w:r>
      <w:r w:rsidR="00186D66">
        <w:t>]</w:t>
      </w:r>
    </w:p>
    <w:p w:rsidR="00892427" w:rsidRDefault="00892427" w:rsidP="00F10907">
      <w:pPr>
        <w:spacing w:after="0" w:line="312" w:lineRule="auto"/>
        <w:ind w:left="720"/>
        <w:jc w:val="both"/>
      </w:pPr>
    </w:p>
    <w:p w:rsidR="00E35E36" w:rsidRDefault="00837D1C" w:rsidP="00EC3D8D">
      <w:pPr>
        <w:spacing w:after="0" w:line="312" w:lineRule="auto"/>
        <w:ind w:firstLine="708"/>
        <w:jc w:val="both"/>
      </w:pPr>
      <w:r>
        <w:t>Mariusz Chrapko w książce [</w:t>
      </w:r>
      <w:r w:rsidR="00A20ADA">
        <w:rPr>
          <w:highlight w:val="yellow"/>
        </w:rPr>
        <w:t xml:space="preserve">2] </w:t>
      </w:r>
      <w:r w:rsidR="0008009C">
        <w:t>stwierdza</w:t>
      </w:r>
      <w:r>
        <w:t xml:space="preserve">, że </w:t>
      </w:r>
      <w:r w:rsidR="00E35E36">
        <w:t xml:space="preserve">EX stanowi czasem naturalne dopełnienie </w:t>
      </w:r>
      <w:r w:rsidR="0008009C">
        <w:t>metodyki S</w:t>
      </w:r>
      <w:r w:rsidR="00E35E36">
        <w:t xml:space="preserve">crum, ponieważ </w:t>
      </w:r>
      <w:r w:rsidR="005B288F">
        <w:t>ta</w:t>
      </w:r>
      <w:r w:rsidR="00E35E36">
        <w:t xml:space="preserve"> nie zawiera żadnych praktyk inżynieryjnych</w:t>
      </w:r>
      <w:r>
        <w:t>.</w:t>
      </w:r>
    </w:p>
    <w:p w:rsidR="00627780" w:rsidRPr="00C00FBC" w:rsidRDefault="00627780" w:rsidP="00EC3D8D">
      <w:pPr>
        <w:spacing w:after="0" w:line="312" w:lineRule="auto"/>
        <w:ind w:firstLine="708"/>
        <w:jc w:val="both"/>
      </w:pPr>
      <w:r>
        <w:lastRenderedPageBreak/>
        <w:t xml:space="preserve">Na koniec chciałabym jednak podkreślić kilka wad takiego podejścia do wytwarzania </w:t>
      </w:r>
      <w:r w:rsidR="00417070">
        <w:t>oprogramowania</w:t>
      </w:r>
      <w:r>
        <w:t xml:space="preserve">. Jak można zauważyć nie tworzymy </w:t>
      </w:r>
      <w:r w:rsidR="00417070">
        <w:t>dokumentacji</w:t>
      </w:r>
      <w:r>
        <w:t xml:space="preserve"> ani specyfikacji. Wymagamy również od klienta, stałej dostępności</w:t>
      </w:r>
      <w:r w:rsidR="0008009C">
        <w:t>,</w:t>
      </w:r>
      <w:r>
        <w:t xml:space="preserve"> co </w:t>
      </w:r>
      <w:r w:rsidR="00417070">
        <w:t>często</w:t>
      </w:r>
      <w:r w:rsidR="005B288F">
        <w:t xml:space="preserve"> skreśla Extreme Programming na starcie.</w:t>
      </w:r>
      <w:r>
        <w:t xml:space="preserve"> Komunikacja </w:t>
      </w:r>
      <w:r w:rsidR="00E35E36">
        <w:t>ustna</w:t>
      </w:r>
      <w:r>
        <w:t xml:space="preserve"> jest bardzo pozytywna, jednak skutkuje </w:t>
      </w:r>
      <w:r w:rsidR="00E35E36">
        <w:t>tym,</w:t>
      </w:r>
      <w:r>
        <w:t xml:space="preserve"> </w:t>
      </w:r>
      <w:r w:rsidR="00E35E36">
        <w:t>ż</w:t>
      </w:r>
      <w:r>
        <w:t>e programista jak każdy człowiek ma zawodną pamięć</w:t>
      </w:r>
      <w:r w:rsidR="005B288F">
        <w:t xml:space="preserve"> i gubione są informacje</w:t>
      </w:r>
      <w:r>
        <w:t xml:space="preserve">. Sama metoda wymaga dużego zaangażowania i </w:t>
      </w:r>
      <w:r w:rsidR="00E35E36">
        <w:t>samozaparcia</w:t>
      </w:r>
      <w:r>
        <w:t xml:space="preserve"> z powodu bra</w:t>
      </w:r>
      <w:r w:rsidR="00E35E36">
        <w:t>k</w:t>
      </w:r>
      <w:r>
        <w:t xml:space="preserve">u procedur, struktur i </w:t>
      </w:r>
      <w:r w:rsidR="002D47FD">
        <w:t>dokumentów.</w:t>
      </w:r>
    </w:p>
    <w:p w:rsidR="00DA6631" w:rsidRDefault="00837D1C" w:rsidP="00EC3D8D">
      <w:pPr>
        <w:spacing w:after="0" w:line="312" w:lineRule="auto"/>
        <w:ind w:firstLine="708"/>
        <w:jc w:val="both"/>
        <w:rPr>
          <w:highlight w:val="yellow"/>
        </w:rPr>
      </w:pPr>
      <w:r>
        <w:t>Szerzej na temat szczegółów metody</w:t>
      </w:r>
      <w:r w:rsidR="00186D66">
        <w:t xml:space="preserve"> </w:t>
      </w:r>
      <w:r w:rsidR="005B288F">
        <w:t>E</w:t>
      </w:r>
      <w:r w:rsidR="00186D66">
        <w:t xml:space="preserve">xtreme </w:t>
      </w:r>
      <w:r w:rsidR="005B288F">
        <w:t>P</w:t>
      </w:r>
      <w:r w:rsidR="00186D66">
        <w:t xml:space="preserve">rogramming </w:t>
      </w:r>
      <w:r w:rsidR="000A12A4">
        <w:t>przeczytać</w:t>
      </w:r>
      <w:r w:rsidR="00A87BF9">
        <w:t xml:space="preserve"> można w książce </w:t>
      </w:r>
      <w:r w:rsidR="00A87BF9" w:rsidRPr="00892427">
        <w:rPr>
          <w:highlight w:val="yellow"/>
        </w:rPr>
        <w:t>[</w:t>
      </w:r>
      <w:r w:rsidR="00A87BF9">
        <w:rPr>
          <w:highlight w:val="yellow"/>
        </w:rPr>
        <w:t xml:space="preserve">11] </w:t>
      </w:r>
      <w:r w:rsidR="00A87BF9">
        <w:t>oraz artykule [</w:t>
      </w:r>
      <w:r w:rsidR="00A20ADA">
        <w:rPr>
          <w:highlight w:val="yellow"/>
        </w:rPr>
        <w:t>12</w:t>
      </w:r>
      <w:r w:rsidR="00981527" w:rsidRPr="00892427">
        <w:rPr>
          <w:highlight w:val="yellow"/>
        </w:rPr>
        <w:t>]</w:t>
      </w:r>
    </w:p>
    <w:p w:rsidR="00892427" w:rsidRPr="00DA6631" w:rsidRDefault="00892427" w:rsidP="00F10907">
      <w:pPr>
        <w:spacing w:after="0" w:line="312" w:lineRule="auto"/>
        <w:ind w:firstLine="708"/>
        <w:jc w:val="both"/>
      </w:pPr>
    </w:p>
    <w:p w:rsidR="00DA6631" w:rsidRPr="00C217C8" w:rsidRDefault="00DA6631" w:rsidP="00F10907">
      <w:pPr>
        <w:pStyle w:val="Nagwek3"/>
        <w:spacing w:before="0" w:line="312" w:lineRule="auto"/>
        <w:jc w:val="both"/>
        <w:rPr>
          <w:b/>
          <w:sz w:val="28"/>
          <w:szCs w:val="28"/>
        </w:rPr>
      </w:pPr>
      <w:bookmarkStart w:id="4" w:name="_Toc7616605"/>
      <w:r w:rsidRPr="00C217C8">
        <w:rPr>
          <w:b/>
          <w:sz w:val="28"/>
          <w:szCs w:val="28"/>
        </w:rPr>
        <w:t>3.2 Lean</w:t>
      </w:r>
      <w:bookmarkEnd w:id="4"/>
    </w:p>
    <w:p w:rsidR="002D47FD" w:rsidRDefault="002D47FD" w:rsidP="00F10907">
      <w:pPr>
        <w:spacing w:after="0" w:line="312" w:lineRule="auto"/>
        <w:ind w:firstLine="708"/>
        <w:jc w:val="both"/>
      </w:pPr>
      <w:r>
        <w:t xml:space="preserve">Lean Software Development, czyli inaczej „odchudzone” wytwarzanie oprogramowania, to kolejna zwinna metoda opierająca się tym razem na minimalizacji strat, rozumianych jako funkcje nie dodające wartości do wytwarzanego produktu. </w:t>
      </w:r>
      <w:r w:rsidR="00B30670">
        <w:t>Minimalizacja ma na celu</w:t>
      </w:r>
      <w:r>
        <w:t xml:space="preserve"> szybkie wytwarzanie </w:t>
      </w:r>
      <w:r w:rsidR="00B30670">
        <w:br/>
      </w:r>
      <w:r>
        <w:t>i dostarczanie oprogramowania klientowi.</w:t>
      </w:r>
    </w:p>
    <w:p w:rsidR="002D47FD" w:rsidRDefault="0078409C" w:rsidP="00B30670">
      <w:pPr>
        <w:spacing w:after="0" w:line="312" w:lineRule="auto"/>
        <w:ind w:firstLine="708"/>
        <w:jc w:val="both"/>
      </w:pPr>
      <w:r>
        <w:t xml:space="preserve">Lean Development, opiera się na Lean Manufacturing, </w:t>
      </w:r>
      <w:r w:rsidR="002D47FD">
        <w:t>zaproponowany</w:t>
      </w:r>
      <w:r w:rsidR="00B30670">
        <w:t>m</w:t>
      </w:r>
      <w:r w:rsidR="002D47FD">
        <w:t xml:space="preserve"> w środowisku produkcyjnym Toyoty, który opierał się </w:t>
      </w:r>
      <w:r w:rsidR="00417070">
        <w:t>właśnie</w:t>
      </w:r>
      <w:r w:rsidR="002D47FD">
        <w:t xml:space="preserve"> na eliminowaniu </w:t>
      </w:r>
      <w:r w:rsidR="00417070">
        <w:t>marnotrawstwa</w:t>
      </w:r>
      <w:r w:rsidR="002D47FD">
        <w:t xml:space="preserve"> i ciągłym doskonaleniu produktu. Jednak za osoby, które przeniosły </w:t>
      </w:r>
      <w:r w:rsidR="00B30670">
        <w:t>metodykę Lean</w:t>
      </w:r>
      <w:r w:rsidR="002D47FD">
        <w:t xml:space="preserve"> w świat IT uważa się </w:t>
      </w:r>
      <w:r w:rsidR="002D47FD" w:rsidRPr="002D47FD">
        <w:t xml:space="preserve">Mary i Toma </w:t>
      </w:r>
      <w:proofErr w:type="spellStart"/>
      <w:r w:rsidR="002D47FD" w:rsidRPr="002D47FD">
        <w:t>Poppendieck</w:t>
      </w:r>
      <w:proofErr w:type="spellEnd"/>
      <w:r w:rsidR="002D47FD">
        <w:t>.</w:t>
      </w:r>
      <w:r w:rsidR="00837D1C">
        <w:t xml:space="preserve"> </w:t>
      </w:r>
      <w:r>
        <w:t>Należy pamiętać, że Lean nie określa dokładnych korków postępowania, a tylko sugeruje sposób myślenia.</w:t>
      </w:r>
      <w:r w:rsidR="00B30670">
        <w:t xml:space="preserve"> </w:t>
      </w:r>
      <w:r w:rsidR="002D47FD">
        <w:t xml:space="preserve">Opieramy się tutaj na założeniu, że doskonałość to nie moment, w którym nie mamy nic więcej do dodania, tylko </w:t>
      </w:r>
      <w:r w:rsidR="00C217C8">
        <w:t>moment,</w:t>
      </w:r>
      <w:r w:rsidR="00B30670">
        <w:t xml:space="preserve"> gdy </w:t>
      </w:r>
      <w:r w:rsidR="002D47FD">
        <w:t xml:space="preserve">nie mamy już nic więcej do wycięcia. Nie powinniśmy się skupiać na </w:t>
      </w:r>
      <w:r w:rsidR="00417070">
        <w:t>funkcjach</w:t>
      </w:r>
      <w:r w:rsidR="002D47FD">
        <w:t>, które nie są nam niezbędne, a jedynie generują dodatkową złożoność i koszty. Branża tworzenia oprogramowania jest mocno ukierunkowana na klienta, a klient jak wiadomo chce otrzymać produkty szybko i jak najtaniej.</w:t>
      </w:r>
    </w:p>
    <w:p w:rsidR="002D47FD" w:rsidRDefault="002D47FD" w:rsidP="00F10907">
      <w:pPr>
        <w:spacing w:after="0" w:line="312" w:lineRule="auto"/>
        <w:ind w:firstLine="360"/>
        <w:jc w:val="both"/>
      </w:pPr>
      <w:r>
        <w:t>Lean opiera się na 7 podstawowych zasadach</w:t>
      </w:r>
      <w:r w:rsidR="00837D1C">
        <w:t xml:space="preserve"> szerzej opisanych w pozycji bibliografii </w:t>
      </w:r>
      <w:r w:rsidR="00837D1C" w:rsidRPr="00892427">
        <w:rPr>
          <w:highlight w:val="yellow"/>
        </w:rPr>
        <w:t>[</w:t>
      </w:r>
      <w:r w:rsidR="00E25314">
        <w:rPr>
          <w:highlight w:val="yellow"/>
        </w:rPr>
        <w:t>22</w:t>
      </w:r>
      <w:r w:rsidR="00837D1C" w:rsidRPr="00892427">
        <w:rPr>
          <w:highlight w:val="yellow"/>
        </w:rPr>
        <w:t>]</w:t>
      </w:r>
      <w:r w:rsidRPr="00892427">
        <w:rPr>
          <w:highlight w:val="yellow"/>
        </w:rPr>
        <w:t>:</w:t>
      </w:r>
    </w:p>
    <w:p w:rsidR="002D47FD" w:rsidRDefault="002D47FD" w:rsidP="00F10907">
      <w:pPr>
        <w:pStyle w:val="Akapitzlist"/>
        <w:numPr>
          <w:ilvl w:val="0"/>
          <w:numId w:val="11"/>
        </w:numPr>
        <w:spacing w:after="0" w:line="312" w:lineRule="auto"/>
        <w:jc w:val="both"/>
      </w:pPr>
      <w:r>
        <w:t xml:space="preserve">Eliminacja strat </w:t>
      </w:r>
      <w:r w:rsidR="00692986">
        <w:t>– jako stratę, rozumiemy wszystko co nie przyczynia się do wzrostu wartości oprogramowania</w:t>
      </w:r>
      <w:r w:rsidR="00EC3D8D">
        <w:t>.</w:t>
      </w:r>
    </w:p>
    <w:p w:rsidR="002D47FD" w:rsidRDefault="002D47FD" w:rsidP="00F10907">
      <w:pPr>
        <w:pStyle w:val="Akapitzlist"/>
        <w:numPr>
          <w:ilvl w:val="0"/>
          <w:numId w:val="11"/>
        </w:numPr>
        <w:spacing w:after="0" w:line="312" w:lineRule="auto"/>
        <w:jc w:val="both"/>
      </w:pPr>
      <w:r w:rsidRPr="002D47FD">
        <w:t>Wzmaganie procesu uczenia</w:t>
      </w:r>
      <w:r w:rsidR="00692986">
        <w:t xml:space="preserve"> – osiągane </w:t>
      </w:r>
      <w:r w:rsidR="00417070">
        <w:t>krótkimi</w:t>
      </w:r>
      <w:r w:rsidR="00692986">
        <w:t xml:space="preserve"> cyklami przyrostowymi</w:t>
      </w:r>
      <w:r w:rsidR="00EC3D8D">
        <w:t>.</w:t>
      </w:r>
    </w:p>
    <w:p w:rsidR="00692986" w:rsidRDefault="00692986" w:rsidP="00F10907">
      <w:pPr>
        <w:pStyle w:val="Akapitzlist"/>
        <w:numPr>
          <w:ilvl w:val="0"/>
          <w:numId w:val="11"/>
        </w:numPr>
        <w:spacing w:after="0" w:line="312" w:lineRule="auto"/>
        <w:jc w:val="both"/>
      </w:pPr>
      <w:r w:rsidRPr="00692986">
        <w:t>Opóźnianie decyzji</w:t>
      </w:r>
      <w:r>
        <w:t xml:space="preserve"> – podejmowanie decyzji opartych na faktach i danych</w:t>
      </w:r>
      <w:r w:rsidR="00EC3D8D">
        <w:t>.</w:t>
      </w:r>
    </w:p>
    <w:p w:rsidR="00692986" w:rsidRDefault="00692986" w:rsidP="00F10907">
      <w:pPr>
        <w:pStyle w:val="Akapitzlist"/>
        <w:numPr>
          <w:ilvl w:val="0"/>
          <w:numId w:val="11"/>
        </w:numPr>
        <w:spacing w:after="0" w:line="312" w:lineRule="auto"/>
        <w:jc w:val="both"/>
      </w:pPr>
      <w:r w:rsidRPr="00692986">
        <w:t>Jak najszybsze rezultaty</w:t>
      </w:r>
      <w:r>
        <w:t xml:space="preserve"> – jak najszybsze dostarczanie produktu klientowi</w:t>
      </w:r>
      <w:r w:rsidR="00EC3D8D">
        <w:t>.</w:t>
      </w:r>
    </w:p>
    <w:p w:rsidR="00692986" w:rsidRDefault="00692986" w:rsidP="00F10907">
      <w:pPr>
        <w:pStyle w:val="Akapitzlist"/>
        <w:numPr>
          <w:ilvl w:val="0"/>
          <w:numId w:val="11"/>
        </w:numPr>
        <w:spacing w:after="0" w:line="312" w:lineRule="auto"/>
        <w:jc w:val="both"/>
      </w:pPr>
      <w:r w:rsidRPr="00692986">
        <w:t>Upoważniony zespół</w:t>
      </w:r>
      <w:r>
        <w:t xml:space="preserve"> – zespół może sam podejmować decyzje dotyczące tworzenia oprogramowania</w:t>
      </w:r>
      <w:r w:rsidR="00EC3D8D">
        <w:t>.</w:t>
      </w:r>
    </w:p>
    <w:p w:rsidR="00692986" w:rsidRDefault="00692986" w:rsidP="00F10907">
      <w:pPr>
        <w:pStyle w:val="Akapitzlist"/>
        <w:numPr>
          <w:ilvl w:val="0"/>
          <w:numId w:val="11"/>
        </w:numPr>
        <w:spacing w:after="0" w:line="312" w:lineRule="auto"/>
        <w:jc w:val="both"/>
      </w:pPr>
      <w:r w:rsidRPr="00692986">
        <w:t>Zapewnienie spójności</w:t>
      </w:r>
      <w:r>
        <w:t xml:space="preserve"> – zgodności z wymaganiami klient</w:t>
      </w:r>
      <w:r w:rsidR="00EC3D8D">
        <w:t>.</w:t>
      </w:r>
    </w:p>
    <w:p w:rsidR="00692986" w:rsidRDefault="00692986" w:rsidP="00F10907">
      <w:pPr>
        <w:pStyle w:val="Akapitzlist"/>
        <w:numPr>
          <w:ilvl w:val="0"/>
          <w:numId w:val="11"/>
        </w:numPr>
        <w:spacing w:after="0" w:line="312" w:lineRule="auto"/>
        <w:jc w:val="both"/>
      </w:pPr>
      <w:r w:rsidRPr="00692986">
        <w:t>Spojrzenie całościowe</w:t>
      </w:r>
      <w:r>
        <w:t xml:space="preserve"> – patrzymy na projekt całościowo, nie rozbijamy go na części</w:t>
      </w:r>
      <w:r w:rsidR="00EC3D8D">
        <w:t>.</w:t>
      </w:r>
    </w:p>
    <w:p w:rsidR="00EC3D8D" w:rsidRDefault="00EC3D8D" w:rsidP="00EC3D8D">
      <w:pPr>
        <w:spacing w:after="0" w:line="312" w:lineRule="auto"/>
        <w:jc w:val="both"/>
      </w:pPr>
    </w:p>
    <w:p w:rsidR="00EC3D8D" w:rsidRDefault="00EC3D8D" w:rsidP="00EC3D8D">
      <w:pPr>
        <w:spacing w:after="0" w:line="312" w:lineRule="auto"/>
        <w:ind w:firstLine="360"/>
        <w:jc w:val="both"/>
        <w:rPr>
          <w:highlight w:val="yellow"/>
        </w:rPr>
      </w:pPr>
      <w:r>
        <w:t xml:space="preserve">Cykl wytwarzania oprogramowania w metodyce Lean przedstawiony jest na rysunku 3.2. </w:t>
      </w:r>
      <w:r w:rsidR="00D82221">
        <w:t>N</w:t>
      </w:r>
      <w:r>
        <w:t>atomiast przegląd słabych i mocnych stron, zna</w:t>
      </w:r>
      <w:r w:rsidR="00D82221">
        <w:t xml:space="preserve">leźć można </w:t>
      </w:r>
      <w:r>
        <w:t xml:space="preserve">w książce </w:t>
      </w:r>
      <w:r w:rsidRPr="00892427">
        <w:rPr>
          <w:highlight w:val="yellow"/>
        </w:rPr>
        <w:t>[</w:t>
      </w:r>
      <w:r>
        <w:rPr>
          <w:highlight w:val="yellow"/>
        </w:rPr>
        <w:t>11</w:t>
      </w:r>
      <w:r w:rsidRPr="00892427">
        <w:rPr>
          <w:highlight w:val="yellow"/>
        </w:rPr>
        <w:t>].</w:t>
      </w:r>
    </w:p>
    <w:p w:rsidR="00EC3D8D" w:rsidRDefault="00EC3D8D" w:rsidP="00EC3D8D">
      <w:pPr>
        <w:spacing w:after="0" w:line="312" w:lineRule="auto"/>
        <w:ind w:firstLine="360"/>
        <w:jc w:val="both"/>
      </w:pPr>
    </w:p>
    <w:p w:rsidR="00EC3D8D" w:rsidRDefault="001214B6" w:rsidP="00EC3D8D">
      <w:pPr>
        <w:spacing w:after="0" w:line="312" w:lineRule="auto"/>
        <w:ind w:left="360"/>
        <w:jc w:val="center"/>
      </w:pPr>
      <w:r>
        <w:rPr>
          <w:noProof/>
        </w:rPr>
        <w:drawing>
          <wp:inline distT="0" distB="0" distL="0" distR="0">
            <wp:extent cx="3333750" cy="2901635"/>
            <wp:effectExtent l="0" t="0" r="0" b="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ean"/>
                    <pic:cNvPicPr/>
                  </pic:nvPicPr>
                  <pic:blipFill>
                    <a:blip r:embed="rId10">
                      <a:extLst>
                        <a:ext uri="{28A0092B-C50C-407E-A947-70E740481C1C}">
                          <a14:useLocalDpi xmlns:a14="http://schemas.microsoft.com/office/drawing/2010/main" val="0"/>
                        </a:ext>
                      </a:extLst>
                    </a:blip>
                    <a:stretch>
                      <a:fillRect/>
                    </a:stretch>
                  </pic:blipFill>
                  <pic:spPr>
                    <a:xfrm>
                      <a:off x="0" y="0"/>
                      <a:ext cx="3375433" cy="2937915"/>
                    </a:xfrm>
                    <a:prstGeom prst="rect">
                      <a:avLst/>
                    </a:prstGeom>
                  </pic:spPr>
                </pic:pic>
              </a:graphicData>
            </a:graphic>
          </wp:inline>
        </w:drawing>
      </w:r>
    </w:p>
    <w:p w:rsidR="001214B6" w:rsidRDefault="0008009C" w:rsidP="0008009C">
      <w:pPr>
        <w:spacing w:after="0" w:line="312" w:lineRule="auto"/>
        <w:ind w:left="360"/>
        <w:jc w:val="center"/>
      </w:pPr>
      <w:r>
        <w:t xml:space="preserve">Rys. </w:t>
      </w:r>
      <w:r w:rsidR="00010964">
        <w:t>3.2</w:t>
      </w:r>
      <w:r>
        <w:t xml:space="preserve"> Cykl wytwarzania oprogramowania w Lean [</w:t>
      </w:r>
      <w:r w:rsidR="001214B6" w:rsidRPr="001214B6">
        <w:t>https://poradnikprzedsiebiorcy.pl/-lean-management-i-six-sigma-nowoczesne-metody-zarzadzania-firma</w:t>
      </w:r>
      <w:r>
        <w:t>]</w:t>
      </w:r>
    </w:p>
    <w:p w:rsidR="00892427" w:rsidRPr="00DA6631" w:rsidRDefault="00892427" w:rsidP="00EC3D8D">
      <w:pPr>
        <w:spacing w:after="0" w:line="312" w:lineRule="auto"/>
        <w:jc w:val="both"/>
      </w:pPr>
    </w:p>
    <w:p w:rsidR="00DA6631" w:rsidRPr="00C217C8" w:rsidRDefault="00DA6631" w:rsidP="00F10907">
      <w:pPr>
        <w:pStyle w:val="Nagwek3"/>
        <w:spacing w:before="0" w:line="312" w:lineRule="auto"/>
        <w:jc w:val="both"/>
        <w:rPr>
          <w:b/>
          <w:sz w:val="28"/>
          <w:szCs w:val="28"/>
        </w:rPr>
      </w:pPr>
      <w:bookmarkStart w:id="5" w:name="_Toc7616606"/>
      <w:r w:rsidRPr="00C217C8">
        <w:rPr>
          <w:b/>
          <w:sz w:val="28"/>
          <w:szCs w:val="28"/>
        </w:rPr>
        <w:t xml:space="preserve">3.3 </w:t>
      </w:r>
      <w:proofErr w:type="spellStart"/>
      <w:r w:rsidRPr="00C217C8">
        <w:rPr>
          <w:b/>
          <w:sz w:val="28"/>
          <w:szCs w:val="28"/>
        </w:rPr>
        <w:t>Kanban</w:t>
      </w:r>
      <w:bookmarkEnd w:id="5"/>
      <w:proofErr w:type="spellEnd"/>
    </w:p>
    <w:p w:rsidR="00737AA9" w:rsidRDefault="00737AA9" w:rsidP="00F10907">
      <w:pPr>
        <w:spacing w:after="0" w:line="312" w:lineRule="auto"/>
        <w:ind w:firstLine="708"/>
        <w:jc w:val="both"/>
      </w:pPr>
      <w:proofErr w:type="spellStart"/>
      <w:r>
        <w:t>Kanban</w:t>
      </w:r>
      <w:proofErr w:type="spellEnd"/>
      <w:r>
        <w:t xml:space="preserve"> to metoda opracowana w latach 50 w Japonii. Nazwę przetłumaczyć można jako </w:t>
      </w:r>
      <w:r w:rsidRPr="00737AA9">
        <w:t>"widoczny opis" (z jęz. jap. Kan - widoczny, Ban - kartka papieru)</w:t>
      </w:r>
      <w:r>
        <w:t>. Metoda ta opiera się przede wszystki</w:t>
      </w:r>
      <w:r w:rsidR="00EC3D8D">
        <w:t>m</w:t>
      </w:r>
      <w:r>
        <w:t xml:space="preserve"> na przejrzystości wytw</w:t>
      </w:r>
      <w:r w:rsidR="00186D66">
        <w:t>a</w:t>
      </w:r>
      <w:r>
        <w:t xml:space="preserve">rzania. Wykorzystywana tutaj jest tablica, na której przestawiamy aktualny status wszystkich zadań. W najprostszej postaci stosowane są tylko 3 kolumny (Do zrobienia, W trakcie </w:t>
      </w:r>
      <w:r w:rsidR="00EC3D8D">
        <w:br/>
      </w:r>
      <w:r>
        <w:t>i Zrobione), jednak interpretacja i ilość kolumn jest dowolna i zależna od potrzeb.</w:t>
      </w:r>
      <w:r w:rsidR="00B30670">
        <w:t xml:space="preserve"> Tablica</w:t>
      </w:r>
      <w:r>
        <w:t xml:space="preserve"> </w:t>
      </w:r>
      <w:r w:rsidR="00B30670">
        <w:t>p</w:t>
      </w:r>
      <w:r w:rsidRPr="00737AA9">
        <w:t xml:space="preserve">ełni funkcję punktu informacyjnego i często staje się ogniwem spajającym ludzi połączonych przez wspólny cel </w:t>
      </w:r>
      <w:r w:rsidR="006B5C82">
        <w:br/>
      </w:r>
      <w:r w:rsidRPr="00737AA9">
        <w:t>i proces.</w:t>
      </w:r>
      <w:r w:rsidR="0078409C">
        <w:t xml:space="preserve"> Opieramy się tutaj na kilku głównych zasadach, czyli wizualizacji przepływu, ograniczeniu pracy w toku, zarządzaniu przepływem, ustaleniu wyraźnych zasad i ulepszaniu.</w:t>
      </w:r>
    </w:p>
    <w:p w:rsidR="00737AA9" w:rsidRDefault="00737AA9" w:rsidP="00F10907">
      <w:pPr>
        <w:spacing w:after="0" w:line="312" w:lineRule="auto"/>
        <w:ind w:firstLine="360"/>
        <w:jc w:val="both"/>
      </w:pPr>
      <w:r>
        <w:t xml:space="preserve">Jako główne cele </w:t>
      </w:r>
      <w:proofErr w:type="spellStart"/>
      <w:r>
        <w:t>Kanbana</w:t>
      </w:r>
      <w:proofErr w:type="spellEnd"/>
      <w:r>
        <w:t xml:space="preserve"> można określić 7x żadnych:</w:t>
      </w:r>
    </w:p>
    <w:p w:rsidR="00737AA9" w:rsidRDefault="00737AA9" w:rsidP="00F10907">
      <w:pPr>
        <w:pStyle w:val="Akapitzlist"/>
        <w:numPr>
          <w:ilvl w:val="0"/>
          <w:numId w:val="12"/>
        </w:numPr>
        <w:spacing w:after="0" w:line="312" w:lineRule="auto"/>
        <w:jc w:val="both"/>
      </w:pPr>
      <w:r>
        <w:t>żadnych braków,</w:t>
      </w:r>
    </w:p>
    <w:p w:rsidR="00737AA9" w:rsidRDefault="00737AA9" w:rsidP="00F10907">
      <w:pPr>
        <w:pStyle w:val="Akapitzlist"/>
        <w:numPr>
          <w:ilvl w:val="0"/>
          <w:numId w:val="12"/>
        </w:numPr>
        <w:spacing w:after="0" w:line="312" w:lineRule="auto"/>
        <w:jc w:val="both"/>
      </w:pPr>
      <w:r>
        <w:t>żadnych opóźnień,</w:t>
      </w:r>
    </w:p>
    <w:p w:rsidR="00737AA9" w:rsidRDefault="00737AA9" w:rsidP="00F10907">
      <w:pPr>
        <w:pStyle w:val="Akapitzlist"/>
        <w:numPr>
          <w:ilvl w:val="0"/>
          <w:numId w:val="12"/>
        </w:numPr>
        <w:spacing w:after="0" w:line="312" w:lineRule="auto"/>
        <w:jc w:val="both"/>
      </w:pPr>
      <w:r>
        <w:t>żadnych zapasów,</w:t>
      </w:r>
    </w:p>
    <w:p w:rsidR="00737AA9" w:rsidRDefault="00737AA9" w:rsidP="00F10907">
      <w:pPr>
        <w:pStyle w:val="Akapitzlist"/>
        <w:numPr>
          <w:ilvl w:val="0"/>
          <w:numId w:val="12"/>
        </w:numPr>
        <w:spacing w:after="0" w:line="312" w:lineRule="auto"/>
        <w:jc w:val="both"/>
      </w:pPr>
      <w:r>
        <w:lastRenderedPageBreak/>
        <w:t>żadnych kolejek - gdziekolwiek i po cokolwiek,</w:t>
      </w:r>
    </w:p>
    <w:p w:rsidR="00737AA9" w:rsidRDefault="00737AA9" w:rsidP="00F10907">
      <w:pPr>
        <w:pStyle w:val="Akapitzlist"/>
        <w:numPr>
          <w:ilvl w:val="0"/>
          <w:numId w:val="12"/>
        </w:numPr>
        <w:spacing w:after="0" w:line="312" w:lineRule="auto"/>
        <w:jc w:val="both"/>
      </w:pPr>
      <w:r>
        <w:t>żadnych bezczynności,</w:t>
      </w:r>
    </w:p>
    <w:p w:rsidR="00737AA9" w:rsidRDefault="00737AA9" w:rsidP="00F10907">
      <w:pPr>
        <w:pStyle w:val="Akapitzlist"/>
        <w:numPr>
          <w:ilvl w:val="0"/>
          <w:numId w:val="12"/>
        </w:numPr>
        <w:spacing w:after="0" w:line="312" w:lineRule="auto"/>
        <w:jc w:val="both"/>
      </w:pPr>
      <w:r>
        <w:t>żadnych zbędnych operacji technologicznych i kontrolnych,</w:t>
      </w:r>
    </w:p>
    <w:p w:rsidR="00737AA9" w:rsidRDefault="00737AA9" w:rsidP="00F10907">
      <w:pPr>
        <w:pStyle w:val="Akapitzlist"/>
        <w:numPr>
          <w:ilvl w:val="0"/>
          <w:numId w:val="12"/>
        </w:numPr>
        <w:spacing w:after="0" w:line="312" w:lineRule="auto"/>
        <w:jc w:val="both"/>
      </w:pPr>
      <w:r>
        <w:t>żadnych przemieszczeń</w:t>
      </w:r>
      <w:r w:rsidR="00EC3D8D">
        <w:t>.</w:t>
      </w:r>
    </w:p>
    <w:p w:rsidR="00010964" w:rsidRDefault="00010964" w:rsidP="00892427">
      <w:pPr>
        <w:pStyle w:val="Akapitzlist"/>
        <w:spacing w:after="0" w:line="312" w:lineRule="auto"/>
        <w:jc w:val="both"/>
      </w:pPr>
    </w:p>
    <w:p w:rsidR="00737AA9" w:rsidRDefault="00737AA9" w:rsidP="00F10907">
      <w:pPr>
        <w:spacing w:after="0" w:line="312" w:lineRule="auto"/>
        <w:ind w:firstLine="360"/>
        <w:jc w:val="both"/>
      </w:pPr>
      <w:proofErr w:type="spellStart"/>
      <w:r>
        <w:t>Kanban</w:t>
      </w:r>
      <w:proofErr w:type="spellEnd"/>
      <w:r>
        <w:t xml:space="preserve"> często stosowany jest jako „dodatek” do wybranej me</w:t>
      </w:r>
      <w:r w:rsidR="00A40DA8">
        <w:t>tody wytwarzania oprogramowania, szczególnie jeśli chodzi o</w:t>
      </w:r>
      <w:r w:rsidR="00B30670">
        <w:t xml:space="preserve"> metodykę</w:t>
      </w:r>
      <w:r w:rsidR="00A40DA8">
        <w:t xml:space="preserve"> Scrum.</w:t>
      </w:r>
      <w:r>
        <w:t xml:space="preserve"> Wizualizacja przebiegu pracy jest niezwykle pomocna, jednak jako osobna metoda </w:t>
      </w:r>
      <w:r w:rsidR="001214B6">
        <w:t>w</w:t>
      </w:r>
      <w:r>
        <w:t xml:space="preserve">ymaga ciągłego </w:t>
      </w:r>
      <w:r w:rsidR="00417070">
        <w:t>nadzoru</w:t>
      </w:r>
      <w:r>
        <w:t xml:space="preserve"> i kontroli, peł</w:t>
      </w:r>
      <w:r w:rsidR="00A40DA8">
        <w:t>nego zaangażowania pracowników</w:t>
      </w:r>
      <w:r w:rsidR="001214B6">
        <w:t>.</w:t>
      </w:r>
      <w:r w:rsidR="0078409C">
        <w:t xml:space="preserve"> </w:t>
      </w:r>
      <w:proofErr w:type="spellStart"/>
      <w:r w:rsidR="0078409C">
        <w:t>Kanban</w:t>
      </w:r>
      <w:proofErr w:type="spellEnd"/>
      <w:r w:rsidR="0078409C">
        <w:t xml:space="preserve"> nie zakłada iteracji, tylko ciągły proces, </w:t>
      </w:r>
      <w:r w:rsidR="00B30670">
        <w:t>z tego powodu</w:t>
      </w:r>
      <w:r w:rsidR="0078409C">
        <w:t xml:space="preserve"> sprawdza się w zespołach utrzymaniowych lub wdrażających produkty. </w:t>
      </w:r>
    </w:p>
    <w:p w:rsidR="00010964" w:rsidRDefault="00010964" w:rsidP="00F10907">
      <w:pPr>
        <w:spacing w:after="0" w:line="312" w:lineRule="auto"/>
        <w:ind w:firstLine="360"/>
        <w:jc w:val="both"/>
      </w:pPr>
    </w:p>
    <w:p w:rsidR="001214B6" w:rsidRDefault="001214B6" w:rsidP="00F10907">
      <w:pPr>
        <w:spacing w:after="0" w:line="312" w:lineRule="auto"/>
        <w:jc w:val="both"/>
      </w:pPr>
      <w:r>
        <w:t xml:space="preserve">Przykładowa tablica </w:t>
      </w:r>
      <w:proofErr w:type="spellStart"/>
      <w:r>
        <w:t>Kanban</w:t>
      </w:r>
      <w:proofErr w:type="spellEnd"/>
      <w:r w:rsidR="00010964">
        <w:t xml:space="preserve"> przedstawiona jest na grafice 3.3.</w:t>
      </w:r>
    </w:p>
    <w:p w:rsidR="0008009C" w:rsidRDefault="0008009C" w:rsidP="00F10907">
      <w:pPr>
        <w:spacing w:after="0" w:line="312" w:lineRule="auto"/>
        <w:jc w:val="both"/>
      </w:pPr>
    </w:p>
    <w:p w:rsidR="001214B6" w:rsidRDefault="001214B6" w:rsidP="0008009C">
      <w:pPr>
        <w:spacing w:after="0" w:line="312" w:lineRule="auto"/>
        <w:jc w:val="center"/>
      </w:pPr>
      <w:r>
        <w:rPr>
          <w:noProof/>
        </w:rPr>
        <w:drawing>
          <wp:inline distT="0" distB="0" distL="0" distR="0">
            <wp:extent cx="5126650" cy="1933448"/>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anban-board.png"/>
                    <pic:cNvPicPr/>
                  </pic:nvPicPr>
                  <pic:blipFill>
                    <a:blip r:embed="rId11">
                      <a:extLst>
                        <a:ext uri="{28A0092B-C50C-407E-A947-70E740481C1C}">
                          <a14:useLocalDpi xmlns:a14="http://schemas.microsoft.com/office/drawing/2010/main" val="0"/>
                        </a:ext>
                      </a:extLst>
                    </a:blip>
                    <a:stretch>
                      <a:fillRect/>
                    </a:stretch>
                  </pic:blipFill>
                  <pic:spPr>
                    <a:xfrm>
                      <a:off x="0" y="0"/>
                      <a:ext cx="5183485" cy="1954883"/>
                    </a:xfrm>
                    <a:prstGeom prst="rect">
                      <a:avLst/>
                    </a:prstGeom>
                  </pic:spPr>
                </pic:pic>
              </a:graphicData>
            </a:graphic>
          </wp:inline>
        </w:drawing>
      </w:r>
    </w:p>
    <w:p w:rsidR="00010964" w:rsidRPr="0008009C" w:rsidRDefault="0008009C" w:rsidP="0008009C">
      <w:pPr>
        <w:spacing w:after="0" w:line="312" w:lineRule="auto"/>
        <w:jc w:val="center"/>
      </w:pPr>
      <w:r>
        <w:t xml:space="preserve">Rys. </w:t>
      </w:r>
      <w:r w:rsidR="00010964">
        <w:t>3.3</w:t>
      </w:r>
      <w:r>
        <w:t xml:space="preserve"> Tablica </w:t>
      </w:r>
      <w:proofErr w:type="spellStart"/>
      <w:r>
        <w:t>Kanban</w:t>
      </w:r>
      <w:proofErr w:type="spellEnd"/>
      <w:r w:rsidR="00010964" w:rsidRPr="00010964">
        <w:t xml:space="preserve"> </w:t>
      </w:r>
      <w:r>
        <w:t>[</w:t>
      </w:r>
      <w:r w:rsidRPr="0008009C">
        <w:rPr>
          <w:rStyle w:val="Hipercze"/>
          <w:color w:val="auto"/>
          <w:u w:val="none"/>
        </w:rPr>
        <w:t>http://www.everydaykanban.com/what-is-kanban/]</w:t>
      </w:r>
    </w:p>
    <w:p w:rsidR="00010964" w:rsidRPr="00737AA9" w:rsidRDefault="00010964" w:rsidP="00F10907">
      <w:pPr>
        <w:spacing w:after="0" w:line="312" w:lineRule="auto"/>
        <w:jc w:val="both"/>
      </w:pPr>
    </w:p>
    <w:p w:rsidR="00EB244B" w:rsidRDefault="00010964" w:rsidP="00F10907">
      <w:pPr>
        <w:spacing w:after="0" w:line="312" w:lineRule="auto"/>
        <w:ind w:firstLine="708"/>
        <w:jc w:val="both"/>
      </w:pPr>
      <w:r>
        <w:t xml:space="preserve">Szerzej w literaturze na temat metody </w:t>
      </w:r>
      <w:proofErr w:type="spellStart"/>
      <w:r>
        <w:t>Kanban</w:t>
      </w:r>
      <w:proofErr w:type="spellEnd"/>
      <w:r>
        <w:t xml:space="preserve"> opisuje Krystian Kaczor w książce [</w:t>
      </w:r>
      <w:r w:rsidR="00A20ADA">
        <w:rPr>
          <w:highlight w:val="yellow"/>
        </w:rPr>
        <w:t>11</w:t>
      </w:r>
      <w:r w:rsidR="00EC3D8D" w:rsidRPr="00892427">
        <w:rPr>
          <w:highlight w:val="yellow"/>
        </w:rPr>
        <w:t>]</w:t>
      </w:r>
      <w:r>
        <w:t xml:space="preserve"> oraz Tochman w </w:t>
      </w:r>
      <w:r w:rsidR="00C84B38">
        <w:t>artykule [</w:t>
      </w:r>
      <w:r w:rsidR="00E25314">
        <w:rPr>
          <w:highlight w:val="yellow"/>
        </w:rPr>
        <w:t>23</w:t>
      </w:r>
      <w:r w:rsidRPr="00892427">
        <w:rPr>
          <w:highlight w:val="yellow"/>
        </w:rPr>
        <w:t>].</w:t>
      </w:r>
    </w:p>
    <w:p w:rsidR="00892427" w:rsidRDefault="00EC3D8D" w:rsidP="00EC3D8D">
      <w:pPr>
        <w:spacing w:line="259" w:lineRule="auto"/>
      </w:pPr>
      <w:r>
        <w:br w:type="page"/>
      </w:r>
    </w:p>
    <w:p w:rsidR="001D5AA5" w:rsidRPr="0008009C" w:rsidRDefault="00EB244B" w:rsidP="00F10907">
      <w:pPr>
        <w:pStyle w:val="Nagwek2"/>
        <w:spacing w:before="0" w:line="312" w:lineRule="auto"/>
        <w:jc w:val="both"/>
        <w:rPr>
          <w:b/>
          <w:sz w:val="32"/>
          <w:szCs w:val="32"/>
        </w:rPr>
      </w:pPr>
      <w:bookmarkStart w:id="6" w:name="_Toc7616607"/>
      <w:r w:rsidRPr="0008009C">
        <w:rPr>
          <w:b/>
          <w:sz w:val="32"/>
          <w:szCs w:val="32"/>
        </w:rPr>
        <w:lastRenderedPageBreak/>
        <w:t>4</w:t>
      </w:r>
      <w:r w:rsidR="001D5AA5" w:rsidRPr="0008009C">
        <w:rPr>
          <w:b/>
          <w:sz w:val="32"/>
          <w:szCs w:val="32"/>
        </w:rPr>
        <w:t xml:space="preserve">. </w:t>
      </w:r>
      <w:r w:rsidR="00010964" w:rsidRPr="0008009C">
        <w:rPr>
          <w:b/>
          <w:sz w:val="32"/>
          <w:szCs w:val="32"/>
        </w:rPr>
        <w:t>Przegląd cech metodyki Scrum</w:t>
      </w:r>
      <w:bookmarkEnd w:id="6"/>
    </w:p>
    <w:p w:rsidR="00EE703A" w:rsidRDefault="00405F00" w:rsidP="00F10907">
      <w:pPr>
        <w:spacing w:after="0" w:line="312" w:lineRule="auto"/>
        <w:ind w:firstLine="708"/>
        <w:jc w:val="both"/>
      </w:pPr>
      <w:r>
        <w:t xml:space="preserve">Jednak jak wspomniałam wcześniej, zdecydowanie </w:t>
      </w:r>
      <w:r w:rsidR="00417070">
        <w:t>najpopularniejszą</w:t>
      </w:r>
      <w:r>
        <w:t xml:space="preserve"> ze wszystkim metod zwinnych jest </w:t>
      </w:r>
      <w:r w:rsidR="00DE7A3C">
        <w:t xml:space="preserve">metodyka </w:t>
      </w:r>
      <w:r w:rsidR="00AD34C6">
        <w:t>Scrum. Zapoczątkowan</w:t>
      </w:r>
      <w:r w:rsidR="00DE7A3C">
        <w:t>a</w:t>
      </w:r>
      <w:r w:rsidR="00AD34C6">
        <w:t xml:space="preserve"> przez </w:t>
      </w:r>
      <w:proofErr w:type="spellStart"/>
      <w:r w:rsidR="00AD34C6">
        <w:t>Kena</w:t>
      </w:r>
      <w:proofErr w:type="spellEnd"/>
      <w:r w:rsidR="00AD34C6">
        <w:t xml:space="preserve"> </w:t>
      </w:r>
      <w:proofErr w:type="spellStart"/>
      <w:r w:rsidR="00AD34C6">
        <w:t>Schwabera</w:t>
      </w:r>
      <w:proofErr w:type="spellEnd"/>
      <w:r w:rsidR="00AD34C6">
        <w:t xml:space="preserve"> i Jeffa Sutherlanda </w:t>
      </w:r>
      <w:r>
        <w:t xml:space="preserve">w </w:t>
      </w:r>
      <w:r w:rsidR="001214B6">
        <w:t>1995</w:t>
      </w:r>
      <w:r>
        <w:t xml:space="preserve"> roku, poprzez opublikowanie </w:t>
      </w:r>
      <w:proofErr w:type="spellStart"/>
      <w:r>
        <w:t>Scrum</w:t>
      </w:r>
      <w:proofErr w:type="spellEnd"/>
      <w:r>
        <w:t xml:space="preserve"> </w:t>
      </w:r>
      <w:proofErr w:type="spellStart"/>
      <w:r>
        <w:t>Guide</w:t>
      </w:r>
      <w:r w:rsidR="00A4506F">
        <w:t>’a</w:t>
      </w:r>
      <w:proofErr w:type="spellEnd"/>
      <w:r w:rsidR="00A4506F">
        <w:t xml:space="preserve"> [</w:t>
      </w:r>
      <w:r w:rsidR="00E25314">
        <w:rPr>
          <w:highlight w:val="yellow"/>
        </w:rPr>
        <w:t>18</w:t>
      </w:r>
      <w:r w:rsidR="00A4506F" w:rsidRPr="00892427">
        <w:rPr>
          <w:highlight w:val="yellow"/>
        </w:rPr>
        <w:t>]</w:t>
      </w:r>
      <w:r w:rsidR="00EC3D8D">
        <w:rPr>
          <w:highlight w:val="yellow"/>
        </w:rPr>
        <w:t xml:space="preserve">, </w:t>
      </w:r>
      <w:r w:rsidR="00EC3D8D" w:rsidRPr="00EC3D8D">
        <w:t xml:space="preserve">czyli zbioru zasad opisujących </w:t>
      </w:r>
      <w:r w:rsidR="00DE7A3C">
        <w:t>metodykę Scrum</w:t>
      </w:r>
      <w:r w:rsidR="00384D88">
        <w:t xml:space="preserve">. Jednak są to tylko opisane ramy postępowania, </w:t>
      </w:r>
      <w:r w:rsidR="00417070">
        <w:t>implementacja</w:t>
      </w:r>
      <w:r w:rsidR="00384D88">
        <w:t xml:space="preserve"> jest otwarta</w:t>
      </w:r>
      <w:r w:rsidR="00324172">
        <w:t xml:space="preserve"> i m</w:t>
      </w:r>
      <w:r w:rsidR="00AF3897">
        <w:t>ożliwe</w:t>
      </w:r>
      <w:r w:rsidR="00AD34C6">
        <w:t xml:space="preserve"> jest stosowanie różnych procesów i technik. Jedną z idei </w:t>
      </w:r>
      <w:r w:rsidR="00324172">
        <w:t>metodyki Scrum</w:t>
      </w:r>
      <w:r w:rsidR="00A4506F">
        <w:t xml:space="preserve">, jest </w:t>
      </w:r>
      <w:r w:rsidR="00AD34C6">
        <w:t>ciągł</w:t>
      </w:r>
      <w:r w:rsidR="001214B6">
        <w:t>e</w:t>
      </w:r>
      <w:r w:rsidR="00AD34C6">
        <w:t xml:space="preserve"> doskona</w:t>
      </w:r>
      <w:r w:rsidR="001214B6">
        <w:t xml:space="preserve">lenie </w:t>
      </w:r>
      <w:r w:rsidR="00AD34C6">
        <w:t>produkt</w:t>
      </w:r>
      <w:r w:rsidR="001214B6">
        <w:t>u</w:t>
      </w:r>
      <w:r w:rsidR="00AD34C6">
        <w:t xml:space="preserve">, </w:t>
      </w:r>
      <w:r w:rsidR="001214B6">
        <w:t>zespołu</w:t>
      </w:r>
      <w:r w:rsidR="00AD34C6">
        <w:t xml:space="preserve"> oraz środowisk</w:t>
      </w:r>
      <w:r w:rsidR="001214B6">
        <w:t>a</w:t>
      </w:r>
      <w:r w:rsidR="00AD34C6">
        <w:t xml:space="preserve"> pracy.</w:t>
      </w:r>
      <w:r w:rsidR="00EE703A">
        <w:t xml:space="preserve"> </w:t>
      </w:r>
    </w:p>
    <w:p w:rsidR="00AF3897" w:rsidRDefault="00AF3897" w:rsidP="00AF3897">
      <w:pPr>
        <w:spacing w:after="0" w:line="312" w:lineRule="auto"/>
        <w:ind w:firstLine="708"/>
        <w:jc w:val="both"/>
      </w:pPr>
      <w:r>
        <w:t xml:space="preserve">Metodykę Scrum porównać można do gry w piłkę nożną. Każdy dobrze zna zasady, są one dokładnie określone, jednak nie każda drużyna wygrywa. Tak samo jest w przedstawianej metodyce, zasady zna każdy, ale implementacja jest zależna od strategii. Jak podkreśla </w:t>
      </w:r>
      <w:proofErr w:type="spellStart"/>
      <w:r>
        <w:t>Charpko</w:t>
      </w:r>
      <w:proofErr w:type="spellEnd"/>
      <w:r>
        <w:t xml:space="preserve"> w książce </w:t>
      </w:r>
      <w:r w:rsidRPr="00BD0E1B">
        <w:t>[</w:t>
      </w:r>
      <w:r w:rsidRPr="00892427">
        <w:rPr>
          <w:highlight w:val="yellow"/>
        </w:rPr>
        <w:fldChar w:fldCharType="begin"/>
      </w:r>
      <w:r w:rsidRPr="00892427">
        <w:rPr>
          <w:highlight w:val="yellow"/>
        </w:rPr>
        <w:instrText xml:space="preserve"> ADDIN EN.CITE &lt;EndNote&gt;&lt;Cite&gt;&lt;Author&gt;Charpko&lt;/Author&gt;&lt;Year&gt;2013&lt;/Year&gt;&lt;IDText&gt;Scrum: o zwinnym&lt;/IDText&gt;&lt;DisplayText&gt;(Charpko, 2013)&lt;/DisplayText&gt;&lt;record&gt;&lt;titles&gt;&lt;title&gt;Scrum: o zwinnym&amp;#xA;zarządzaniu projektami&lt;/title&gt;&lt;/titles&gt;&lt;contributors&gt;&lt;authors&gt;&lt;author&gt;Charpko, Mariusz&lt;/author&gt;&lt;/authors&gt;&lt;/contributors&gt;&lt;added-date format="utc"&gt;1553934182&lt;/added-date&gt;&lt;pub-location&gt;Gliwice&lt;/pub-location&gt;&lt;ref-type name="Generic"&gt;13&lt;/ref-type&gt;&lt;dates&gt;&lt;year&gt;2013&lt;/year&gt;&lt;/dates&gt;&lt;rec-number&gt;4&lt;/rec-number&gt;&lt;publisher&gt;Wydawnictwo Helion&lt;/publisher&gt;&lt;last-updated-date format="utc"&gt;1553934209&lt;/last-updated-date&gt;&lt;/record&gt;&lt;/Cite&gt;&lt;/EndNote&gt;</w:instrText>
      </w:r>
      <w:r w:rsidRPr="00892427">
        <w:rPr>
          <w:highlight w:val="yellow"/>
        </w:rPr>
        <w:fldChar w:fldCharType="separate"/>
      </w:r>
      <w:r>
        <w:rPr>
          <w:noProof/>
          <w:highlight w:val="yellow"/>
        </w:rPr>
        <w:t>2</w:t>
      </w:r>
      <w:r w:rsidRPr="00892427">
        <w:rPr>
          <w:highlight w:val="yellow"/>
        </w:rPr>
        <w:fldChar w:fldCharType="end"/>
      </w:r>
      <w:r w:rsidRPr="00892427">
        <w:rPr>
          <w:highlight w:val="yellow"/>
        </w:rPr>
        <w:t>]</w:t>
      </w:r>
      <w:r w:rsidRPr="00BD0E1B">
        <w:t xml:space="preserve"> „</w:t>
      </w:r>
      <w:r w:rsidRPr="00AF3897">
        <w:rPr>
          <w:i/>
        </w:rPr>
        <w:t>Scrum jest szkieletem, a nie w pełni rozwiniętym procesem. Implementacja pozostawia dużo przestrzeni</w:t>
      </w:r>
      <w:r w:rsidRPr="00BD0E1B">
        <w:t xml:space="preserve">”. </w:t>
      </w:r>
      <w:r>
        <w:t xml:space="preserve">Metodyka Scrum nie przedstawia procesu nakazowego, nie opisuje co należy robić w każdej sytuacji, oferuje jedynie szkielet </w:t>
      </w:r>
      <w:proofErr w:type="spellStart"/>
      <w:r>
        <w:t>zachowań</w:t>
      </w:r>
      <w:proofErr w:type="spellEnd"/>
      <w:r>
        <w:t xml:space="preserve">, które utrzymują </w:t>
      </w:r>
      <w:r w:rsidR="00324172">
        <w:t>proces wytwarzania oprogramowania</w:t>
      </w:r>
      <w:r>
        <w:t xml:space="preserve"> na widoku. </w:t>
      </w:r>
    </w:p>
    <w:p w:rsidR="00EE703A" w:rsidRDefault="00EE703A" w:rsidP="00F10907">
      <w:pPr>
        <w:spacing w:after="0" w:line="312" w:lineRule="auto"/>
        <w:ind w:firstLine="708"/>
        <w:jc w:val="both"/>
      </w:pPr>
      <w:r>
        <w:t xml:space="preserve">Nazwa Scrum </w:t>
      </w:r>
      <w:r w:rsidR="00DE7A3C">
        <w:t xml:space="preserve">jest </w:t>
      </w:r>
      <w:r>
        <w:t>terminem zaczerpniętym z rugby, oznacza to</w:t>
      </w:r>
      <w:r w:rsidRPr="00387D1D">
        <w:t xml:space="preserve"> „Młyn”</w:t>
      </w:r>
      <w:r>
        <w:t xml:space="preserve">. Jest </w:t>
      </w:r>
      <w:r w:rsidRPr="00387D1D">
        <w:t>to pozycja graczy (charakterystyczny młyn/koło) przyjmowana w celu rozpoczęcia gry po przerwie</w:t>
      </w:r>
      <w:r w:rsidR="00BD0E1B">
        <w:t>.</w:t>
      </w:r>
    </w:p>
    <w:p w:rsidR="00DC7C5D" w:rsidRPr="00387D1D" w:rsidRDefault="00DE7A3C" w:rsidP="00BD0E1B">
      <w:pPr>
        <w:spacing w:after="0" w:line="312" w:lineRule="auto"/>
        <w:ind w:firstLine="708"/>
        <w:jc w:val="both"/>
      </w:pPr>
      <w:r>
        <w:t xml:space="preserve">Metodyka </w:t>
      </w:r>
      <w:r w:rsidR="00A4506F">
        <w:t xml:space="preserve">Scrum przenosi </w:t>
      </w:r>
      <w:r w:rsidR="00A4506F" w:rsidRPr="00DC7C5D">
        <w:rPr>
          <w:rFonts w:ascii="Calibri" w:eastAsia="Times New Roman" w:hAnsi="Calibri" w:cs="Calibri"/>
          <w:lang w:eastAsia="pl-PL"/>
        </w:rPr>
        <w:t xml:space="preserve">kontrole z </w:t>
      </w:r>
      <w:r w:rsidR="00A4506F">
        <w:rPr>
          <w:rFonts w:ascii="Calibri" w:eastAsia="Times New Roman" w:hAnsi="Calibri" w:cs="Calibri"/>
          <w:lang w:eastAsia="pl-PL"/>
        </w:rPr>
        <w:t>zarządu</w:t>
      </w:r>
      <w:r w:rsidR="00A4506F" w:rsidRPr="00DC7C5D">
        <w:rPr>
          <w:rFonts w:ascii="Calibri" w:eastAsia="Times New Roman" w:hAnsi="Calibri" w:cs="Calibri"/>
          <w:lang w:eastAsia="pl-PL"/>
        </w:rPr>
        <w:t xml:space="preserve"> na indywidualne zespoły</w:t>
      </w:r>
      <w:r w:rsidR="00A4506F">
        <w:rPr>
          <w:rFonts w:ascii="Calibri" w:eastAsia="Times New Roman" w:hAnsi="Calibri" w:cs="Calibri"/>
          <w:lang w:eastAsia="pl-PL"/>
        </w:rPr>
        <w:t xml:space="preserve">, poprzez </w:t>
      </w:r>
      <w:r w:rsidR="00A4506F" w:rsidRPr="00DC7C5D">
        <w:rPr>
          <w:rFonts w:ascii="Calibri" w:eastAsia="Times New Roman" w:hAnsi="Calibri" w:cs="Calibri"/>
          <w:lang w:eastAsia="pl-PL"/>
        </w:rPr>
        <w:t>przekształca</w:t>
      </w:r>
      <w:r w:rsidR="00A4506F">
        <w:rPr>
          <w:rFonts w:ascii="Calibri" w:eastAsia="Times New Roman" w:hAnsi="Calibri" w:cs="Calibri"/>
          <w:lang w:eastAsia="pl-PL"/>
        </w:rPr>
        <w:t>nie</w:t>
      </w:r>
      <w:r w:rsidR="00A4506F" w:rsidRPr="00DC7C5D">
        <w:rPr>
          <w:rFonts w:ascii="Calibri" w:eastAsia="Times New Roman" w:hAnsi="Calibri" w:cs="Calibri"/>
          <w:lang w:eastAsia="pl-PL"/>
        </w:rPr>
        <w:t xml:space="preserve"> </w:t>
      </w:r>
      <w:r w:rsidR="00A4506F">
        <w:rPr>
          <w:rFonts w:ascii="Calibri" w:eastAsia="Times New Roman" w:hAnsi="Calibri" w:cs="Calibri"/>
          <w:lang w:eastAsia="pl-PL"/>
        </w:rPr>
        <w:t>zespołów</w:t>
      </w:r>
      <w:r w:rsidR="00A4506F" w:rsidRPr="00DC7C5D">
        <w:rPr>
          <w:rFonts w:ascii="Calibri" w:eastAsia="Times New Roman" w:hAnsi="Calibri" w:cs="Calibri"/>
          <w:lang w:eastAsia="pl-PL"/>
        </w:rPr>
        <w:t xml:space="preserve"> w zarządców zdanych na samych </w:t>
      </w:r>
      <w:r w:rsidR="002C45CA">
        <w:rPr>
          <w:rFonts w:ascii="Calibri" w:eastAsia="Times New Roman" w:hAnsi="Calibri" w:cs="Calibri"/>
          <w:lang w:eastAsia="pl-PL"/>
        </w:rPr>
        <w:t>siebie</w:t>
      </w:r>
      <w:r w:rsidR="00A4506F">
        <w:rPr>
          <w:rFonts w:ascii="Calibri" w:eastAsia="Times New Roman" w:hAnsi="Calibri" w:cs="Calibri"/>
          <w:lang w:eastAsia="pl-PL"/>
        </w:rPr>
        <w:t xml:space="preserve">. </w:t>
      </w:r>
      <w:r w:rsidR="00324172">
        <w:rPr>
          <w:rFonts w:ascii="Calibri" w:eastAsia="Times New Roman" w:hAnsi="Calibri" w:cs="Calibri"/>
          <w:lang w:eastAsia="pl-PL"/>
        </w:rPr>
        <w:t>Takie podejście z</w:t>
      </w:r>
      <w:r w:rsidR="00A4506F">
        <w:rPr>
          <w:rFonts w:ascii="Calibri" w:eastAsia="Times New Roman" w:hAnsi="Calibri" w:cs="Calibri"/>
          <w:lang w:eastAsia="pl-PL"/>
        </w:rPr>
        <w:t>nacznie skraca czas sprzężenia zwrotnego z klientem, co jest istotne, gdy rynek nie jest stabilny i wymagania</w:t>
      </w:r>
      <w:r w:rsidR="005F2A36">
        <w:rPr>
          <w:rFonts w:ascii="Calibri" w:eastAsia="Times New Roman" w:hAnsi="Calibri" w:cs="Calibri"/>
          <w:lang w:eastAsia="pl-PL"/>
        </w:rPr>
        <w:t xml:space="preserve"> szybko</w:t>
      </w:r>
      <w:r w:rsidR="00A4506F">
        <w:rPr>
          <w:rFonts w:ascii="Calibri" w:eastAsia="Times New Roman" w:hAnsi="Calibri" w:cs="Calibri"/>
          <w:lang w:eastAsia="pl-PL"/>
        </w:rPr>
        <w:t xml:space="preserve"> się zmieniają. </w:t>
      </w:r>
      <w:r w:rsidR="005F2A36">
        <w:rPr>
          <w:rFonts w:ascii="Calibri" w:eastAsia="Times New Roman" w:hAnsi="Calibri" w:cs="Calibri"/>
          <w:lang w:eastAsia="pl-PL"/>
        </w:rPr>
        <w:br/>
      </w:r>
      <w:r w:rsidR="00A4506F">
        <w:rPr>
          <w:rFonts w:ascii="Calibri" w:eastAsia="Times New Roman" w:hAnsi="Calibri" w:cs="Calibri"/>
          <w:lang w:eastAsia="pl-PL"/>
        </w:rPr>
        <w:t xml:space="preserve">W </w:t>
      </w:r>
      <w:r>
        <w:rPr>
          <w:rFonts w:ascii="Calibri" w:eastAsia="Times New Roman" w:hAnsi="Calibri" w:cs="Calibri"/>
          <w:lang w:eastAsia="pl-PL"/>
        </w:rPr>
        <w:t>metodyce Scrum</w:t>
      </w:r>
      <w:r w:rsidR="00A4506F">
        <w:rPr>
          <w:rFonts w:ascii="Calibri" w:eastAsia="Times New Roman" w:hAnsi="Calibri" w:cs="Calibri"/>
          <w:lang w:eastAsia="pl-PL"/>
        </w:rPr>
        <w:t xml:space="preserve"> podejmujemy decyzje w oparci</w:t>
      </w:r>
      <w:r w:rsidR="002C45CA">
        <w:rPr>
          <w:rFonts w:ascii="Calibri" w:eastAsia="Times New Roman" w:hAnsi="Calibri" w:cs="Calibri"/>
          <w:lang w:eastAsia="pl-PL"/>
        </w:rPr>
        <w:t>u</w:t>
      </w:r>
      <w:r w:rsidR="00A4506F">
        <w:rPr>
          <w:rFonts w:ascii="Calibri" w:eastAsia="Times New Roman" w:hAnsi="Calibri" w:cs="Calibri"/>
          <w:lang w:eastAsia="pl-PL"/>
        </w:rPr>
        <w:t xml:space="preserve"> o fakty i zebrane doświadczenie. Skupiamy się również na dostarczeniu najwyższych priorytetów dotyczących rozwiązani</w:t>
      </w:r>
      <w:r>
        <w:rPr>
          <w:rFonts w:ascii="Calibri" w:eastAsia="Times New Roman" w:hAnsi="Calibri" w:cs="Calibri"/>
          <w:lang w:eastAsia="pl-PL"/>
        </w:rPr>
        <w:t>a</w:t>
      </w:r>
      <w:r w:rsidR="00A4506F">
        <w:t>. Metod</w:t>
      </w:r>
      <w:r w:rsidR="00324172">
        <w:t>yka</w:t>
      </w:r>
      <w:r w:rsidR="00A4506F">
        <w:t xml:space="preserve"> </w:t>
      </w:r>
      <w:r>
        <w:t>Scrum</w:t>
      </w:r>
      <w:r w:rsidR="00A4506F">
        <w:t xml:space="preserve"> uwydatnia nam nasze błędy, pokazuje, gdzie co dzieję się źle i gdzie </w:t>
      </w:r>
      <w:r w:rsidR="00A4506F" w:rsidRPr="00387D1D">
        <w:t xml:space="preserve">możemy się dostosować. Istotą </w:t>
      </w:r>
      <w:r>
        <w:t>Metodyki</w:t>
      </w:r>
      <w:r w:rsidR="00A4506F" w:rsidRPr="00387D1D">
        <w:t xml:space="preserve"> jest zmiana. </w:t>
      </w:r>
    </w:p>
    <w:p w:rsidR="00BD0E1B" w:rsidRDefault="00341828" w:rsidP="00F10907">
      <w:pPr>
        <w:spacing w:after="0" w:line="312" w:lineRule="auto"/>
        <w:ind w:firstLine="708"/>
        <w:jc w:val="both"/>
        <w:rPr>
          <w:lang w:val="en-US"/>
        </w:rPr>
      </w:pPr>
      <w:r>
        <w:rPr>
          <w:rFonts w:ascii="Calibri" w:hAnsi="Calibri" w:cs="Calibri"/>
        </w:rPr>
        <w:t>Metodyka Scrum</w:t>
      </w:r>
      <w:r w:rsidR="00634B14" w:rsidRPr="00387D1D">
        <w:rPr>
          <w:rFonts w:ascii="Calibri" w:hAnsi="Calibri" w:cs="Calibri"/>
        </w:rPr>
        <w:t xml:space="preserve"> skupia </w:t>
      </w:r>
      <w:r w:rsidR="00387D1D" w:rsidRPr="00387D1D">
        <w:rPr>
          <w:rFonts w:ascii="Calibri" w:hAnsi="Calibri" w:cs="Calibri"/>
        </w:rPr>
        <w:t>się</w:t>
      </w:r>
      <w:r w:rsidR="00634B14" w:rsidRPr="00387D1D">
        <w:rPr>
          <w:rFonts w:ascii="Calibri" w:hAnsi="Calibri" w:cs="Calibri"/>
        </w:rPr>
        <w:t xml:space="preserve"> na</w:t>
      </w:r>
      <w:r>
        <w:rPr>
          <w:rFonts w:ascii="Calibri" w:hAnsi="Calibri" w:cs="Calibri"/>
        </w:rPr>
        <w:t xml:space="preserve"> ciągłej</w:t>
      </w:r>
      <w:r w:rsidR="00634B14" w:rsidRPr="00387D1D">
        <w:rPr>
          <w:rFonts w:ascii="Calibri" w:hAnsi="Calibri" w:cs="Calibri"/>
        </w:rPr>
        <w:t xml:space="preserve"> nauce</w:t>
      </w:r>
      <w:r>
        <w:rPr>
          <w:rFonts w:ascii="Calibri" w:hAnsi="Calibri" w:cs="Calibri"/>
        </w:rPr>
        <w:t xml:space="preserve"> i doskonaleniu</w:t>
      </w:r>
      <w:r w:rsidR="00634B14" w:rsidRPr="00387D1D">
        <w:rPr>
          <w:rFonts w:ascii="Calibri" w:hAnsi="Calibri" w:cs="Calibri"/>
        </w:rPr>
        <w:t xml:space="preserve">, </w:t>
      </w:r>
      <w:r w:rsidR="00DE7A3C">
        <w:rPr>
          <w:rFonts w:ascii="Calibri" w:hAnsi="Calibri" w:cs="Calibri"/>
        </w:rPr>
        <w:t xml:space="preserve">tworzy uczące się środowisko </w:t>
      </w:r>
      <w:r w:rsidR="00387D1D" w:rsidRPr="00387D1D">
        <w:rPr>
          <w:rFonts w:ascii="Calibri" w:hAnsi="Calibri" w:cs="Calibri"/>
        </w:rPr>
        <w:t>pracy.</w:t>
      </w:r>
      <w:r w:rsidR="00634B14" w:rsidRPr="00387D1D">
        <w:rPr>
          <w:rFonts w:ascii="Calibri" w:hAnsi="Calibri" w:cs="Calibri"/>
        </w:rPr>
        <w:t xml:space="preserve"> Posiadanie </w:t>
      </w:r>
      <w:r w:rsidR="00387D1D" w:rsidRPr="00387D1D">
        <w:rPr>
          <w:rFonts w:ascii="Calibri" w:hAnsi="Calibri" w:cs="Calibri"/>
        </w:rPr>
        <w:t>dokładnej</w:t>
      </w:r>
      <w:r w:rsidR="00634B14" w:rsidRPr="00387D1D">
        <w:rPr>
          <w:rFonts w:ascii="Calibri" w:hAnsi="Calibri" w:cs="Calibri"/>
        </w:rPr>
        <w:t xml:space="preserve"> </w:t>
      </w:r>
      <w:r w:rsidR="00387D1D" w:rsidRPr="00387D1D">
        <w:rPr>
          <w:rFonts w:ascii="Calibri" w:hAnsi="Calibri" w:cs="Calibri"/>
        </w:rPr>
        <w:t>instrukcji</w:t>
      </w:r>
      <w:r w:rsidR="00634B14" w:rsidRPr="00387D1D">
        <w:rPr>
          <w:rFonts w:ascii="Calibri" w:hAnsi="Calibri" w:cs="Calibri"/>
        </w:rPr>
        <w:t xml:space="preserve"> </w:t>
      </w:r>
      <w:r w:rsidR="00DE7A3C">
        <w:rPr>
          <w:rFonts w:ascii="Calibri" w:hAnsi="Calibri" w:cs="Calibri"/>
        </w:rPr>
        <w:t xml:space="preserve">postępowania </w:t>
      </w:r>
      <w:r w:rsidR="00634B14" w:rsidRPr="00387D1D">
        <w:rPr>
          <w:rFonts w:ascii="Calibri" w:hAnsi="Calibri" w:cs="Calibri"/>
        </w:rPr>
        <w:t xml:space="preserve">krok po kroku </w:t>
      </w:r>
      <w:r w:rsidR="00DE7A3C">
        <w:rPr>
          <w:rFonts w:ascii="Calibri" w:hAnsi="Calibri" w:cs="Calibri"/>
        </w:rPr>
        <w:t>w metodyce Scrum</w:t>
      </w:r>
      <w:r>
        <w:rPr>
          <w:rFonts w:ascii="Calibri" w:hAnsi="Calibri" w:cs="Calibri"/>
        </w:rPr>
        <w:t xml:space="preserve"> </w:t>
      </w:r>
      <w:r w:rsidR="00634B14" w:rsidRPr="00387D1D">
        <w:rPr>
          <w:rFonts w:ascii="Calibri" w:hAnsi="Calibri" w:cs="Calibri"/>
        </w:rPr>
        <w:t xml:space="preserve">byłoby zbyt restrykcyjne. </w:t>
      </w:r>
      <w:r>
        <w:rPr>
          <w:rFonts w:ascii="Calibri" w:hAnsi="Calibri" w:cs="Calibri"/>
        </w:rPr>
        <w:t>Metodyka ta</w:t>
      </w:r>
      <w:r w:rsidR="00634B14" w:rsidRPr="00387D1D">
        <w:rPr>
          <w:rFonts w:ascii="Calibri" w:hAnsi="Calibri" w:cs="Calibri"/>
        </w:rPr>
        <w:t xml:space="preserve"> zapewnia bezpieczne otoczeni</w:t>
      </w:r>
      <w:r>
        <w:rPr>
          <w:rFonts w:ascii="Calibri" w:hAnsi="Calibri" w:cs="Calibri"/>
        </w:rPr>
        <w:t>e</w:t>
      </w:r>
      <w:r w:rsidR="00634B14" w:rsidRPr="00387D1D">
        <w:rPr>
          <w:rFonts w:ascii="Calibri" w:hAnsi="Calibri" w:cs="Calibri"/>
        </w:rPr>
        <w:t xml:space="preserve">, gdzie ludzie </w:t>
      </w:r>
      <w:r w:rsidR="00387D1D" w:rsidRPr="00387D1D">
        <w:rPr>
          <w:rFonts w:ascii="Calibri" w:hAnsi="Calibri" w:cs="Calibri"/>
        </w:rPr>
        <w:t>przyznają</w:t>
      </w:r>
      <w:r w:rsidR="00634B14" w:rsidRPr="00387D1D">
        <w:rPr>
          <w:rFonts w:ascii="Calibri" w:hAnsi="Calibri" w:cs="Calibri"/>
        </w:rPr>
        <w:t xml:space="preserve"> </w:t>
      </w:r>
      <w:r w:rsidR="00387D1D" w:rsidRPr="00387D1D">
        <w:rPr>
          <w:rFonts w:ascii="Calibri" w:hAnsi="Calibri" w:cs="Calibri"/>
        </w:rPr>
        <w:t>się</w:t>
      </w:r>
      <w:r w:rsidR="00634B14" w:rsidRPr="00387D1D">
        <w:rPr>
          <w:rFonts w:ascii="Calibri" w:hAnsi="Calibri" w:cs="Calibri"/>
        </w:rPr>
        <w:t xml:space="preserve"> do porażek I nie boją </w:t>
      </w:r>
      <w:r w:rsidR="00387D1D" w:rsidRPr="00387D1D">
        <w:rPr>
          <w:rFonts w:ascii="Calibri" w:hAnsi="Calibri" w:cs="Calibri"/>
        </w:rPr>
        <w:t>prosić</w:t>
      </w:r>
      <w:r w:rsidR="00634B14" w:rsidRPr="00387D1D">
        <w:rPr>
          <w:rFonts w:ascii="Calibri" w:hAnsi="Calibri" w:cs="Calibri"/>
        </w:rPr>
        <w:t xml:space="preserve"> </w:t>
      </w:r>
      <w:r w:rsidR="005F2A36">
        <w:rPr>
          <w:rFonts w:ascii="Calibri" w:hAnsi="Calibri" w:cs="Calibri"/>
        </w:rPr>
        <w:br/>
      </w:r>
      <w:r w:rsidR="00634B14" w:rsidRPr="00387D1D">
        <w:rPr>
          <w:rFonts w:ascii="Calibri" w:hAnsi="Calibri" w:cs="Calibri"/>
        </w:rPr>
        <w:t xml:space="preserve">o pomoc. Dodatkowo </w:t>
      </w:r>
      <w:r w:rsidR="00387D1D" w:rsidRPr="00387D1D">
        <w:rPr>
          <w:rFonts w:ascii="Calibri" w:hAnsi="Calibri" w:cs="Calibri"/>
        </w:rPr>
        <w:t>zachęca</w:t>
      </w:r>
      <w:r w:rsidR="00634B14" w:rsidRPr="00387D1D">
        <w:rPr>
          <w:rFonts w:ascii="Calibri" w:hAnsi="Calibri" w:cs="Calibri"/>
        </w:rPr>
        <w:t xml:space="preserve"> do </w:t>
      </w:r>
      <w:r w:rsidR="00387D1D" w:rsidRPr="00387D1D">
        <w:rPr>
          <w:rFonts w:ascii="Calibri" w:hAnsi="Calibri" w:cs="Calibri"/>
        </w:rPr>
        <w:t>różnych</w:t>
      </w:r>
      <w:r w:rsidR="00634B14" w:rsidRPr="00387D1D">
        <w:rPr>
          <w:rFonts w:ascii="Calibri" w:hAnsi="Calibri" w:cs="Calibri"/>
        </w:rPr>
        <w:t xml:space="preserve"> rodzajów nauki</w:t>
      </w:r>
      <w:r w:rsidR="00AF3897">
        <w:rPr>
          <w:rFonts w:ascii="Calibri" w:hAnsi="Calibri" w:cs="Calibri"/>
        </w:rPr>
        <w:t xml:space="preserve">, ponieważ </w:t>
      </w:r>
      <w:r w:rsidR="00634B14" w:rsidRPr="00387D1D">
        <w:rPr>
          <w:rFonts w:ascii="Calibri" w:hAnsi="Calibri" w:cs="Calibri"/>
        </w:rPr>
        <w:t xml:space="preserve">każdy uczy </w:t>
      </w:r>
      <w:r w:rsidR="00387D1D" w:rsidRPr="00387D1D">
        <w:rPr>
          <w:rFonts w:ascii="Calibri" w:hAnsi="Calibri" w:cs="Calibri"/>
        </w:rPr>
        <w:t>się</w:t>
      </w:r>
      <w:r w:rsidR="00634B14" w:rsidRPr="00387D1D">
        <w:rPr>
          <w:rFonts w:ascii="Calibri" w:hAnsi="Calibri" w:cs="Calibri"/>
        </w:rPr>
        <w:t xml:space="preserve"> inaczej</w:t>
      </w:r>
      <w:r w:rsidR="00387D1D" w:rsidRPr="00387D1D">
        <w:rPr>
          <w:rFonts w:ascii="Calibri" w:hAnsi="Calibri" w:cs="Calibri"/>
        </w:rPr>
        <w:t>. Opiera się na wizualizacji informacji</w:t>
      </w:r>
      <w:r w:rsidR="00AF3897">
        <w:rPr>
          <w:rFonts w:ascii="Calibri" w:hAnsi="Calibri" w:cs="Calibri"/>
        </w:rPr>
        <w:t xml:space="preserve">, </w:t>
      </w:r>
      <w:r w:rsidR="00387D1D" w:rsidRPr="00387D1D">
        <w:rPr>
          <w:rFonts w:ascii="Calibri" w:hAnsi="Calibri" w:cs="Calibri"/>
        </w:rPr>
        <w:t xml:space="preserve">przez co są bardziej otwarte dla wszystkich. Zapewnia jeden wspólny cel, do którego dążymy. </w:t>
      </w:r>
    </w:p>
    <w:p w:rsidR="00384D88" w:rsidRDefault="00384D88" w:rsidP="00F10907">
      <w:pPr>
        <w:spacing w:after="0" w:line="312" w:lineRule="auto"/>
        <w:ind w:firstLine="708"/>
        <w:jc w:val="both"/>
      </w:pPr>
      <w:r>
        <w:t xml:space="preserve">Jak wspomniane jest w samym Scrum Guide – </w:t>
      </w:r>
      <w:r w:rsidR="00AF3897">
        <w:t>metodyka Scrum</w:t>
      </w:r>
      <w:r w:rsidR="00AD34C6">
        <w:t xml:space="preserve"> jest lekk</w:t>
      </w:r>
      <w:r w:rsidR="00AF3897">
        <w:t>a</w:t>
      </w:r>
      <w:r w:rsidR="00AD34C6">
        <w:t xml:space="preserve"> i łatw</w:t>
      </w:r>
      <w:r w:rsidR="00AF3897">
        <w:t>a</w:t>
      </w:r>
      <w:r w:rsidR="00AD34C6">
        <w:t xml:space="preserve"> do </w:t>
      </w:r>
      <w:r w:rsidR="008006A1">
        <w:t>zrozumienia,</w:t>
      </w:r>
      <w:r w:rsidR="00AD34C6">
        <w:t xml:space="preserve"> ale trudn</w:t>
      </w:r>
      <w:r w:rsidR="00AF3897">
        <w:t>a</w:t>
      </w:r>
      <w:r w:rsidR="00AD34C6">
        <w:t xml:space="preserve"> do opanowania</w:t>
      </w:r>
      <w:r>
        <w:t>.</w:t>
      </w:r>
      <w:r w:rsidR="001F5E72">
        <w:t xml:space="preserve"> Jednakże jak zauważa </w:t>
      </w:r>
      <w:proofErr w:type="spellStart"/>
      <w:r w:rsidR="001F5E72">
        <w:t>Ken</w:t>
      </w:r>
      <w:proofErr w:type="spellEnd"/>
      <w:r w:rsidR="001F5E72">
        <w:t xml:space="preserve"> w książce </w:t>
      </w:r>
      <w:r w:rsidR="00A20ADA" w:rsidRPr="00A20ADA">
        <w:rPr>
          <w:highlight w:val="yellow"/>
        </w:rPr>
        <w:t>[1</w:t>
      </w:r>
      <w:r w:rsidR="00E25314">
        <w:rPr>
          <w:highlight w:val="yellow"/>
        </w:rPr>
        <w:t>9</w:t>
      </w:r>
      <w:r w:rsidR="001F5E72" w:rsidRPr="00A20ADA">
        <w:rPr>
          <w:highlight w:val="yellow"/>
        </w:rPr>
        <w:t>]</w:t>
      </w:r>
      <w:r w:rsidR="001F5E72">
        <w:t xml:space="preserve"> „</w:t>
      </w:r>
      <w:r w:rsidR="001F5E72" w:rsidRPr="00AF3897">
        <w:rPr>
          <w:i/>
        </w:rPr>
        <w:t xml:space="preserve">Scrum jest trudny, jednak nie dzieje się tak z powodu </w:t>
      </w:r>
      <w:r w:rsidR="00417070" w:rsidRPr="00AF3897">
        <w:rPr>
          <w:i/>
        </w:rPr>
        <w:t>rzeczy,</w:t>
      </w:r>
      <w:r w:rsidR="001F5E72" w:rsidRPr="00AF3897">
        <w:rPr>
          <w:i/>
        </w:rPr>
        <w:t xml:space="preserve"> które robimy, ale z powodu rzeczy, których nie robimy</w:t>
      </w:r>
      <w:r w:rsidR="001F5E72">
        <w:t>”.</w:t>
      </w:r>
      <w:r w:rsidR="00AF3897">
        <w:t xml:space="preserve"> </w:t>
      </w:r>
    </w:p>
    <w:p w:rsidR="00E46AA4" w:rsidRDefault="005F2A36" w:rsidP="00AF3897">
      <w:pPr>
        <w:spacing w:after="0" w:line="312" w:lineRule="auto"/>
        <w:ind w:firstLine="708"/>
        <w:jc w:val="both"/>
      </w:pPr>
      <w:r>
        <w:t>Metodyka</w:t>
      </w:r>
      <w:r w:rsidR="00AF3897">
        <w:t xml:space="preserve"> </w:t>
      </w:r>
      <w:r w:rsidR="00E46AA4">
        <w:t>Scrum nie powin</w:t>
      </w:r>
      <w:r w:rsidR="00AF3897">
        <w:t>na</w:t>
      </w:r>
      <w:r w:rsidR="00E46AA4">
        <w:t xml:space="preserve"> być wykorzystywan</w:t>
      </w:r>
      <w:r w:rsidR="00AF3897">
        <w:t>a</w:t>
      </w:r>
      <w:r w:rsidR="00E46AA4">
        <w:t xml:space="preserve"> w chaotycznych projektach, gdzie wymagana jest szybka reakcja i trzeba działać natychmiastowo. Gorzej radzi sobie również w pacy sterowanej </w:t>
      </w:r>
      <w:r w:rsidR="00E46AA4">
        <w:lastRenderedPageBreak/>
        <w:t xml:space="preserve">przerwaniami – pracy utrzymaniowej. W </w:t>
      </w:r>
      <w:r w:rsidR="00A774F3">
        <w:t>prostych, dobrze nam znanych projektach</w:t>
      </w:r>
      <w:r w:rsidR="00E46AA4">
        <w:t xml:space="preserve"> można użyć </w:t>
      </w:r>
      <w:r w:rsidR="00AF3897">
        <w:t>omawianej metodyki</w:t>
      </w:r>
      <w:r w:rsidR="00E46AA4">
        <w:t xml:space="preserve">, ale jeśli dokładnie wiemy czego chcemy i jak będzie wyglądał projekt, </w:t>
      </w:r>
      <w:r w:rsidR="00AF3897">
        <w:t>Metodyka Scrum</w:t>
      </w:r>
      <w:r w:rsidR="00E46AA4">
        <w:t xml:space="preserve"> może tylko zamieszać</w:t>
      </w:r>
      <w:r w:rsidR="00BD0E1B">
        <w:t xml:space="preserve">. W </w:t>
      </w:r>
      <w:r w:rsidR="00AF3897">
        <w:t>tej metodyce</w:t>
      </w:r>
      <w:r w:rsidR="00BD0E1B">
        <w:t xml:space="preserve"> nie jesteśmy w stanie ocenić ram projektu, skupia się on</w:t>
      </w:r>
      <w:r w:rsidR="00AF3897">
        <w:t>a</w:t>
      </w:r>
      <w:r w:rsidR="00BD0E1B">
        <w:t xml:space="preserve"> bowiem na iteracyjnym przyroście oprogramowania.</w:t>
      </w:r>
      <w:r w:rsidR="00AF3897">
        <w:t xml:space="preserve"> Natomiast metodyka Scrum bardzo dobrze sprawdza się w projektach pilnych i w tych, gdzie wymagania są nieznane lub ciągle zmieniające się.</w:t>
      </w:r>
    </w:p>
    <w:p w:rsidR="00BD0E1B" w:rsidRDefault="00BD0E1B" w:rsidP="00BD0E1B">
      <w:pPr>
        <w:spacing w:after="0" w:line="312" w:lineRule="auto"/>
        <w:ind w:firstLine="708"/>
        <w:jc w:val="both"/>
        <w:rPr>
          <w:lang w:val="en-US"/>
        </w:rPr>
      </w:pPr>
      <w:r>
        <w:t>Książkami poszerzającymi temat metody</w:t>
      </w:r>
      <w:r w:rsidR="00E56E7C">
        <w:t>ki</w:t>
      </w:r>
      <w:r>
        <w:t xml:space="preserve"> Scrum, opisującymi dokładnie wady, zalety i propozycję wdrożenia będą pozycje bibliografii</w:t>
      </w:r>
      <w:r w:rsidRPr="00892427">
        <w:rPr>
          <w:highlight w:val="yellow"/>
        </w:rPr>
        <w:t xml:space="preserve"> [</w:t>
      </w:r>
      <w:r w:rsidR="00A20ADA">
        <w:rPr>
          <w:highlight w:val="yellow"/>
        </w:rPr>
        <w:t>2,17,1</w:t>
      </w:r>
      <w:r w:rsidR="00E25314">
        <w:rPr>
          <w:highlight w:val="yellow"/>
        </w:rPr>
        <w:t>9</w:t>
      </w:r>
      <w:r w:rsidRPr="00892427">
        <w:rPr>
          <w:highlight w:val="yellow"/>
        </w:rPr>
        <w:t>].</w:t>
      </w:r>
      <w:r>
        <w:t xml:space="preserve"> Artykuł opisujący, dlaczego </w:t>
      </w:r>
      <w:r w:rsidR="00E56E7C">
        <w:t>metodyka Scrum</w:t>
      </w:r>
      <w:r>
        <w:t xml:space="preserve"> działa i jak powinno się z </w:t>
      </w:r>
      <w:r w:rsidR="00E56E7C">
        <w:t>niej</w:t>
      </w:r>
      <w:r>
        <w:t xml:space="preserve"> korzystać </w:t>
      </w:r>
      <w:r>
        <w:rPr>
          <w:lang w:val="en-US"/>
        </w:rPr>
        <w:t>[</w:t>
      </w:r>
      <w:r w:rsidR="00A20ADA">
        <w:rPr>
          <w:highlight w:val="yellow"/>
          <w:lang w:val="en-US"/>
        </w:rPr>
        <w:t>3</w:t>
      </w:r>
      <w:r w:rsidRPr="00892427">
        <w:rPr>
          <w:highlight w:val="yellow"/>
          <w:lang w:val="en-US"/>
        </w:rPr>
        <w:t>]</w:t>
      </w:r>
      <w:r w:rsidR="002C45CA">
        <w:rPr>
          <w:highlight w:val="yellow"/>
          <w:lang w:val="en-US"/>
        </w:rPr>
        <w:t>.</w:t>
      </w:r>
    </w:p>
    <w:p w:rsidR="00BD0E1B" w:rsidRDefault="00BD0E1B" w:rsidP="00BD0E1B">
      <w:pPr>
        <w:spacing w:after="0" w:line="312" w:lineRule="auto"/>
        <w:ind w:firstLine="708"/>
        <w:jc w:val="both"/>
      </w:pPr>
    </w:p>
    <w:p w:rsidR="00DA6631" w:rsidRPr="00C217C8" w:rsidRDefault="00DA6631" w:rsidP="00F10907">
      <w:pPr>
        <w:pStyle w:val="Nagwek3"/>
        <w:spacing w:before="0" w:line="312" w:lineRule="auto"/>
        <w:jc w:val="both"/>
        <w:rPr>
          <w:b/>
          <w:sz w:val="28"/>
          <w:szCs w:val="28"/>
        </w:rPr>
      </w:pPr>
      <w:bookmarkStart w:id="7" w:name="_Toc7616608"/>
      <w:r w:rsidRPr="00C217C8">
        <w:rPr>
          <w:b/>
          <w:sz w:val="28"/>
          <w:szCs w:val="28"/>
        </w:rPr>
        <w:t xml:space="preserve">4.1 </w:t>
      </w:r>
      <w:r w:rsidR="008006A1" w:rsidRPr="00C217C8">
        <w:rPr>
          <w:b/>
          <w:sz w:val="28"/>
          <w:szCs w:val="28"/>
        </w:rPr>
        <w:t>Główne</w:t>
      </w:r>
      <w:r w:rsidRPr="00C217C8">
        <w:rPr>
          <w:b/>
          <w:sz w:val="28"/>
          <w:szCs w:val="28"/>
        </w:rPr>
        <w:t xml:space="preserve"> zasady</w:t>
      </w:r>
      <w:bookmarkEnd w:id="7"/>
    </w:p>
    <w:p w:rsidR="00DA6631" w:rsidRDefault="005F2A36" w:rsidP="00F10907">
      <w:pPr>
        <w:spacing w:after="0" w:line="312" w:lineRule="auto"/>
        <w:ind w:firstLine="360"/>
        <w:jc w:val="both"/>
      </w:pPr>
      <w:r>
        <w:t xml:space="preserve">Metodyka </w:t>
      </w:r>
      <w:r w:rsidR="00AD34C6">
        <w:t xml:space="preserve">Scrum opiera się </w:t>
      </w:r>
      <w:r w:rsidR="008006A1">
        <w:t>na</w:t>
      </w:r>
      <w:r w:rsidR="00AD34C6">
        <w:t xml:space="preserve"> teorii empirycznej, </w:t>
      </w:r>
      <w:r w:rsidR="008006A1">
        <w:t>twierdzącej,</w:t>
      </w:r>
      <w:r w:rsidR="00AD34C6">
        <w:t xml:space="preserve"> że wiedza wynika z doświadczenia </w:t>
      </w:r>
      <w:r w:rsidR="002C45CA">
        <w:br/>
      </w:r>
      <w:r w:rsidR="00AD34C6">
        <w:t xml:space="preserve">i </w:t>
      </w:r>
      <w:r w:rsidR="008006A1">
        <w:t xml:space="preserve">podejmowania </w:t>
      </w:r>
      <w:r w:rsidR="00AD34C6">
        <w:t xml:space="preserve">decyzji w oparciu o </w:t>
      </w:r>
      <w:r w:rsidR="008006A1">
        <w:t>zdobytą wiedzę</w:t>
      </w:r>
      <w:r w:rsidR="00AD34C6">
        <w:t xml:space="preserve">. Empiryzm </w:t>
      </w:r>
      <w:r>
        <w:t>ugruntowany</w:t>
      </w:r>
      <w:r w:rsidR="00AD34C6">
        <w:t xml:space="preserve"> </w:t>
      </w:r>
      <w:r>
        <w:t>jest</w:t>
      </w:r>
      <w:r w:rsidR="00AD34C6">
        <w:t xml:space="preserve"> na 3 filarach:</w:t>
      </w:r>
    </w:p>
    <w:p w:rsidR="00AD34C6" w:rsidRDefault="00AD34C6" w:rsidP="00F10907">
      <w:pPr>
        <w:pStyle w:val="Akapitzlist"/>
        <w:numPr>
          <w:ilvl w:val="0"/>
          <w:numId w:val="14"/>
        </w:numPr>
        <w:spacing w:after="0" w:line="312" w:lineRule="auto"/>
        <w:jc w:val="both"/>
      </w:pPr>
      <w:r>
        <w:t>Przejrzystości – wszystkie aspekty istotne w projekcie powinny być widoczne i klarowne</w:t>
      </w:r>
      <w:r w:rsidR="008006A1">
        <w:t xml:space="preserve"> </w:t>
      </w:r>
      <w:r>
        <w:t>dla wszystkich uczestników procesu</w:t>
      </w:r>
      <w:r w:rsidR="005F2A36">
        <w:t>.</w:t>
      </w:r>
    </w:p>
    <w:p w:rsidR="00AD34C6" w:rsidRDefault="00AD34C6" w:rsidP="00F10907">
      <w:pPr>
        <w:pStyle w:val="Akapitzlist"/>
        <w:numPr>
          <w:ilvl w:val="0"/>
          <w:numId w:val="14"/>
        </w:numPr>
        <w:spacing w:after="0" w:line="312" w:lineRule="auto"/>
        <w:jc w:val="both"/>
      </w:pPr>
      <w:r>
        <w:t xml:space="preserve">Inspekcji – ciągłego kontrolowania i sprawdzania procesu w celu odkrycia rozbieżności i działań </w:t>
      </w:r>
      <w:r w:rsidR="00417070">
        <w:t>niepożądanych</w:t>
      </w:r>
      <w:r w:rsidR="005F2A36">
        <w:t>.</w:t>
      </w:r>
    </w:p>
    <w:p w:rsidR="00AD34C6" w:rsidRDefault="00AD34C6" w:rsidP="00F10907">
      <w:pPr>
        <w:pStyle w:val="Akapitzlist"/>
        <w:numPr>
          <w:ilvl w:val="0"/>
          <w:numId w:val="14"/>
        </w:numPr>
        <w:spacing w:after="0" w:line="312" w:lineRule="auto"/>
        <w:jc w:val="both"/>
      </w:pPr>
      <w:r>
        <w:t>Adaptacji –</w:t>
      </w:r>
      <w:r w:rsidR="00417070">
        <w:t>dostosowywaniu</w:t>
      </w:r>
      <w:r>
        <w:t xml:space="preserve"> się do zmian i korygowaniu błędów</w:t>
      </w:r>
      <w:r w:rsidR="005F2A36">
        <w:t>.</w:t>
      </w:r>
    </w:p>
    <w:p w:rsidR="005F2A36" w:rsidRDefault="005F2A36" w:rsidP="005F2A36">
      <w:pPr>
        <w:pStyle w:val="Akapitzlist"/>
        <w:spacing w:after="0" w:line="312" w:lineRule="auto"/>
        <w:jc w:val="both"/>
      </w:pPr>
    </w:p>
    <w:p w:rsidR="00AD34C6" w:rsidRDefault="00AD34C6" w:rsidP="00F10907">
      <w:pPr>
        <w:spacing w:after="0" w:line="312" w:lineRule="auto"/>
        <w:ind w:firstLine="360"/>
        <w:jc w:val="both"/>
      </w:pPr>
      <w:r>
        <w:t xml:space="preserve">Niezwykle ważne są natomiast wartości </w:t>
      </w:r>
      <w:r w:rsidR="005F2A36">
        <w:t>metodyki Scrum</w:t>
      </w:r>
      <w:r>
        <w:t xml:space="preserve">. </w:t>
      </w:r>
      <w:r w:rsidR="00BD0E1B">
        <w:t>W artykule</w:t>
      </w:r>
      <w:r w:rsidR="00A20ADA">
        <w:t xml:space="preserve"> </w:t>
      </w:r>
      <w:r w:rsidR="00A20ADA" w:rsidRPr="00A20ADA">
        <w:rPr>
          <w:highlight w:val="yellow"/>
        </w:rPr>
        <w:t>[13</w:t>
      </w:r>
      <w:r w:rsidR="00BD0E1B" w:rsidRPr="00A20ADA">
        <w:rPr>
          <w:highlight w:val="yellow"/>
        </w:rPr>
        <w:t>]</w:t>
      </w:r>
      <w:r w:rsidR="00BD0E1B">
        <w:t xml:space="preserve"> </w:t>
      </w:r>
      <w:r w:rsidR="005F2A36">
        <w:t>Autor</w:t>
      </w:r>
      <w:r>
        <w:t xml:space="preserve"> </w:t>
      </w:r>
      <w:r w:rsidR="00BD0E1B">
        <w:t xml:space="preserve">bardzo </w:t>
      </w:r>
      <w:r w:rsidR="002C45CA">
        <w:t>trafnie</w:t>
      </w:r>
      <w:r w:rsidR="00BD0E1B">
        <w:t xml:space="preserve"> </w:t>
      </w:r>
      <w:r w:rsidR="005F2A36">
        <w:t>przyrównuje metodykę</w:t>
      </w:r>
      <w:r w:rsidR="00BD0E1B">
        <w:t xml:space="preserve"> </w:t>
      </w:r>
      <w:r>
        <w:t xml:space="preserve">do góry lodowej. To co widzimy ponad wodą to ten czubek – czyli role, artefakty, zdarzenia. Łatwo je oczywiście zaimplementować i się ich trzymać, jednak to co tworzy </w:t>
      </w:r>
      <w:r w:rsidR="00DD5F98">
        <w:t xml:space="preserve">metodykę </w:t>
      </w:r>
      <w:r>
        <w:t>scrum to wartości za ni</w:t>
      </w:r>
      <w:r w:rsidR="00DD5F98">
        <w:t>ą</w:t>
      </w:r>
      <w:r>
        <w:t xml:space="preserve"> stojące, czyli:</w:t>
      </w:r>
    </w:p>
    <w:p w:rsidR="00AD34C6" w:rsidRDefault="00AD34C6" w:rsidP="00F10907">
      <w:pPr>
        <w:pStyle w:val="Akapitzlist"/>
        <w:numPr>
          <w:ilvl w:val="0"/>
          <w:numId w:val="15"/>
        </w:numPr>
        <w:spacing w:after="0" w:line="312" w:lineRule="auto"/>
        <w:jc w:val="both"/>
      </w:pPr>
      <w:r>
        <w:t>Zaangażowanie</w:t>
      </w:r>
    </w:p>
    <w:p w:rsidR="00AD34C6" w:rsidRDefault="00AD34C6" w:rsidP="00F10907">
      <w:pPr>
        <w:pStyle w:val="Akapitzlist"/>
        <w:numPr>
          <w:ilvl w:val="0"/>
          <w:numId w:val="15"/>
        </w:numPr>
        <w:spacing w:after="0" w:line="312" w:lineRule="auto"/>
        <w:jc w:val="both"/>
      </w:pPr>
      <w:r>
        <w:t>Odwaga</w:t>
      </w:r>
    </w:p>
    <w:p w:rsidR="00AD34C6" w:rsidRDefault="00AD34C6" w:rsidP="00F10907">
      <w:pPr>
        <w:pStyle w:val="Akapitzlist"/>
        <w:numPr>
          <w:ilvl w:val="0"/>
          <w:numId w:val="15"/>
        </w:numPr>
        <w:spacing w:after="0" w:line="312" w:lineRule="auto"/>
        <w:jc w:val="both"/>
      </w:pPr>
      <w:r>
        <w:t>Skupienie</w:t>
      </w:r>
    </w:p>
    <w:p w:rsidR="00AD34C6" w:rsidRDefault="00AD34C6" w:rsidP="00F10907">
      <w:pPr>
        <w:pStyle w:val="Akapitzlist"/>
        <w:numPr>
          <w:ilvl w:val="0"/>
          <w:numId w:val="15"/>
        </w:numPr>
        <w:spacing w:after="0" w:line="312" w:lineRule="auto"/>
        <w:jc w:val="both"/>
      </w:pPr>
      <w:r>
        <w:t>Otwartość</w:t>
      </w:r>
    </w:p>
    <w:p w:rsidR="00AD34C6" w:rsidRDefault="00AD34C6" w:rsidP="00F10907">
      <w:pPr>
        <w:pStyle w:val="Akapitzlist"/>
        <w:numPr>
          <w:ilvl w:val="0"/>
          <w:numId w:val="15"/>
        </w:numPr>
        <w:spacing w:after="0" w:line="312" w:lineRule="auto"/>
        <w:jc w:val="both"/>
      </w:pPr>
      <w:r>
        <w:t>Poszanowanie</w:t>
      </w:r>
    </w:p>
    <w:p w:rsidR="008C4847" w:rsidRDefault="008C4847" w:rsidP="00F10907">
      <w:pPr>
        <w:spacing w:after="0" w:line="312" w:lineRule="auto"/>
        <w:ind w:firstLine="360"/>
        <w:jc w:val="both"/>
      </w:pPr>
      <w:r>
        <w:t>Wszyscy członkowie zespołu scrumowego zobowiązani są postępować zgodnie z wartościami.</w:t>
      </w:r>
      <w:r w:rsidR="008006A1">
        <w:t xml:space="preserve"> W ten sposób </w:t>
      </w:r>
      <w:r w:rsidR="005F2A36">
        <w:t>tworzona jest atmosfera zaufania</w:t>
      </w:r>
      <w:r w:rsidR="008006A1">
        <w:t>.</w:t>
      </w:r>
    </w:p>
    <w:p w:rsidR="00892427" w:rsidRDefault="00892427" w:rsidP="00F10907">
      <w:pPr>
        <w:spacing w:after="0" w:line="312" w:lineRule="auto"/>
        <w:ind w:firstLine="360"/>
        <w:jc w:val="both"/>
      </w:pPr>
    </w:p>
    <w:p w:rsidR="00DA6631" w:rsidRPr="00C217C8" w:rsidRDefault="00DA6631" w:rsidP="00F10907">
      <w:pPr>
        <w:pStyle w:val="Nagwek3"/>
        <w:spacing w:before="0" w:line="312" w:lineRule="auto"/>
        <w:jc w:val="both"/>
        <w:rPr>
          <w:b/>
          <w:sz w:val="28"/>
          <w:szCs w:val="28"/>
        </w:rPr>
      </w:pPr>
      <w:bookmarkStart w:id="8" w:name="_Toc7616609"/>
      <w:r w:rsidRPr="00C217C8">
        <w:rPr>
          <w:b/>
          <w:sz w:val="28"/>
          <w:szCs w:val="28"/>
        </w:rPr>
        <w:t>4.2 Role</w:t>
      </w:r>
      <w:bookmarkEnd w:id="8"/>
    </w:p>
    <w:p w:rsidR="00DA6631" w:rsidRDefault="008C4847" w:rsidP="00F10907">
      <w:pPr>
        <w:spacing w:after="0" w:line="312" w:lineRule="auto"/>
        <w:ind w:firstLine="708"/>
        <w:jc w:val="both"/>
      </w:pPr>
      <w:r>
        <w:t xml:space="preserve">Zespół scrumowy jest przede </w:t>
      </w:r>
      <w:r w:rsidR="008006A1">
        <w:t>wszystkim</w:t>
      </w:r>
      <w:r>
        <w:t xml:space="preserve"> </w:t>
      </w:r>
      <w:r w:rsidR="008006A1">
        <w:t>samoorganizujący</w:t>
      </w:r>
      <w:r>
        <w:t xml:space="preserve"> się. Oznacza to, że zespół nie </w:t>
      </w:r>
      <w:r w:rsidR="00794027">
        <w:t>ma</w:t>
      </w:r>
      <w:r>
        <w:t xml:space="preserve"> </w:t>
      </w:r>
      <w:r w:rsidR="005F2A36">
        <w:t>żadnego zarządcy spoza zespołu</w:t>
      </w:r>
      <w:r>
        <w:t xml:space="preserve"> i sam rozdziela zadania i obowiązki</w:t>
      </w:r>
      <w:r w:rsidR="008006A1">
        <w:t xml:space="preserve">. Jest również </w:t>
      </w:r>
      <w:proofErr w:type="spellStart"/>
      <w:r w:rsidR="008006A1">
        <w:t>międzyfunkcjonalny</w:t>
      </w:r>
      <w:proofErr w:type="spellEnd"/>
      <w:r w:rsidR="008006A1">
        <w:t xml:space="preserve">, co </w:t>
      </w:r>
      <w:r w:rsidR="008006A1">
        <w:lastRenderedPageBreak/>
        <w:t>oznacza,</w:t>
      </w:r>
      <w:r>
        <w:t xml:space="preserve"> że sam jest w stanie dostarczyć rozwiązanie bez pomocy </w:t>
      </w:r>
      <w:r w:rsidR="008006A1">
        <w:t>innych</w:t>
      </w:r>
      <w:r>
        <w:t xml:space="preserve"> zespołów. </w:t>
      </w:r>
      <w:r w:rsidR="008E2AB6">
        <w:t>W zespole scrumowym określone są 3 role:</w:t>
      </w:r>
    </w:p>
    <w:p w:rsidR="00892427" w:rsidRDefault="00892427" w:rsidP="00F10907">
      <w:pPr>
        <w:spacing w:after="0" w:line="312" w:lineRule="auto"/>
        <w:ind w:firstLine="708"/>
        <w:jc w:val="both"/>
      </w:pPr>
    </w:p>
    <w:p w:rsidR="00DA6631" w:rsidRPr="00C217C8" w:rsidRDefault="00A40DA8" w:rsidP="00F10907">
      <w:pPr>
        <w:pStyle w:val="Nagwek4"/>
        <w:spacing w:before="0" w:line="312" w:lineRule="auto"/>
        <w:jc w:val="both"/>
        <w:rPr>
          <w:b/>
          <w:sz w:val="24"/>
          <w:szCs w:val="24"/>
        </w:rPr>
      </w:pPr>
      <w:r w:rsidRPr="00C217C8">
        <w:rPr>
          <w:b/>
          <w:sz w:val="24"/>
          <w:szCs w:val="24"/>
        </w:rPr>
        <w:t xml:space="preserve">4.2.1 </w:t>
      </w:r>
      <w:r w:rsidR="00DA6631" w:rsidRPr="00C217C8">
        <w:rPr>
          <w:b/>
          <w:sz w:val="24"/>
          <w:szCs w:val="24"/>
        </w:rPr>
        <w:t>Scrum Master</w:t>
      </w:r>
    </w:p>
    <w:p w:rsidR="000F43A5" w:rsidRDefault="000F43A5" w:rsidP="00F10907">
      <w:pPr>
        <w:spacing w:after="0" w:line="312" w:lineRule="auto"/>
        <w:ind w:firstLine="708"/>
        <w:jc w:val="both"/>
      </w:pPr>
      <w:r w:rsidRPr="000F43A5">
        <w:t xml:space="preserve">Scrum Master odpowiedzialny jest za promowanie </w:t>
      </w:r>
      <w:r w:rsidR="005F2A36">
        <w:t>i</w:t>
      </w:r>
      <w:r w:rsidRPr="000F43A5">
        <w:t xml:space="preserve"> </w:t>
      </w:r>
      <w:r>
        <w:t xml:space="preserve">przestrzeganie zasad </w:t>
      </w:r>
      <w:r w:rsidR="005F2A36">
        <w:t>metodyki Scrum</w:t>
      </w:r>
      <w:r>
        <w:t>. Jego priorytetem jest dbanie o dobro</w:t>
      </w:r>
      <w:r w:rsidR="00D87D4D">
        <w:t xml:space="preserve"> i ciągłość pracy</w:t>
      </w:r>
      <w:r>
        <w:t xml:space="preserve"> zespołu. </w:t>
      </w:r>
      <w:r w:rsidR="00D87D4D">
        <w:t xml:space="preserve">Scrum Master wspiera </w:t>
      </w:r>
      <w:r w:rsidR="00EF2C07">
        <w:t xml:space="preserve">zespół </w:t>
      </w:r>
      <w:r w:rsidR="00A774F3">
        <w:t>programistyczny</w:t>
      </w:r>
      <w:r w:rsidR="00EF2C07">
        <w:t xml:space="preserve"> </w:t>
      </w:r>
      <w:r w:rsidR="00D87D4D">
        <w:t>szkoląc</w:t>
      </w:r>
      <w:r w:rsidR="00EF2C07">
        <w:t xml:space="preserve"> ich w zakresie samoorganizacji i międzyfunkcjonalności, pomaga w tworzeniu produktu </w:t>
      </w:r>
      <w:r w:rsidR="00AF3F7D">
        <w:t>usuwając</w:t>
      </w:r>
      <w:r w:rsidR="00EF2C07">
        <w:t xml:space="preserve"> przeszkody i w przeprowadzaniu wydarzeń scrumowych. Służy on pomocą Product Ownerowi, </w:t>
      </w:r>
      <w:r w:rsidR="00417070">
        <w:t>zapewniając,</w:t>
      </w:r>
      <w:r w:rsidR="00EF2C07">
        <w:t xml:space="preserve"> że cele, zakres i domena produktowa są zrozumiałe dla</w:t>
      </w:r>
      <w:r w:rsidR="00D87D4D">
        <w:t xml:space="preserve"> zespołu. Scrum Master</w:t>
      </w:r>
      <w:r w:rsidR="00EF2C07">
        <w:t xml:space="preserve"> </w:t>
      </w:r>
      <w:r w:rsidR="00AC6C9E">
        <w:t xml:space="preserve">jest odpowiedzialny za </w:t>
      </w:r>
      <w:r w:rsidR="00EF2C07">
        <w:t>szuka</w:t>
      </w:r>
      <w:r w:rsidR="00AC6C9E">
        <w:t>nie</w:t>
      </w:r>
      <w:r w:rsidR="00EF2C07">
        <w:t xml:space="preserve"> nowych technik do adaptacji</w:t>
      </w:r>
      <w:r w:rsidR="00D87D4D">
        <w:t xml:space="preserve">, zrozumienia </w:t>
      </w:r>
      <w:r w:rsidR="00EF2C07">
        <w:t>i praktykowani</w:t>
      </w:r>
      <w:r w:rsidR="00D87D4D">
        <w:t>a</w:t>
      </w:r>
      <w:r w:rsidR="00EF2C07">
        <w:t xml:space="preserve"> zwinności. </w:t>
      </w:r>
      <w:r w:rsidR="00D87D4D">
        <w:t>Wspiera on</w:t>
      </w:r>
      <w:r w:rsidR="00EF2C07">
        <w:t xml:space="preserve"> również organizacje przewodząc procesom wdrażania </w:t>
      </w:r>
      <w:r w:rsidR="009B418C">
        <w:t>metodyki Scrum</w:t>
      </w:r>
      <w:r w:rsidR="00EF2C07">
        <w:t xml:space="preserve">, planując wykorzystanie </w:t>
      </w:r>
      <w:r w:rsidR="00DD5F98">
        <w:t>metodyki S</w:t>
      </w:r>
      <w:r w:rsidR="00EF2C07">
        <w:t>crum w organizacji</w:t>
      </w:r>
      <w:r w:rsidR="00E1496A">
        <w:t xml:space="preserve"> oraz </w:t>
      </w:r>
      <w:r w:rsidR="00417070">
        <w:t>wspierając</w:t>
      </w:r>
      <w:r w:rsidR="00EF2C07">
        <w:t xml:space="preserve"> pracowników i interesariuszy w </w:t>
      </w:r>
      <w:r w:rsidR="00DD5F98">
        <w:t>jej</w:t>
      </w:r>
      <w:r w:rsidR="002C45CA">
        <w:t xml:space="preserve"> </w:t>
      </w:r>
      <w:r w:rsidR="00EF2C07">
        <w:t>stosowaniu.</w:t>
      </w:r>
    </w:p>
    <w:p w:rsidR="00AF3F7D" w:rsidRDefault="00AF3F7D" w:rsidP="00F10907">
      <w:pPr>
        <w:spacing w:after="0" w:line="312" w:lineRule="auto"/>
        <w:ind w:firstLine="708"/>
        <w:jc w:val="both"/>
      </w:pPr>
      <w:r>
        <w:t xml:space="preserve">Scrum Master jest w pewien sposób odpowiednikiem Kierownika Projektu w kaskadowym podejściu do zarządzania projektem. Jednak nie możemy tych ról przyrównywać. Scrum Master bowiem nie posiada władzy nad zespołem, </w:t>
      </w:r>
      <w:r w:rsidR="00AC6C9E">
        <w:t>tylko</w:t>
      </w:r>
      <w:r>
        <w:t xml:space="preserve"> władzę nad procesem. Powinien on proponować rozwiązania zespołowi i kierować ich na jak najlepszą ścieżkę, jednak ostateczna decyzja zawsze należy do zespołu. Jego rola to tworzenie okazji dla zespołu – by pracowali lepiej, tworzyli zgrany zespół</w:t>
      </w:r>
      <w:r w:rsidR="00AC6C9E">
        <w:t xml:space="preserve"> i </w:t>
      </w:r>
      <w:r>
        <w:t>pomagali sobie</w:t>
      </w:r>
      <w:r w:rsidR="00AC6C9E">
        <w:t xml:space="preserve"> nawzajem</w:t>
      </w:r>
      <w:r>
        <w:t xml:space="preserve">. </w:t>
      </w:r>
    </w:p>
    <w:p w:rsidR="00AF3F7D" w:rsidRDefault="00BD0E1B" w:rsidP="00892427">
      <w:pPr>
        <w:spacing w:after="0" w:line="312" w:lineRule="auto"/>
        <w:ind w:firstLine="708"/>
        <w:jc w:val="both"/>
      </w:pPr>
      <w:r>
        <w:t xml:space="preserve">Według książek </w:t>
      </w:r>
      <w:r w:rsidRPr="00892427">
        <w:rPr>
          <w:highlight w:val="yellow"/>
        </w:rPr>
        <w:t>[</w:t>
      </w:r>
      <w:r w:rsidR="00A20ADA">
        <w:rPr>
          <w:highlight w:val="yellow"/>
        </w:rPr>
        <w:t>2, 17]</w:t>
      </w:r>
      <w:r>
        <w:t xml:space="preserve"> </w:t>
      </w:r>
      <w:r w:rsidR="00AF3F7D" w:rsidRPr="00AF3F7D">
        <w:t>Scrum Master</w:t>
      </w:r>
      <w:r>
        <w:t xml:space="preserve"> </w:t>
      </w:r>
      <w:r w:rsidR="00AF3F7D" w:rsidRPr="00AF3F7D">
        <w:t>p</w:t>
      </w:r>
      <w:r w:rsidR="00AF3F7D">
        <w:t>owinien odznaczać się określonymi cechami:</w:t>
      </w:r>
    </w:p>
    <w:p w:rsidR="00AF3F7D" w:rsidRDefault="00AF3F7D" w:rsidP="00F10907">
      <w:pPr>
        <w:spacing w:after="0" w:line="312" w:lineRule="auto"/>
        <w:jc w:val="both"/>
      </w:pPr>
      <w:r>
        <w:t>- odważny</w:t>
      </w:r>
      <w:r w:rsidR="002C45CA">
        <w:t>;</w:t>
      </w:r>
    </w:p>
    <w:p w:rsidR="00AF3F7D" w:rsidRDefault="00AF3F7D" w:rsidP="00F10907">
      <w:pPr>
        <w:spacing w:after="0" w:line="312" w:lineRule="auto"/>
        <w:jc w:val="both"/>
      </w:pPr>
      <w:r>
        <w:t>- nie żądny krwi</w:t>
      </w:r>
      <w:r w:rsidR="002C45CA">
        <w:t>;</w:t>
      </w:r>
    </w:p>
    <w:p w:rsidR="00AF3F7D" w:rsidRDefault="00AF3F7D" w:rsidP="00F10907">
      <w:pPr>
        <w:spacing w:after="0" w:line="312" w:lineRule="auto"/>
        <w:jc w:val="both"/>
      </w:pPr>
      <w:r>
        <w:t>- chętny do współpracy</w:t>
      </w:r>
      <w:r w:rsidR="002C45CA">
        <w:t>;</w:t>
      </w:r>
    </w:p>
    <w:p w:rsidR="00AF3F7D" w:rsidRDefault="00C65EEE" w:rsidP="00F10907">
      <w:pPr>
        <w:spacing w:after="0" w:line="312" w:lineRule="auto"/>
        <w:jc w:val="both"/>
      </w:pPr>
      <w:r>
        <w:t>-</w:t>
      </w:r>
      <w:r w:rsidR="00E1496A">
        <w:t xml:space="preserve"> </w:t>
      </w:r>
      <w:r w:rsidR="00AF3F7D">
        <w:t>obserwator</w:t>
      </w:r>
      <w:r w:rsidR="002C45CA">
        <w:t>;</w:t>
      </w:r>
    </w:p>
    <w:p w:rsidR="00AF3F7D" w:rsidRDefault="00C65EEE" w:rsidP="00F10907">
      <w:pPr>
        <w:spacing w:after="0" w:line="312" w:lineRule="auto"/>
        <w:jc w:val="both"/>
      </w:pPr>
      <w:r>
        <w:t>-</w:t>
      </w:r>
      <w:r w:rsidR="00E1496A">
        <w:t xml:space="preserve"> o</w:t>
      </w:r>
      <w:r w:rsidR="00AF3F7D">
        <w:t>dpowiedzialny</w:t>
      </w:r>
      <w:r w:rsidR="002C45CA">
        <w:t>;</w:t>
      </w:r>
    </w:p>
    <w:p w:rsidR="00AF3F7D" w:rsidRDefault="00C65EEE" w:rsidP="00F10907">
      <w:pPr>
        <w:spacing w:after="0" w:line="312" w:lineRule="auto"/>
        <w:jc w:val="both"/>
      </w:pPr>
      <w:r>
        <w:t>-</w:t>
      </w:r>
      <w:r w:rsidR="00E1496A">
        <w:t xml:space="preserve"> w</w:t>
      </w:r>
      <w:r w:rsidR="00AF3F7D">
        <w:t>pływowy</w:t>
      </w:r>
      <w:r w:rsidR="002C45CA">
        <w:t>;</w:t>
      </w:r>
    </w:p>
    <w:p w:rsidR="00C65EEE" w:rsidRDefault="00C65EEE" w:rsidP="00F10907">
      <w:pPr>
        <w:spacing w:after="0" w:line="312" w:lineRule="auto"/>
        <w:jc w:val="both"/>
      </w:pPr>
      <w:r>
        <w:t xml:space="preserve">- </w:t>
      </w:r>
      <w:r w:rsidR="00E1496A">
        <w:t>p</w:t>
      </w:r>
      <w:r>
        <w:t xml:space="preserve">odsiada </w:t>
      </w:r>
      <w:r w:rsidR="00E1496A">
        <w:t>szeroką</w:t>
      </w:r>
      <w:r>
        <w:t xml:space="preserve"> wiedz</w:t>
      </w:r>
      <w:r w:rsidR="00794027">
        <w:t>ę</w:t>
      </w:r>
      <w:r>
        <w:t xml:space="preserve"> z </w:t>
      </w:r>
      <w:r w:rsidR="00DD5F98">
        <w:t>metodyki Scrum</w:t>
      </w:r>
      <w:r w:rsidR="002C45CA">
        <w:t>;</w:t>
      </w:r>
    </w:p>
    <w:p w:rsidR="00C65EEE" w:rsidRDefault="00C65EEE" w:rsidP="00F10907">
      <w:pPr>
        <w:spacing w:after="0" w:line="312" w:lineRule="auto"/>
        <w:jc w:val="both"/>
      </w:pPr>
      <w:r>
        <w:t>- cierpliwy</w:t>
      </w:r>
      <w:r w:rsidR="002C45CA">
        <w:t>;</w:t>
      </w:r>
    </w:p>
    <w:p w:rsidR="00C65EEE" w:rsidRDefault="00C65EEE" w:rsidP="00F10907">
      <w:pPr>
        <w:spacing w:after="0" w:line="312" w:lineRule="auto"/>
        <w:jc w:val="both"/>
      </w:pPr>
      <w:r>
        <w:t>- proaktywny</w:t>
      </w:r>
      <w:r w:rsidR="002C45CA">
        <w:t>.</w:t>
      </w:r>
    </w:p>
    <w:p w:rsidR="00AF3F7D" w:rsidRPr="00AF3F7D" w:rsidRDefault="00AF3F7D" w:rsidP="00F10907">
      <w:pPr>
        <w:spacing w:after="0" w:line="312" w:lineRule="auto"/>
        <w:jc w:val="both"/>
      </w:pPr>
    </w:p>
    <w:p w:rsidR="00A40DA8" w:rsidRPr="00C217C8" w:rsidRDefault="00A40DA8" w:rsidP="00F10907">
      <w:pPr>
        <w:pStyle w:val="Nagwek4"/>
        <w:spacing w:before="0" w:line="312" w:lineRule="auto"/>
        <w:jc w:val="both"/>
        <w:rPr>
          <w:b/>
          <w:sz w:val="24"/>
          <w:szCs w:val="24"/>
        </w:rPr>
      </w:pPr>
      <w:r w:rsidRPr="00C217C8">
        <w:rPr>
          <w:b/>
          <w:sz w:val="24"/>
          <w:szCs w:val="24"/>
        </w:rPr>
        <w:t>4.2.2 Product Owner</w:t>
      </w:r>
    </w:p>
    <w:p w:rsidR="008C4847" w:rsidRDefault="008C4847" w:rsidP="00F10907">
      <w:pPr>
        <w:spacing w:after="0" w:line="312" w:lineRule="auto"/>
        <w:ind w:firstLine="708"/>
        <w:jc w:val="both"/>
      </w:pPr>
      <w:r w:rsidRPr="008C4847">
        <w:t>Jest to osoba</w:t>
      </w:r>
      <w:r w:rsidR="000F43A5">
        <w:t xml:space="preserve"> (jedna!)</w:t>
      </w:r>
      <w:r w:rsidRPr="008C4847">
        <w:t xml:space="preserve"> odpowiedzialna za maksymalizacje wartości produktu </w:t>
      </w:r>
      <w:r>
        <w:t xml:space="preserve">i </w:t>
      </w:r>
      <w:r w:rsidRPr="008C4847">
        <w:t xml:space="preserve">pracy zespołu developerskiego. </w:t>
      </w:r>
      <w:r w:rsidR="00AC6C9E">
        <w:t>Product Owner to osoba reprezentująca</w:t>
      </w:r>
      <w:r w:rsidR="000F43A5">
        <w:t xml:space="preserve"> </w:t>
      </w:r>
      <w:r w:rsidR="00417070">
        <w:t>interesy</w:t>
      </w:r>
      <w:r w:rsidR="000F43A5">
        <w:t xml:space="preserve"> klienta. </w:t>
      </w:r>
      <w:r>
        <w:t xml:space="preserve">Tak jak dla Scrum Mastera </w:t>
      </w:r>
      <w:r>
        <w:lastRenderedPageBreak/>
        <w:t xml:space="preserve">priorytetem było dobro zespołu, tutaj priorytetem jest zadowolony klient. Jest to bardzo </w:t>
      </w:r>
      <w:r w:rsidR="000F43A5">
        <w:t>dobre podejście, ponieważ</w:t>
      </w:r>
      <w:r w:rsidR="00794027">
        <w:t xml:space="preserve"> istnieją</w:t>
      </w:r>
      <w:r w:rsidR="000F43A5">
        <w:t xml:space="preserve"> </w:t>
      </w:r>
      <w:r w:rsidR="002C45CA">
        <w:t>dwie</w:t>
      </w:r>
      <w:r w:rsidR="000F43A5">
        <w:t xml:space="preserve"> role, które dbają o dobro dwóch stron, co równoważy proces. </w:t>
      </w:r>
    </w:p>
    <w:p w:rsidR="00BD0E1B" w:rsidRDefault="001F5E72" w:rsidP="002C45CA">
      <w:pPr>
        <w:spacing w:after="0" w:line="312" w:lineRule="auto"/>
        <w:ind w:firstLine="708"/>
        <w:jc w:val="both"/>
      </w:pPr>
      <w:r>
        <w:t>P</w:t>
      </w:r>
      <w:r w:rsidR="00E1496A">
        <w:t xml:space="preserve">roduct </w:t>
      </w:r>
      <w:r>
        <w:t>O</w:t>
      </w:r>
      <w:r w:rsidR="00E1496A">
        <w:t>wner</w:t>
      </w:r>
      <w:r>
        <w:t xml:space="preserve"> jest </w:t>
      </w:r>
      <w:r w:rsidR="00E1496A">
        <w:t>osobą, która</w:t>
      </w:r>
      <w:r>
        <w:t xml:space="preserve"> </w:t>
      </w:r>
      <w:r w:rsidR="00E1496A">
        <w:t xml:space="preserve">reprezentuje </w:t>
      </w:r>
      <w:r>
        <w:t>interes</w:t>
      </w:r>
      <w:r w:rsidR="00E1496A">
        <w:t>y</w:t>
      </w:r>
      <w:r>
        <w:t xml:space="preserve"> każdej z osób zainteresowanych projektem i </w:t>
      </w:r>
      <w:r w:rsidR="00380ABB">
        <w:t>docelowym</w:t>
      </w:r>
      <w:r>
        <w:t xml:space="preserve"> </w:t>
      </w:r>
      <w:r w:rsidR="00417070">
        <w:t xml:space="preserve">systemem. </w:t>
      </w:r>
      <w:r w:rsidR="002C45CA">
        <w:t xml:space="preserve">Jest on </w:t>
      </w:r>
      <w:r w:rsidR="000F43A5">
        <w:t>przede wszystkim odpowiedzialny za Backlog Produktu. Tworz</w:t>
      </w:r>
      <w:r w:rsidR="002C45CA">
        <w:t>y go</w:t>
      </w:r>
      <w:r w:rsidR="000F43A5">
        <w:t xml:space="preserve">, poprawia, </w:t>
      </w:r>
      <w:r w:rsidR="00417070">
        <w:t>uporządkowuje</w:t>
      </w:r>
      <w:r w:rsidR="000F43A5">
        <w:t>, zapewnia jego przejrzystość, określa cele i misje, optymalizuje wartość pracy wykonanej przez zespół developerski. P</w:t>
      </w:r>
      <w:r w:rsidR="002C45CA">
        <w:t xml:space="preserve">roduct </w:t>
      </w:r>
      <w:r w:rsidR="000F43A5">
        <w:t>O</w:t>
      </w:r>
      <w:r w:rsidR="002C45CA">
        <w:t>wner</w:t>
      </w:r>
      <w:r w:rsidR="000F43A5">
        <w:t xml:space="preserve"> może zlecać </w:t>
      </w:r>
      <w:r w:rsidR="00417070">
        <w:t>poszczególne</w:t>
      </w:r>
      <w:r w:rsidR="000F43A5">
        <w:t xml:space="preserve"> z tych zadań zespołowi developerskiemu, jednak w dalszym ciągu pozostaje on za nie odpowiedzialny.</w:t>
      </w:r>
    </w:p>
    <w:p w:rsidR="00BD0E1B" w:rsidRDefault="00BD0E1B" w:rsidP="00BD0E1B">
      <w:pPr>
        <w:spacing w:after="0" w:line="312" w:lineRule="auto"/>
        <w:ind w:firstLine="708"/>
        <w:jc w:val="both"/>
      </w:pPr>
      <w:r>
        <w:t xml:space="preserve">Według książek </w:t>
      </w:r>
      <w:r w:rsidR="00A20ADA" w:rsidRPr="00892427">
        <w:rPr>
          <w:highlight w:val="yellow"/>
        </w:rPr>
        <w:t>[</w:t>
      </w:r>
      <w:r w:rsidR="00A20ADA">
        <w:rPr>
          <w:highlight w:val="yellow"/>
        </w:rPr>
        <w:t>2, 17]</w:t>
      </w:r>
      <w:r w:rsidR="00A20ADA">
        <w:t xml:space="preserve"> </w:t>
      </w:r>
      <w:r>
        <w:t xml:space="preserve">Product Owner </w:t>
      </w:r>
      <w:r w:rsidRPr="00AF3F7D">
        <w:t>p</w:t>
      </w:r>
      <w:r>
        <w:t>owinien odznaczać się określonymi cechami:</w:t>
      </w:r>
    </w:p>
    <w:p w:rsidR="00AF3F7D" w:rsidRDefault="00AF3F7D" w:rsidP="00F10907">
      <w:pPr>
        <w:spacing w:after="0" w:line="312" w:lineRule="auto"/>
        <w:jc w:val="both"/>
      </w:pPr>
      <w:r>
        <w:t>- wizjoner</w:t>
      </w:r>
      <w:r w:rsidR="002C45CA">
        <w:t>;</w:t>
      </w:r>
    </w:p>
    <w:p w:rsidR="00AF3F7D" w:rsidRDefault="00AF3F7D" w:rsidP="00F10907">
      <w:pPr>
        <w:spacing w:after="0" w:line="312" w:lineRule="auto"/>
        <w:jc w:val="both"/>
      </w:pPr>
      <w:r>
        <w:t>- inspirator</w:t>
      </w:r>
      <w:r w:rsidR="002C45CA">
        <w:t>;</w:t>
      </w:r>
    </w:p>
    <w:p w:rsidR="00AF3F7D" w:rsidRDefault="00AF3F7D" w:rsidP="00F10907">
      <w:pPr>
        <w:spacing w:after="0" w:line="312" w:lineRule="auto"/>
        <w:jc w:val="both"/>
      </w:pPr>
      <w:r>
        <w:t>-</w:t>
      </w:r>
      <w:r w:rsidR="00E1496A">
        <w:t xml:space="preserve"> </w:t>
      </w:r>
      <w:r w:rsidR="00380ABB">
        <w:t>decyzyjny</w:t>
      </w:r>
      <w:r w:rsidR="002C45CA">
        <w:t>;</w:t>
      </w:r>
    </w:p>
    <w:p w:rsidR="00AF3F7D" w:rsidRDefault="00AF3F7D" w:rsidP="00F10907">
      <w:pPr>
        <w:spacing w:after="0" w:line="312" w:lineRule="auto"/>
        <w:jc w:val="both"/>
      </w:pPr>
      <w:r>
        <w:t>- dostępny</w:t>
      </w:r>
      <w:r w:rsidR="00C65EEE">
        <w:t xml:space="preserve"> i zaangażowany</w:t>
      </w:r>
      <w:r w:rsidR="002C45CA">
        <w:t>;</w:t>
      </w:r>
    </w:p>
    <w:p w:rsidR="00C65EEE" w:rsidRDefault="00C65EEE" w:rsidP="00F10907">
      <w:pPr>
        <w:spacing w:after="0" w:line="312" w:lineRule="auto"/>
        <w:jc w:val="both"/>
      </w:pPr>
      <w:r>
        <w:t>- negocjator</w:t>
      </w:r>
      <w:r w:rsidR="002C45CA">
        <w:t>;</w:t>
      </w:r>
    </w:p>
    <w:p w:rsidR="00C65EEE" w:rsidRDefault="00C65EEE" w:rsidP="00F10907">
      <w:pPr>
        <w:spacing w:after="0" w:line="312" w:lineRule="auto"/>
        <w:jc w:val="both"/>
      </w:pPr>
      <w:r>
        <w:t xml:space="preserve">- </w:t>
      </w:r>
      <w:r w:rsidR="00417070">
        <w:t>silne</w:t>
      </w:r>
      <w:r>
        <w:t xml:space="preserve"> </w:t>
      </w:r>
      <w:r w:rsidR="00417070">
        <w:t>umiejętności</w:t>
      </w:r>
      <w:r>
        <w:t xml:space="preserve"> </w:t>
      </w:r>
      <w:r w:rsidR="00417070">
        <w:t>interpersonalne</w:t>
      </w:r>
      <w:r w:rsidR="002C45CA">
        <w:t>;</w:t>
      </w:r>
    </w:p>
    <w:p w:rsidR="00AF3F7D" w:rsidRDefault="00AF3F7D" w:rsidP="00F10907">
      <w:pPr>
        <w:spacing w:after="0" w:line="312" w:lineRule="auto"/>
        <w:jc w:val="both"/>
      </w:pPr>
      <w:r>
        <w:t xml:space="preserve">- </w:t>
      </w:r>
      <w:r w:rsidR="00417070">
        <w:t>mający</w:t>
      </w:r>
      <w:r>
        <w:t xml:space="preserve"> </w:t>
      </w:r>
      <w:r w:rsidR="00417070">
        <w:t>władze</w:t>
      </w:r>
      <w:r w:rsidR="002C45CA">
        <w:t>;</w:t>
      </w:r>
    </w:p>
    <w:p w:rsidR="00C65EEE" w:rsidRDefault="00C65EEE" w:rsidP="00F10907">
      <w:pPr>
        <w:spacing w:after="0" w:line="312" w:lineRule="auto"/>
        <w:jc w:val="both"/>
      </w:pPr>
      <w:r>
        <w:t xml:space="preserve">- </w:t>
      </w:r>
      <w:r w:rsidR="00E1496A">
        <w:t>p</w:t>
      </w:r>
      <w:r>
        <w:t>osiada eksperck</w:t>
      </w:r>
      <w:r w:rsidR="00794027">
        <w:t>ą</w:t>
      </w:r>
      <w:r>
        <w:t xml:space="preserve"> wiedz</w:t>
      </w:r>
      <w:r w:rsidR="00794027">
        <w:t>ę</w:t>
      </w:r>
      <w:r>
        <w:t xml:space="preserve"> biznesow</w:t>
      </w:r>
      <w:r w:rsidR="00794027">
        <w:t>ą</w:t>
      </w:r>
      <w:r>
        <w:t xml:space="preserve"> i domenow</w:t>
      </w:r>
      <w:r w:rsidR="00794027">
        <w:t>ą</w:t>
      </w:r>
      <w:r w:rsidR="002C45CA">
        <w:t>;</w:t>
      </w:r>
    </w:p>
    <w:p w:rsidR="00C65EEE" w:rsidRDefault="00C65EEE" w:rsidP="00F10907">
      <w:pPr>
        <w:spacing w:after="0" w:line="312" w:lineRule="auto"/>
        <w:jc w:val="both"/>
      </w:pPr>
      <w:r>
        <w:t>- konkretny</w:t>
      </w:r>
      <w:r w:rsidR="002C45CA">
        <w:t>;</w:t>
      </w:r>
    </w:p>
    <w:p w:rsidR="00C65EEE" w:rsidRDefault="00C65EEE" w:rsidP="00F10907">
      <w:pPr>
        <w:spacing w:after="0" w:line="312" w:lineRule="auto"/>
        <w:jc w:val="both"/>
      </w:pPr>
      <w:r>
        <w:t>- odpowiedzialny</w:t>
      </w:r>
      <w:r w:rsidR="002C45CA">
        <w:t>.</w:t>
      </w:r>
    </w:p>
    <w:p w:rsidR="00AF3F7D" w:rsidRPr="008C4847" w:rsidRDefault="00AF3F7D" w:rsidP="00F10907">
      <w:pPr>
        <w:spacing w:after="0" w:line="312" w:lineRule="auto"/>
        <w:jc w:val="both"/>
      </w:pPr>
    </w:p>
    <w:p w:rsidR="00A40DA8" w:rsidRPr="00C217C8" w:rsidRDefault="00A40DA8" w:rsidP="00F10907">
      <w:pPr>
        <w:pStyle w:val="Nagwek4"/>
        <w:spacing w:before="0" w:line="312" w:lineRule="auto"/>
        <w:jc w:val="both"/>
        <w:rPr>
          <w:b/>
          <w:sz w:val="24"/>
          <w:szCs w:val="24"/>
        </w:rPr>
      </w:pPr>
      <w:r w:rsidRPr="00C217C8">
        <w:rPr>
          <w:b/>
          <w:sz w:val="24"/>
          <w:szCs w:val="24"/>
        </w:rPr>
        <w:t>4.2.3 Zespół Developerski</w:t>
      </w:r>
    </w:p>
    <w:p w:rsidR="00AF3F7D" w:rsidRDefault="00AD34C6" w:rsidP="00BD0E1B">
      <w:pPr>
        <w:spacing w:after="0" w:line="312" w:lineRule="auto"/>
        <w:ind w:firstLine="708"/>
        <w:jc w:val="both"/>
      </w:pPr>
      <w:r w:rsidRPr="00AD34C6">
        <w:t xml:space="preserve">Istotą </w:t>
      </w:r>
      <w:r w:rsidR="00AC6C9E">
        <w:t>metodyki Scrum</w:t>
      </w:r>
      <w:r w:rsidRPr="00AD34C6">
        <w:t xml:space="preserve"> jest niewielki zespół,</w:t>
      </w:r>
      <w:r w:rsidR="000F43A5">
        <w:t xml:space="preserve"> od 3 do 9 członków. Zbyt mały zespół oznacza mniejszy wzrost w każdej iteracji, a zbyt duży wymaga </w:t>
      </w:r>
      <w:r w:rsidR="00AC6C9E">
        <w:t xml:space="preserve">sporych </w:t>
      </w:r>
      <w:r w:rsidR="000F43A5">
        <w:t xml:space="preserve">nakładów pracy idących w koordynacje. Zespół developerski składa się z profesjonalistów, nie określanych rolami, tylko posiadających zestawy umiejętności. Nie wyróżniamy również podzespołów (testujących, analizujących </w:t>
      </w:r>
      <w:r w:rsidR="002C45CA">
        <w:t>itd.</w:t>
      </w:r>
      <w:r w:rsidR="000F43A5">
        <w:t>)</w:t>
      </w:r>
      <w:r w:rsidR="00592E07">
        <w:t xml:space="preserve">. </w:t>
      </w:r>
      <w:r w:rsidR="000F43A5">
        <w:t>Tylko zespół developerski odpowiada za utworzenie przyrostu produktu, dlatego samodzielnie organizuje własną pracę. Odpowiedzialność za całą pracę ponosi cały zespół.</w:t>
      </w:r>
      <w:r w:rsidR="00BD0E1B">
        <w:t xml:space="preserve"> </w:t>
      </w:r>
      <w:r w:rsidR="00AF3F7D">
        <w:t xml:space="preserve">Zespół powinien być grupą ludzi pracującą razem dla osiągnięcia wspólnego celu. </w:t>
      </w:r>
    </w:p>
    <w:p w:rsidR="00BD0E1B" w:rsidRDefault="00BD0E1B" w:rsidP="00BD0E1B">
      <w:pPr>
        <w:spacing w:after="0" w:line="312" w:lineRule="auto"/>
        <w:ind w:firstLine="708"/>
        <w:jc w:val="both"/>
      </w:pPr>
      <w:r>
        <w:t xml:space="preserve">Według książek </w:t>
      </w:r>
      <w:r w:rsidR="00A20ADA" w:rsidRPr="00892427">
        <w:rPr>
          <w:highlight w:val="yellow"/>
        </w:rPr>
        <w:t>[</w:t>
      </w:r>
      <w:r w:rsidR="00A20ADA">
        <w:rPr>
          <w:highlight w:val="yellow"/>
        </w:rPr>
        <w:t>2, 17]</w:t>
      </w:r>
      <w:r w:rsidR="00A20ADA">
        <w:t xml:space="preserve"> </w:t>
      </w:r>
      <w:r>
        <w:t xml:space="preserve">zespół developerski </w:t>
      </w:r>
      <w:r w:rsidRPr="00AF3F7D">
        <w:t>p</w:t>
      </w:r>
      <w:r>
        <w:t>owinien odznaczać się określonymi cechami:</w:t>
      </w:r>
    </w:p>
    <w:p w:rsidR="00C65EEE" w:rsidRDefault="00C65EEE" w:rsidP="00F10907">
      <w:pPr>
        <w:spacing w:after="0" w:line="312" w:lineRule="auto"/>
        <w:jc w:val="both"/>
      </w:pPr>
      <w:r>
        <w:t>- zgrany</w:t>
      </w:r>
      <w:r w:rsidR="002C45CA">
        <w:t>;</w:t>
      </w:r>
    </w:p>
    <w:p w:rsidR="00C65EEE" w:rsidRDefault="00C65EEE" w:rsidP="00F10907">
      <w:pPr>
        <w:spacing w:after="0" w:line="312" w:lineRule="auto"/>
        <w:jc w:val="both"/>
      </w:pPr>
      <w:r>
        <w:t xml:space="preserve">- </w:t>
      </w:r>
      <w:r w:rsidR="00417070">
        <w:t>samoorganizujący</w:t>
      </w:r>
      <w:r w:rsidR="002C45CA">
        <w:t>;</w:t>
      </w:r>
    </w:p>
    <w:p w:rsidR="00C65EEE" w:rsidRDefault="00C65EEE" w:rsidP="00F10907">
      <w:pPr>
        <w:spacing w:after="0" w:line="312" w:lineRule="auto"/>
        <w:jc w:val="both"/>
      </w:pPr>
      <w:r>
        <w:t xml:space="preserve">- </w:t>
      </w:r>
      <w:r w:rsidR="00417070">
        <w:t>samowystarczalny</w:t>
      </w:r>
      <w:r>
        <w:t>/</w:t>
      </w:r>
      <w:r w:rsidR="00417070">
        <w:t>mulitidyscyplinarny</w:t>
      </w:r>
      <w:r w:rsidR="002C45CA">
        <w:t>;</w:t>
      </w:r>
    </w:p>
    <w:p w:rsidR="00C65EEE" w:rsidRDefault="00C65EEE" w:rsidP="00F10907">
      <w:pPr>
        <w:spacing w:after="0" w:line="312" w:lineRule="auto"/>
        <w:jc w:val="both"/>
      </w:pPr>
      <w:r>
        <w:t>-</w:t>
      </w:r>
      <w:r w:rsidR="00E1496A">
        <w:t xml:space="preserve"> </w:t>
      </w:r>
      <w:r>
        <w:t xml:space="preserve">posiadający </w:t>
      </w:r>
      <w:r w:rsidR="00417070">
        <w:t>umiejętności</w:t>
      </w:r>
      <w:r>
        <w:t xml:space="preserve"> typu T</w:t>
      </w:r>
      <w:r w:rsidR="00E1496A">
        <w:t xml:space="preserve"> (szeroka wiedza specjalistyczna)</w:t>
      </w:r>
      <w:r w:rsidR="002C45CA">
        <w:t>;</w:t>
      </w:r>
    </w:p>
    <w:p w:rsidR="00C65EEE" w:rsidRDefault="00C65EEE" w:rsidP="00F10907">
      <w:pPr>
        <w:spacing w:after="0" w:line="312" w:lineRule="auto"/>
        <w:jc w:val="both"/>
      </w:pPr>
      <w:r>
        <w:t xml:space="preserve">- odpowiedzialność zbiorowa – </w:t>
      </w:r>
      <w:r w:rsidR="00417070">
        <w:t>wspólnota</w:t>
      </w:r>
      <w:r>
        <w:t xml:space="preserve"> kodu</w:t>
      </w:r>
      <w:r w:rsidR="002C45CA">
        <w:t>;</w:t>
      </w:r>
    </w:p>
    <w:p w:rsidR="00C65EEE" w:rsidRDefault="00C65EEE" w:rsidP="00F10907">
      <w:pPr>
        <w:spacing w:after="0" w:line="312" w:lineRule="auto"/>
        <w:jc w:val="both"/>
      </w:pPr>
      <w:r>
        <w:lastRenderedPageBreak/>
        <w:t xml:space="preserve">- skupiony i </w:t>
      </w:r>
      <w:r w:rsidR="00417070">
        <w:t>zaangażowany</w:t>
      </w:r>
      <w:r w:rsidR="002C45CA">
        <w:t>.</w:t>
      </w:r>
    </w:p>
    <w:p w:rsidR="00BD0E1B" w:rsidRDefault="00BD0E1B" w:rsidP="00F10907">
      <w:pPr>
        <w:spacing w:after="0" w:line="312" w:lineRule="auto"/>
        <w:jc w:val="both"/>
      </w:pPr>
    </w:p>
    <w:p w:rsidR="00DA6631" w:rsidRPr="00C217C8" w:rsidRDefault="00DA6631" w:rsidP="00F10907">
      <w:pPr>
        <w:pStyle w:val="Nagwek3"/>
        <w:spacing w:before="0" w:line="312" w:lineRule="auto"/>
        <w:jc w:val="both"/>
        <w:rPr>
          <w:b/>
          <w:sz w:val="28"/>
          <w:szCs w:val="28"/>
        </w:rPr>
      </w:pPr>
      <w:bookmarkStart w:id="9" w:name="_Toc7616610"/>
      <w:r w:rsidRPr="00C217C8">
        <w:rPr>
          <w:b/>
          <w:sz w:val="28"/>
          <w:szCs w:val="28"/>
        </w:rPr>
        <w:t xml:space="preserve">4.3 </w:t>
      </w:r>
      <w:r w:rsidR="00EF2C07" w:rsidRPr="00C217C8">
        <w:rPr>
          <w:b/>
          <w:sz w:val="28"/>
          <w:szCs w:val="28"/>
        </w:rPr>
        <w:t>Wydarzenia</w:t>
      </w:r>
      <w:bookmarkEnd w:id="9"/>
      <w:r w:rsidR="00EF2C07" w:rsidRPr="00C217C8">
        <w:rPr>
          <w:b/>
          <w:sz w:val="28"/>
          <w:szCs w:val="28"/>
        </w:rPr>
        <w:t xml:space="preserve"> </w:t>
      </w:r>
    </w:p>
    <w:p w:rsidR="00EB244B" w:rsidRDefault="00AD34C6" w:rsidP="00F10907">
      <w:pPr>
        <w:spacing w:after="0" w:line="312" w:lineRule="auto"/>
        <w:ind w:firstLine="708"/>
        <w:jc w:val="both"/>
      </w:pPr>
      <w:r>
        <w:t xml:space="preserve">Wszystkie spotkania </w:t>
      </w:r>
      <w:r w:rsidR="00AC6C9E">
        <w:t xml:space="preserve">określone w Scrum Guide </w:t>
      </w:r>
      <w:r>
        <w:t xml:space="preserve">to punkty przeprowadzania inspekcji </w:t>
      </w:r>
      <w:r w:rsidR="00592E07">
        <w:t>i możliwości zastosowania adaptacji</w:t>
      </w:r>
      <w:r w:rsidR="0098792C">
        <w:t xml:space="preserve">. </w:t>
      </w:r>
      <w:r w:rsidR="00592E07">
        <w:t xml:space="preserve">Dodatkowo </w:t>
      </w:r>
      <w:r w:rsidR="00AC6C9E">
        <w:t xml:space="preserve">wydarzenia </w:t>
      </w:r>
      <w:r w:rsidR="00592E07">
        <w:t xml:space="preserve">zapewniają przejrzystość w projekcie. Nie powinno się wprowadzać dodatkowych cyklicznych spotkań. Wszystkie spotkania są ścisłe ograniczone czasowo. Należy również pamiętać, </w:t>
      </w:r>
      <w:r w:rsidR="00787828">
        <w:t>że</w:t>
      </w:r>
      <w:r w:rsidR="00592E07">
        <w:t xml:space="preserve"> pominięcie któregokolwiek z wydarzeń, może skutkować obniżeniem przejrzystości w projekcie i utraceniem </w:t>
      </w:r>
      <w:r w:rsidR="00AC6C9E">
        <w:t>możliwości</w:t>
      </w:r>
      <w:r w:rsidR="00592E07">
        <w:t xml:space="preserve"> inspekcji i adaptacji.</w:t>
      </w:r>
    </w:p>
    <w:p w:rsidR="00892427" w:rsidRDefault="00892427" w:rsidP="00F10907">
      <w:pPr>
        <w:spacing w:after="0" w:line="312" w:lineRule="auto"/>
        <w:ind w:firstLine="708"/>
        <w:jc w:val="both"/>
      </w:pPr>
    </w:p>
    <w:p w:rsidR="00A40DA8" w:rsidRPr="00C217C8" w:rsidRDefault="00A40DA8" w:rsidP="00F10907">
      <w:pPr>
        <w:pStyle w:val="Nagwek4"/>
        <w:spacing w:before="0" w:line="312" w:lineRule="auto"/>
        <w:jc w:val="both"/>
        <w:rPr>
          <w:b/>
          <w:sz w:val="24"/>
          <w:szCs w:val="24"/>
        </w:rPr>
      </w:pPr>
      <w:r w:rsidRPr="00C217C8">
        <w:rPr>
          <w:b/>
          <w:sz w:val="24"/>
          <w:szCs w:val="24"/>
        </w:rPr>
        <w:t xml:space="preserve">4.3.1 </w:t>
      </w:r>
      <w:r w:rsidR="00EF2C07" w:rsidRPr="00C217C8">
        <w:rPr>
          <w:b/>
          <w:sz w:val="24"/>
          <w:szCs w:val="24"/>
        </w:rPr>
        <w:t>Sprint</w:t>
      </w:r>
    </w:p>
    <w:p w:rsidR="00787828" w:rsidRDefault="006C65AB" w:rsidP="00F10907">
      <w:pPr>
        <w:spacing w:after="0" w:line="312" w:lineRule="auto"/>
        <w:ind w:firstLine="708"/>
        <w:jc w:val="both"/>
      </w:pPr>
      <w:r>
        <w:t>Sprint to czas jednej iteracji o ściśle określonym czasie trwania.  N</w:t>
      </w:r>
      <w:r w:rsidR="00592E07">
        <w:t xml:space="preserve">ie powinien on być ani skracany, ani wydłużany, ponieważ zaburza to predykcję i planowanie. </w:t>
      </w:r>
      <w:r w:rsidR="00787828">
        <w:t>Sprint może trwać od tygodnia do miesiąca.</w:t>
      </w:r>
    </w:p>
    <w:p w:rsidR="00787828" w:rsidRDefault="00592E07" w:rsidP="00F10907">
      <w:pPr>
        <w:spacing w:after="0" w:line="312" w:lineRule="auto"/>
        <w:jc w:val="both"/>
      </w:pPr>
      <w:r>
        <w:t xml:space="preserve">Zespół po kilku sprintach jest w stanie określać i planować, ile czasu zajmie mu wdrożenie ilu zadań, zaburzanie czasu sprintu powoduje tego zachwianie. </w:t>
      </w:r>
    </w:p>
    <w:p w:rsidR="00787828" w:rsidRDefault="00787828" w:rsidP="00892427">
      <w:pPr>
        <w:spacing w:after="0" w:line="312" w:lineRule="auto"/>
        <w:ind w:firstLine="708"/>
        <w:jc w:val="both"/>
      </w:pPr>
      <w:r>
        <w:t xml:space="preserve">Na </w:t>
      </w:r>
      <w:r w:rsidR="001F5E72">
        <w:t>ilustracji</w:t>
      </w:r>
      <w:r>
        <w:t xml:space="preserve"> </w:t>
      </w:r>
      <w:r w:rsidR="00892427">
        <w:t>4.1 przedstawiony jest</w:t>
      </w:r>
      <w:r>
        <w:t xml:space="preserve"> przebieg </w:t>
      </w:r>
      <w:r w:rsidR="0041371E">
        <w:t xml:space="preserve">trwania </w:t>
      </w:r>
      <w:r>
        <w:t>jednego sprintu</w:t>
      </w:r>
      <w:r w:rsidR="00892427">
        <w:t>.</w:t>
      </w:r>
    </w:p>
    <w:p w:rsidR="00787828" w:rsidRDefault="00787828" w:rsidP="00F77668">
      <w:pPr>
        <w:spacing w:after="0" w:line="312" w:lineRule="auto"/>
        <w:jc w:val="center"/>
      </w:pPr>
      <w:r>
        <w:rPr>
          <w:noProof/>
        </w:rPr>
        <w:drawing>
          <wp:inline distT="0" distB="0" distL="0" distR="0">
            <wp:extent cx="5943600" cy="2751455"/>
            <wp:effectExtent l="0" t="0" r="0"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um proces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2751455"/>
                    </a:xfrm>
                    <a:prstGeom prst="rect">
                      <a:avLst/>
                    </a:prstGeom>
                  </pic:spPr>
                </pic:pic>
              </a:graphicData>
            </a:graphic>
          </wp:inline>
        </w:drawing>
      </w:r>
    </w:p>
    <w:p w:rsidR="001F5E72" w:rsidRDefault="00F77668" w:rsidP="00F77668">
      <w:pPr>
        <w:spacing w:after="0" w:line="312" w:lineRule="auto"/>
        <w:jc w:val="center"/>
      </w:pPr>
      <w:r>
        <w:t xml:space="preserve">Rys. </w:t>
      </w:r>
      <w:r w:rsidR="00892427">
        <w:t xml:space="preserve">4.1 </w:t>
      </w:r>
      <w:r>
        <w:t xml:space="preserve">Sprint w metodyce Scrum </w:t>
      </w:r>
      <w:r w:rsidR="001F5E72">
        <w:t>[</w:t>
      </w:r>
      <w:r w:rsidR="001F5E72" w:rsidRPr="001F5E72">
        <w:t>https://www.qagile.pl/scrum/scrum-opis/</w:t>
      </w:r>
      <w:r w:rsidR="001F5E72">
        <w:t>]</w:t>
      </w:r>
    </w:p>
    <w:p w:rsidR="00892427" w:rsidRDefault="00892427" w:rsidP="00F10907">
      <w:pPr>
        <w:spacing w:after="0" w:line="312" w:lineRule="auto"/>
        <w:jc w:val="both"/>
      </w:pPr>
    </w:p>
    <w:p w:rsidR="00592E07" w:rsidRDefault="00592E07" w:rsidP="00F10907">
      <w:pPr>
        <w:spacing w:after="0" w:line="312" w:lineRule="auto"/>
        <w:ind w:firstLine="708"/>
        <w:jc w:val="both"/>
      </w:pPr>
      <w:r>
        <w:t xml:space="preserve">Każdy sprint powinien rozpoczynać się planowaniem, a kończyć przeglądem i retrospektywą. </w:t>
      </w:r>
      <w:r w:rsidR="0041371E">
        <w:br/>
      </w:r>
      <w:r>
        <w:t>W każdy dzień trwania sprintu powinno być przeprowadzane daily (spotkanie codzienne).</w:t>
      </w:r>
      <w:r w:rsidR="00177F2B">
        <w:t xml:space="preserve"> Należy pamiętać, że każdy sprint musi kończyć się wytworzeniem zamkniętej i skończonej funkcjonalności. Inaczej </w:t>
      </w:r>
      <w:r w:rsidR="00177F2B">
        <w:lastRenderedPageBreak/>
        <w:t xml:space="preserve">mówiąc, każdy sprint powinniśmy traktować jako osobny projekt, który musi zostać ukończony i </w:t>
      </w:r>
      <w:r w:rsidR="001F5E72">
        <w:t>tworzyć</w:t>
      </w:r>
      <w:r w:rsidR="00177F2B">
        <w:t xml:space="preserve"> spójny przyrost.</w:t>
      </w:r>
    </w:p>
    <w:p w:rsidR="00592E07" w:rsidRDefault="00592E07" w:rsidP="00F10907">
      <w:pPr>
        <w:spacing w:after="0" w:line="312" w:lineRule="auto"/>
        <w:ind w:firstLine="708"/>
        <w:jc w:val="both"/>
      </w:pPr>
      <w:r>
        <w:t xml:space="preserve">Dodam, że możliwe jest przerwanie trwania sprintu, jednakże nie jest to zjawisko częste, ani tym bardziej pożądane. Prawo do przerwania sprintu leży w rękach tylko </w:t>
      </w:r>
      <w:r w:rsidR="00177F2B">
        <w:t>i wyłącznie</w:t>
      </w:r>
      <w:r>
        <w:t xml:space="preserve"> Product Ownera. </w:t>
      </w:r>
      <w:r w:rsidR="00177F2B">
        <w:t>Taką decyzję</w:t>
      </w:r>
      <w:r>
        <w:t xml:space="preserve"> powinien podjąć tylko </w:t>
      </w:r>
      <w:r w:rsidR="0041371E">
        <w:t>jeśli</w:t>
      </w:r>
      <w:r>
        <w:t xml:space="preserve"> Cel Sprintu zostanie zdezaktualizowany, w skutek zmian strategii lub rynku.</w:t>
      </w:r>
      <w:r w:rsidR="00177F2B">
        <w:t xml:space="preserve"> Powinien ją również podjąć po dokładnych dyskusjach z resztą zespołu i interesariuszami.</w:t>
      </w:r>
    </w:p>
    <w:p w:rsidR="00892427" w:rsidRPr="00592E07" w:rsidRDefault="00892427" w:rsidP="00F10907">
      <w:pPr>
        <w:spacing w:after="0" w:line="312" w:lineRule="auto"/>
        <w:ind w:firstLine="708"/>
        <w:jc w:val="both"/>
      </w:pPr>
    </w:p>
    <w:p w:rsidR="00A40DA8" w:rsidRPr="00C217C8" w:rsidRDefault="00A40DA8" w:rsidP="00F10907">
      <w:pPr>
        <w:pStyle w:val="Nagwek4"/>
        <w:spacing w:before="0" w:line="312" w:lineRule="auto"/>
        <w:jc w:val="both"/>
        <w:rPr>
          <w:b/>
          <w:sz w:val="24"/>
          <w:szCs w:val="24"/>
        </w:rPr>
      </w:pPr>
      <w:r w:rsidRPr="00C217C8">
        <w:rPr>
          <w:b/>
          <w:sz w:val="24"/>
          <w:szCs w:val="24"/>
        </w:rPr>
        <w:t>4</w:t>
      </w:r>
      <w:r w:rsidR="00EF2C07" w:rsidRPr="00C217C8">
        <w:rPr>
          <w:b/>
          <w:sz w:val="24"/>
          <w:szCs w:val="24"/>
        </w:rPr>
        <w:t>.3.</w:t>
      </w:r>
      <w:r w:rsidR="00C217C8">
        <w:rPr>
          <w:b/>
          <w:sz w:val="24"/>
          <w:szCs w:val="24"/>
        </w:rPr>
        <w:t>2</w:t>
      </w:r>
      <w:r w:rsidRPr="00C217C8">
        <w:rPr>
          <w:b/>
          <w:sz w:val="24"/>
          <w:szCs w:val="24"/>
        </w:rPr>
        <w:t xml:space="preserve"> Planowanie sprintu</w:t>
      </w:r>
    </w:p>
    <w:p w:rsidR="00177F2B" w:rsidRDefault="00177F2B" w:rsidP="00F10907">
      <w:pPr>
        <w:spacing w:after="0" w:line="312" w:lineRule="auto"/>
        <w:ind w:firstLine="708"/>
        <w:jc w:val="both"/>
      </w:pPr>
      <w:r>
        <w:t>Planowanie sprintu jest spotkaniem rozpoczynającym</w:t>
      </w:r>
      <w:r w:rsidR="00D82221">
        <w:t xml:space="preserve"> dany sprint</w:t>
      </w:r>
      <w:r>
        <w:t xml:space="preserve">, podczas niego obecni są wszyscy członkowie zespołu scrumowego i ustalana jest praca na najbliższy sprint. Spotkanie powinno trwać maksymalnie 8 godzin, w momencie, gdy sprint trwa miesiąc. Scrum master powinien zapewnić przejrzystość spotkania, </w:t>
      </w:r>
      <w:r w:rsidR="00D82221">
        <w:t xml:space="preserve">możliwość </w:t>
      </w:r>
      <w:r>
        <w:t>jego odbyci</w:t>
      </w:r>
      <w:r w:rsidR="00D82221">
        <w:t>a</w:t>
      </w:r>
      <w:r>
        <w:t xml:space="preserve"> się i zapewnienie, że wszyscy rozumieją jego cel. </w:t>
      </w:r>
      <w:r w:rsidR="00DA124F">
        <w:t>Natomiast Właściciel Produ</w:t>
      </w:r>
      <w:r w:rsidR="00417070">
        <w:t>kt</w:t>
      </w:r>
      <w:r w:rsidR="00DA124F">
        <w:t xml:space="preserve">u uczestniczy w spotkaniu w celu rozwiania jakikolwiek niepewności </w:t>
      </w:r>
      <w:r w:rsidR="00D82221">
        <w:br/>
      </w:r>
      <w:r w:rsidR="00DA124F">
        <w:t xml:space="preserve">i wytłumaczenia wszystkich elementów </w:t>
      </w:r>
      <w:r w:rsidR="00892427">
        <w:t>B</w:t>
      </w:r>
      <w:r w:rsidR="00DA124F">
        <w:t>acklogu.</w:t>
      </w:r>
    </w:p>
    <w:p w:rsidR="00DA124F" w:rsidRDefault="00177F2B" w:rsidP="0041371E">
      <w:pPr>
        <w:spacing w:after="0" w:line="312" w:lineRule="auto"/>
        <w:ind w:firstLine="708"/>
        <w:jc w:val="both"/>
      </w:pPr>
      <w:r>
        <w:t>Podczas spotkania określane jest co zosta</w:t>
      </w:r>
      <w:r w:rsidR="00F77668">
        <w:t>ni</w:t>
      </w:r>
      <w:r>
        <w:t xml:space="preserve">e dostarczone w ramach sprintu i jak zostanie wykonana praca niezbędna do jego dostarczenia. Zespół developerski sam decyduje, ile elementów </w:t>
      </w:r>
      <w:r w:rsidR="00892427">
        <w:t>B</w:t>
      </w:r>
      <w:r>
        <w:t>acklogu jest w stanie dowieść. Tworzą w ten sposób Backlog Sprintu. Podczas tego spotkania określany jest również Cel Sprintu, pozwala to na podniesienie przejrzystości dla zespołu developerskiego.</w:t>
      </w:r>
      <w:r w:rsidR="0041371E">
        <w:t xml:space="preserve"> </w:t>
      </w:r>
      <w:r w:rsidR="00DA124F">
        <w:t>Na to spotkanie mogą być również zaproszone inne osoby spoza zespołu, wedle potrzeb.</w:t>
      </w:r>
    </w:p>
    <w:p w:rsidR="001F5E72" w:rsidRDefault="001F5E72" w:rsidP="00F10907">
      <w:pPr>
        <w:spacing w:after="0" w:line="312" w:lineRule="auto"/>
        <w:ind w:firstLine="708"/>
        <w:jc w:val="both"/>
      </w:pPr>
      <w:r>
        <w:t xml:space="preserve">Opis spotkania i </w:t>
      </w:r>
      <w:r w:rsidR="00417070">
        <w:t>pytań</w:t>
      </w:r>
      <w:r w:rsidR="006C65AB">
        <w:t xml:space="preserve">, które warto na nim zadać oraz </w:t>
      </w:r>
      <w:r w:rsidR="00892427">
        <w:t>wszystkie</w:t>
      </w:r>
      <w:r w:rsidR="006C65AB">
        <w:t xml:space="preserve"> reguły i ograniczenia dostępne są w książce </w:t>
      </w:r>
      <w:r w:rsidR="00A20ADA">
        <w:rPr>
          <w:highlight w:val="yellow"/>
        </w:rPr>
        <w:t>[1</w:t>
      </w:r>
      <w:r w:rsidR="00E25314">
        <w:rPr>
          <w:highlight w:val="yellow"/>
        </w:rPr>
        <w:t>9</w:t>
      </w:r>
      <w:r w:rsidRPr="00892427">
        <w:rPr>
          <w:highlight w:val="yellow"/>
        </w:rPr>
        <w:t>]</w:t>
      </w:r>
      <w:r w:rsidR="00892427" w:rsidRPr="00892427">
        <w:rPr>
          <w:highlight w:val="yellow"/>
        </w:rPr>
        <w:t>.</w:t>
      </w:r>
    </w:p>
    <w:p w:rsidR="00160D27" w:rsidRDefault="0041371E" w:rsidP="00F10907">
      <w:pPr>
        <w:spacing w:after="0" w:line="312" w:lineRule="auto"/>
        <w:ind w:firstLine="708"/>
        <w:jc w:val="both"/>
      </w:pPr>
      <w:r>
        <w:t>Na koniec należy pamiętać, że j</w:t>
      </w:r>
      <w:r w:rsidR="00892427">
        <w:t xml:space="preserve">ak podkreśla Mariusz Chrapko w książce </w:t>
      </w:r>
      <w:r w:rsidR="00892427" w:rsidRPr="00892427">
        <w:rPr>
          <w:highlight w:val="yellow"/>
        </w:rPr>
        <w:t>[</w:t>
      </w:r>
      <w:r w:rsidR="00A20ADA">
        <w:rPr>
          <w:highlight w:val="yellow"/>
        </w:rPr>
        <w:t>2</w:t>
      </w:r>
      <w:r w:rsidR="00892427" w:rsidRPr="00892427">
        <w:rPr>
          <w:highlight w:val="yellow"/>
        </w:rPr>
        <w:t>]</w:t>
      </w:r>
      <w:r w:rsidR="00892427">
        <w:t xml:space="preserve"> „</w:t>
      </w:r>
      <w:r w:rsidR="00160D27">
        <w:t>Musimy pamiętać, że nie jesteśmy w stanie przewidzieć wszystkiego z góry, planowanie powinno być pomocne, ale nie przesadne</w:t>
      </w:r>
      <w:r w:rsidR="00892427">
        <w:t>”.</w:t>
      </w:r>
      <w:r w:rsidR="006C65AB">
        <w:t xml:space="preserve"> </w:t>
      </w:r>
    </w:p>
    <w:p w:rsidR="00892427" w:rsidRPr="00177F2B" w:rsidRDefault="00892427" w:rsidP="00F10907">
      <w:pPr>
        <w:spacing w:after="0" w:line="312" w:lineRule="auto"/>
        <w:ind w:firstLine="708"/>
        <w:jc w:val="both"/>
      </w:pPr>
    </w:p>
    <w:p w:rsidR="00A40DA8" w:rsidRPr="00C217C8" w:rsidRDefault="00EF2C07" w:rsidP="00F10907">
      <w:pPr>
        <w:pStyle w:val="Nagwek4"/>
        <w:spacing w:before="0" w:line="312" w:lineRule="auto"/>
        <w:jc w:val="both"/>
        <w:rPr>
          <w:b/>
          <w:sz w:val="24"/>
          <w:szCs w:val="24"/>
        </w:rPr>
      </w:pPr>
      <w:r w:rsidRPr="00C217C8">
        <w:rPr>
          <w:b/>
          <w:sz w:val="24"/>
          <w:szCs w:val="24"/>
        </w:rPr>
        <w:t>4.3.</w:t>
      </w:r>
      <w:r w:rsidR="00C217C8">
        <w:rPr>
          <w:b/>
          <w:sz w:val="24"/>
          <w:szCs w:val="24"/>
        </w:rPr>
        <w:t>3</w:t>
      </w:r>
      <w:r w:rsidR="00A40DA8" w:rsidRPr="00C217C8">
        <w:rPr>
          <w:b/>
          <w:sz w:val="24"/>
          <w:szCs w:val="24"/>
        </w:rPr>
        <w:t xml:space="preserve"> Przegląd sprintu</w:t>
      </w:r>
    </w:p>
    <w:p w:rsidR="00845D97" w:rsidRDefault="00845D97" w:rsidP="00F10907">
      <w:pPr>
        <w:spacing w:after="0" w:line="312" w:lineRule="auto"/>
        <w:ind w:firstLine="708"/>
        <w:jc w:val="both"/>
      </w:pPr>
      <w:r>
        <w:t xml:space="preserve">Przegląd sprintu jest spotkaniem kończącym </w:t>
      </w:r>
      <w:r w:rsidR="006C65AB">
        <w:t>okres jednego sprintu</w:t>
      </w:r>
      <w:r>
        <w:t xml:space="preserve">. Podczas tego spotkania inspekcji poddawana jest </w:t>
      </w:r>
      <w:r w:rsidR="006C65AB">
        <w:t xml:space="preserve">wykonana </w:t>
      </w:r>
      <w:r>
        <w:t xml:space="preserve">praca, czyli przyrost produktu. Oceniane jest co udało się zrobić, </w:t>
      </w:r>
      <w:r w:rsidR="0041371E">
        <w:br/>
      </w:r>
      <w:r>
        <w:t xml:space="preserve">a czego się nie udało. </w:t>
      </w:r>
      <w:r w:rsidR="00CB1ED5">
        <w:t xml:space="preserve">Omawiane są napotkane podczas sprintu przeszkody i ich rozwiązania. </w:t>
      </w:r>
      <w:r>
        <w:t xml:space="preserve">Na tej podstawie powinny być wyciągane wnioski, co do planowania pracy na kolejne sprinty. Analizowane jest również, jakie kroki powinny zostać poczynione, by zoptymalizować kolejne przyrosty. </w:t>
      </w:r>
      <w:r w:rsidR="00CB1ED5">
        <w:t>Spotkanie ma przede wszystkim na celu pobudzenie współpracy oraz uzyskanie informacji zwrotnej. Wynikiem przeprowadzonego spotkania jest poprawiony Backlog.</w:t>
      </w:r>
    </w:p>
    <w:p w:rsidR="00CB1ED5" w:rsidRDefault="00CB1ED5" w:rsidP="00F10907">
      <w:pPr>
        <w:spacing w:after="0" w:line="312" w:lineRule="auto"/>
        <w:ind w:firstLine="708"/>
        <w:jc w:val="both"/>
      </w:pPr>
      <w:r>
        <w:lastRenderedPageBreak/>
        <w:t xml:space="preserve">Spotkanie to trwa maksymalnie 4 godziny dla miesięcznego sprintu. </w:t>
      </w:r>
      <w:r w:rsidR="00D82221">
        <w:t>Scrum Master odpowiedzialny jest za</w:t>
      </w:r>
      <w:r>
        <w:t xml:space="preserve"> zapewnienie, że spotkanie się odbywa i jego uczestnicy rozumieją cel. Podczas spotkania powinni być obecni interesariusze. </w:t>
      </w:r>
      <w:r w:rsidR="000D7D67">
        <w:t>Spotkanie ma na celu usprawnienie pracy i uczynienie jest bardziej satysfakcjonującą. Oczywiście należy pamiętać, że wszelkie ustalenia podczas spotkania musza być zgodne ze strategia firmy i produktu.</w:t>
      </w:r>
    </w:p>
    <w:p w:rsidR="009830E6" w:rsidRDefault="006C65AB" w:rsidP="00F10907">
      <w:pPr>
        <w:spacing w:after="0" w:line="312" w:lineRule="auto"/>
        <w:ind w:firstLine="708"/>
        <w:jc w:val="both"/>
      </w:pPr>
      <w:r>
        <w:t>Przy p</w:t>
      </w:r>
      <w:r w:rsidR="009830E6">
        <w:t>omyślnie przeprowadz</w:t>
      </w:r>
      <w:r>
        <w:t>onym</w:t>
      </w:r>
      <w:r w:rsidR="009830E6">
        <w:t xml:space="preserve"> przegląd</w:t>
      </w:r>
      <w:r>
        <w:t>zie, l</w:t>
      </w:r>
      <w:r w:rsidR="009830E6">
        <w:t xml:space="preserve">udzie niebędący członkami zespołu scrumowego dowiadują się o przeprowadzonych pracach i </w:t>
      </w:r>
      <w:r w:rsidR="00417070">
        <w:t>pomagają</w:t>
      </w:r>
      <w:r w:rsidR="009830E6">
        <w:t xml:space="preserve"> wyznaczyć ich dalszy kierunek. Zespół scrumowy, ma natomiast szanse podnieść wartość biznesowa i marketingowa na podstawie informacji zwrotnej.</w:t>
      </w:r>
    </w:p>
    <w:p w:rsidR="00892427" w:rsidRPr="00845D97" w:rsidRDefault="00892427" w:rsidP="00F10907">
      <w:pPr>
        <w:spacing w:after="0" w:line="312" w:lineRule="auto"/>
        <w:ind w:firstLine="708"/>
        <w:jc w:val="both"/>
      </w:pPr>
    </w:p>
    <w:p w:rsidR="00A40DA8" w:rsidRPr="00C217C8" w:rsidRDefault="00EF2C07" w:rsidP="00F10907">
      <w:pPr>
        <w:pStyle w:val="Nagwek4"/>
        <w:spacing w:before="0" w:line="312" w:lineRule="auto"/>
        <w:jc w:val="both"/>
        <w:rPr>
          <w:b/>
          <w:sz w:val="24"/>
          <w:szCs w:val="24"/>
        </w:rPr>
      </w:pPr>
      <w:r w:rsidRPr="00C217C8">
        <w:rPr>
          <w:b/>
          <w:sz w:val="24"/>
          <w:szCs w:val="24"/>
        </w:rPr>
        <w:t>4.3.</w:t>
      </w:r>
      <w:r w:rsidR="00C217C8" w:rsidRPr="00C217C8">
        <w:rPr>
          <w:b/>
          <w:sz w:val="24"/>
          <w:szCs w:val="24"/>
        </w:rPr>
        <w:t>4</w:t>
      </w:r>
      <w:r w:rsidR="00A40DA8" w:rsidRPr="00C217C8">
        <w:rPr>
          <w:b/>
          <w:sz w:val="24"/>
          <w:szCs w:val="24"/>
        </w:rPr>
        <w:t xml:space="preserve"> Retrospektywa</w:t>
      </w:r>
    </w:p>
    <w:p w:rsidR="009830E6" w:rsidRPr="009830E6" w:rsidRDefault="009830E6" w:rsidP="00F10907">
      <w:pPr>
        <w:spacing w:after="0" w:line="312" w:lineRule="auto"/>
        <w:ind w:firstLine="708"/>
        <w:jc w:val="both"/>
      </w:pPr>
      <w:r>
        <w:t xml:space="preserve">Tak jak przegląd sprintu dotyczy inspekcji i adaptacji produktu, tak retrospektywa dotyczy inspekcji i adaptacji PROCESU. Celem </w:t>
      </w:r>
      <w:r w:rsidR="00D82221">
        <w:t xml:space="preserve">retrospekcji </w:t>
      </w:r>
      <w:r>
        <w:t>jest nieustanna poprawa procesu, dzięki której dobry zespół scrumowy, staje się jeszcze lepszym zespołem scrumowym.</w:t>
      </w:r>
    </w:p>
    <w:p w:rsidR="00CB1ED5" w:rsidRDefault="00CB1ED5" w:rsidP="00F10907">
      <w:pPr>
        <w:spacing w:after="0" w:line="312" w:lineRule="auto"/>
        <w:ind w:firstLine="708"/>
        <w:jc w:val="both"/>
      </w:pPr>
      <w:r>
        <w:t xml:space="preserve">Retrospektywa sprintu przeprowadzana jest zazwyczaj zaraz po spotkaniu dotyczącym przeglądu sprintu. Podczas tego spotkania, zespół nie skupia się na przyroście, ale na wzajemnej współpracy. </w:t>
      </w:r>
      <w:r w:rsidR="00D82221">
        <w:t>Zespół wspólnie z</w:t>
      </w:r>
      <w:r>
        <w:t xml:space="preserve">astanawia się nad tym co zrobić, by usprawnić współprace oraz prace nad produktem. </w:t>
      </w:r>
      <w:r w:rsidR="000D7D67">
        <w:t xml:space="preserve">Brane pod uwagę </w:t>
      </w:r>
      <w:r w:rsidR="006C65AB">
        <w:t>są</w:t>
      </w:r>
      <w:r w:rsidR="000D7D67">
        <w:t xml:space="preserve"> różne aspekty ludzi, relacji, procesów oraz narzędzi. </w:t>
      </w:r>
      <w:r>
        <w:t xml:space="preserve">Spotkanie nie powinno trwać dłużej niż </w:t>
      </w:r>
      <w:r w:rsidR="0041371E">
        <w:br/>
      </w:r>
      <w:r>
        <w:t>3 godziny</w:t>
      </w:r>
      <w:r w:rsidR="00D82221">
        <w:t xml:space="preserve"> dla</w:t>
      </w:r>
      <w:r>
        <w:t xml:space="preserve"> sprintu o miesięcznej długości. </w:t>
      </w:r>
    </w:p>
    <w:p w:rsidR="00CB1ED5" w:rsidRDefault="00CB1ED5" w:rsidP="00F10907">
      <w:pPr>
        <w:spacing w:after="0" w:line="312" w:lineRule="auto"/>
        <w:ind w:firstLine="708"/>
        <w:jc w:val="both"/>
      </w:pPr>
      <w:r>
        <w:t xml:space="preserve">Scrum master, oprócz typowych obowiązkowych dotyczących spotkań, zapewnia </w:t>
      </w:r>
      <w:r w:rsidR="0024692D">
        <w:t>również,</w:t>
      </w:r>
      <w:r>
        <w:t xml:space="preserve"> że spotkanie przebiega w </w:t>
      </w:r>
      <w:r w:rsidR="000D7D67">
        <w:t xml:space="preserve">dobrej atmosferze i </w:t>
      </w:r>
      <w:r w:rsidR="00D82221">
        <w:t>jest</w:t>
      </w:r>
      <w:r w:rsidR="000D7D67">
        <w:t xml:space="preserve"> produktywne. </w:t>
      </w:r>
    </w:p>
    <w:p w:rsidR="00892427" w:rsidRPr="00CB1ED5" w:rsidRDefault="00892427" w:rsidP="00F10907">
      <w:pPr>
        <w:spacing w:after="0" w:line="312" w:lineRule="auto"/>
        <w:ind w:firstLine="708"/>
        <w:jc w:val="both"/>
      </w:pPr>
    </w:p>
    <w:p w:rsidR="00A40DA8" w:rsidRPr="00C217C8" w:rsidRDefault="00EF2C07" w:rsidP="00F10907">
      <w:pPr>
        <w:pStyle w:val="Nagwek4"/>
        <w:spacing w:before="0" w:line="312" w:lineRule="auto"/>
        <w:jc w:val="both"/>
        <w:rPr>
          <w:b/>
          <w:sz w:val="24"/>
          <w:szCs w:val="24"/>
        </w:rPr>
      </w:pPr>
      <w:r w:rsidRPr="00C217C8">
        <w:rPr>
          <w:b/>
          <w:sz w:val="24"/>
          <w:szCs w:val="24"/>
        </w:rPr>
        <w:t>4.3.</w:t>
      </w:r>
      <w:r w:rsidR="00C217C8" w:rsidRPr="00C217C8">
        <w:rPr>
          <w:b/>
          <w:sz w:val="24"/>
          <w:szCs w:val="24"/>
        </w:rPr>
        <w:t>5</w:t>
      </w:r>
      <w:r w:rsidR="00A40DA8" w:rsidRPr="00C217C8">
        <w:rPr>
          <w:b/>
          <w:sz w:val="24"/>
          <w:szCs w:val="24"/>
        </w:rPr>
        <w:t xml:space="preserve"> Daily</w:t>
      </w:r>
    </w:p>
    <w:p w:rsidR="007C177B" w:rsidRDefault="007C177B" w:rsidP="00F10907">
      <w:pPr>
        <w:spacing w:after="0" w:line="312" w:lineRule="auto"/>
        <w:ind w:firstLine="708"/>
        <w:jc w:val="both"/>
      </w:pPr>
      <w:r>
        <w:t xml:space="preserve">Daily, czyli inaczej codzienny scrum to spotkanie, które powinno być przeprowadzane codziennie i nie trwać </w:t>
      </w:r>
      <w:r w:rsidR="00D82221">
        <w:t>dłużej</w:t>
      </w:r>
      <w:r>
        <w:t xml:space="preserve"> niż 15 minut.</w:t>
      </w:r>
      <w:r w:rsidR="00845D97">
        <w:t xml:space="preserve"> Jest to wydarzenie skierowane głównie do zespołu developerskiego, żeby mogli podzielić się </w:t>
      </w:r>
      <w:r w:rsidR="00A774F3">
        <w:t>postępem</w:t>
      </w:r>
      <w:r w:rsidR="00845D97">
        <w:t xml:space="preserve"> w projekcie. Podczas spotkania każdy z członków zespołu musi się wypowiedzieć i opowiedzieć co udało mu się zrobić wczoraj i czym zajmować będzie się dzisiaj. </w:t>
      </w:r>
    </w:p>
    <w:p w:rsidR="00845D97" w:rsidRDefault="00845D97" w:rsidP="00F10907">
      <w:pPr>
        <w:spacing w:after="0" w:line="312" w:lineRule="auto"/>
        <w:ind w:firstLine="708"/>
        <w:jc w:val="both"/>
      </w:pPr>
      <w:r>
        <w:t xml:space="preserve">Jest to sposób na kontrole i motywacje do działania dla członków zespołu, jak i również miejsce, gdzie zapewniamy komunikacje i przejrzystość w projekcie. Jest to </w:t>
      </w:r>
      <w:r w:rsidR="006425F5">
        <w:t>możliwość za</w:t>
      </w:r>
      <w:r>
        <w:t>planowani</w:t>
      </w:r>
      <w:r w:rsidR="006425F5">
        <w:t>a</w:t>
      </w:r>
      <w:r>
        <w:t xml:space="preserve"> czasu na kolejne 24 godziny. Spotkanie powinno odbywać się codziennie w tym samym miejscu o tej samej porze. Oceniany jest</w:t>
      </w:r>
      <w:r w:rsidR="006425F5">
        <w:t xml:space="preserve"> na nim postęp</w:t>
      </w:r>
      <w:r>
        <w:t xml:space="preserve"> prac i weryfikacja celu sprintu. Podczas spotkania członkowie alarmują również o wszystkich napotkanych oraz potencjalnych przeszkodach. Pozwala to na jak najszybsze zidentyfikowanie problemów i ich naprawę. Dodatkowo </w:t>
      </w:r>
      <w:r w:rsidR="006425F5">
        <w:t>daily pozwala</w:t>
      </w:r>
      <w:r>
        <w:t xml:space="preserve"> na przyspieszenie procesu podejmowania decyzji. Spotkanie to jest niezwykle kluczowe, jeśli chodzi o aspekty inspekcji i adaptacji.</w:t>
      </w:r>
    </w:p>
    <w:p w:rsidR="00845D97" w:rsidRDefault="00845D97" w:rsidP="00F10907">
      <w:pPr>
        <w:spacing w:after="0" w:line="312" w:lineRule="auto"/>
        <w:ind w:firstLine="708"/>
        <w:jc w:val="both"/>
      </w:pPr>
      <w:r>
        <w:lastRenderedPageBreak/>
        <w:t>Scrum Master zapewnia, że spotkanie na pewno się odbędzie i odbędzie się w wyznaczonych ramach czasowych, jednak to zespół developerski jest odpowiedzialny za jego przeprowadzenie.</w:t>
      </w:r>
    </w:p>
    <w:p w:rsidR="00892427" w:rsidRPr="007C177B" w:rsidRDefault="00892427" w:rsidP="00F10907">
      <w:pPr>
        <w:spacing w:after="0" w:line="312" w:lineRule="auto"/>
        <w:ind w:firstLine="708"/>
        <w:jc w:val="both"/>
      </w:pPr>
    </w:p>
    <w:p w:rsidR="00EF2C07" w:rsidRPr="00C217C8" w:rsidRDefault="00EF2C07" w:rsidP="00F10907">
      <w:pPr>
        <w:pStyle w:val="Nagwek3"/>
        <w:spacing w:before="0" w:line="312" w:lineRule="auto"/>
        <w:jc w:val="both"/>
        <w:rPr>
          <w:b/>
          <w:sz w:val="28"/>
          <w:szCs w:val="28"/>
        </w:rPr>
      </w:pPr>
      <w:bookmarkStart w:id="10" w:name="_Toc7616611"/>
      <w:r w:rsidRPr="00C217C8">
        <w:rPr>
          <w:b/>
          <w:sz w:val="28"/>
          <w:szCs w:val="28"/>
        </w:rPr>
        <w:t>4.4 Artefakty</w:t>
      </w:r>
      <w:bookmarkEnd w:id="10"/>
    </w:p>
    <w:p w:rsidR="00EF2C07" w:rsidRPr="00C217C8" w:rsidRDefault="00EF2C07" w:rsidP="00F10907">
      <w:pPr>
        <w:pStyle w:val="Nagwek4"/>
        <w:spacing w:before="0" w:line="312" w:lineRule="auto"/>
        <w:jc w:val="both"/>
        <w:rPr>
          <w:b/>
          <w:sz w:val="24"/>
          <w:szCs w:val="24"/>
        </w:rPr>
      </w:pPr>
      <w:r w:rsidRPr="00C217C8">
        <w:rPr>
          <w:b/>
          <w:sz w:val="24"/>
          <w:szCs w:val="24"/>
        </w:rPr>
        <w:t>4.4.1 Backlog</w:t>
      </w:r>
    </w:p>
    <w:p w:rsidR="00B867AA" w:rsidRDefault="00B867AA" w:rsidP="006B5C82">
      <w:pPr>
        <w:spacing w:after="0" w:line="312" w:lineRule="auto"/>
        <w:ind w:firstLine="708"/>
        <w:jc w:val="both"/>
      </w:pPr>
      <w:r>
        <w:t>Backlog Produkt</w:t>
      </w:r>
      <w:r w:rsidR="00193006">
        <w:t>u</w:t>
      </w:r>
      <w:r>
        <w:t xml:space="preserve">, to lista wszystkich rzeczy, które na ten moment wiemy o rozwoju produktu. Jest to jedyne źródło wymagań w projekcie. Osobą odpowiedzialną za jego tworzenie i </w:t>
      </w:r>
      <w:r w:rsidR="00193006">
        <w:t>pielęgnowanie</w:t>
      </w:r>
      <w:r>
        <w:t xml:space="preserve"> jest Właściciel Produktu. Nie jest to lista zadań, która w którymś momencie zostanie ukończona, Backlog rozwija się cały czas – dodajemy nowe elementy, usuwamy te które się przeterminowały, uszczegóławiamy te zbyt duże. Backlog istnieje tak długo, jak istnieje tworzony na jego podstawie produkt. </w:t>
      </w:r>
    </w:p>
    <w:p w:rsidR="009830E6" w:rsidRDefault="00B867AA" w:rsidP="006B5C82">
      <w:pPr>
        <w:spacing w:after="0" w:line="312" w:lineRule="auto"/>
        <w:ind w:firstLine="708"/>
        <w:jc w:val="both"/>
        <w:rPr>
          <w:highlight w:val="yellow"/>
        </w:rPr>
      </w:pPr>
      <w:r>
        <w:t xml:space="preserve">Backlog produktu powinno się regularnie </w:t>
      </w:r>
      <w:r w:rsidR="00417070">
        <w:t>doskonalić</w:t>
      </w:r>
      <w:r>
        <w:t xml:space="preserve">, dodawać szczegóły, </w:t>
      </w:r>
      <w:r w:rsidR="00417070">
        <w:t>szacowania</w:t>
      </w:r>
      <w:r>
        <w:t xml:space="preserve">, porządkować elementy. </w:t>
      </w:r>
      <w:r w:rsidR="0041371E">
        <w:t>Backlog</w:t>
      </w:r>
      <w:r w:rsidR="009830E6">
        <w:t xml:space="preserve"> powinien </w:t>
      </w:r>
      <w:r w:rsidR="0041371E">
        <w:t>posiadać</w:t>
      </w:r>
      <w:r w:rsidR="009830E6">
        <w:t xml:space="preserve"> opisane Definition of Done, czyli definicje ukończenia. Jest to zdefiniowany zestaw kroków, które element musi przejść, by uznano go za zakończonego. Przykład listy </w:t>
      </w:r>
      <w:r w:rsidR="006425F5">
        <w:t>można znaleźć</w:t>
      </w:r>
      <w:r w:rsidR="009830E6">
        <w:t xml:space="preserve"> </w:t>
      </w:r>
      <w:proofErr w:type="spellStart"/>
      <w:r w:rsidR="009830E6">
        <w:t>znaleźć</w:t>
      </w:r>
      <w:proofErr w:type="spellEnd"/>
      <w:r w:rsidR="009830E6">
        <w:t xml:space="preserve"> w </w:t>
      </w:r>
      <w:r w:rsidR="0041371E">
        <w:t>książce [</w:t>
      </w:r>
      <w:r w:rsidR="00A20ADA">
        <w:rPr>
          <w:highlight w:val="yellow"/>
        </w:rPr>
        <w:t>2</w:t>
      </w:r>
      <w:r w:rsidR="009830E6" w:rsidRPr="00892427">
        <w:rPr>
          <w:highlight w:val="yellow"/>
        </w:rPr>
        <w:t>]</w:t>
      </w:r>
      <w:r w:rsidR="00892427" w:rsidRPr="00892427">
        <w:rPr>
          <w:highlight w:val="yellow"/>
        </w:rPr>
        <w:t>.</w:t>
      </w:r>
    </w:p>
    <w:p w:rsidR="006425F5" w:rsidRDefault="006425F5" w:rsidP="006425F5">
      <w:pPr>
        <w:spacing w:after="0" w:line="312" w:lineRule="auto"/>
        <w:ind w:firstLine="708"/>
        <w:jc w:val="both"/>
      </w:pPr>
    </w:p>
    <w:p w:rsidR="009830E6" w:rsidRDefault="009830E6" w:rsidP="00F10907">
      <w:pPr>
        <w:spacing w:after="0" w:line="312" w:lineRule="auto"/>
        <w:jc w:val="both"/>
      </w:pPr>
      <w:r>
        <w:rPr>
          <w:noProof/>
        </w:rPr>
        <w:drawing>
          <wp:inline distT="0" distB="0" distL="0" distR="0">
            <wp:extent cx="5943600" cy="2950845"/>
            <wp:effectExtent l="0" t="0" r="0" b="1905"/>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ep.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2950845"/>
                    </a:xfrm>
                    <a:prstGeom prst="rect">
                      <a:avLst/>
                    </a:prstGeom>
                  </pic:spPr>
                </pic:pic>
              </a:graphicData>
            </a:graphic>
          </wp:inline>
        </w:drawing>
      </w:r>
    </w:p>
    <w:p w:rsidR="009830E6" w:rsidRDefault="006425F5" w:rsidP="00F10907">
      <w:pPr>
        <w:spacing w:after="0" w:line="312" w:lineRule="auto"/>
        <w:jc w:val="both"/>
      </w:pPr>
      <w:r>
        <w:t xml:space="preserve">Rys. </w:t>
      </w:r>
      <w:r w:rsidR="00892427">
        <w:t>4.2</w:t>
      </w:r>
      <w:r>
        <w:t xml:space="preserve"> Backlog projektu</w:t>
      </w:r>
      <w:r w:rsidR="00892427">
        <w:t xml:space="preserve"> </w:t>
      </w:r>
      <w:r w:rsidR="009830E6">
        <w:t>[</w:t>
      </w:r>
      <w:r w:rsidR="009830E6" w:rsidRPr="009830E6">
        <w:t>https://resources.collab.net/blogs/product-backlog-is-deep-invest-wisely-and-dive-carefully</w:t>
      </w:r>
      <w:r w:rsidR="009830E6">
        <w:t>]</w:t>
      </w:r>
    </w:p>
    <w:p w:rsidR="00892427" w:rsidRDefault="00892427" w:rsidP="00F10907">
      <w:pPr>
        <w:spacing w:after="0" w:line="312" w:lineRule="auto"/>
        <w:jc w:val="both"/>
      </w:pPr>
    </w:p>
    <w:p w:rsidR="009830E6" w:rsidRDefault="009830E6" w:rsidP="00F10907">
      <w:pPr>
        <w:spacing w:after="0" w:line="312" w:lineRule="auto"/>
        <w:ind w:firstLine="708"/>
        <w:jc w:val="both"/>
      </w:pPr>
      <w:r>
        <w:lastRenderedPageBreak/>
        <w:t xml:space="preserve">Dobry rejestr produktu cechuje się DEEP, czyli szczegółowy, </w:t>
      </w:r>
      <w:r w:rsidR="00A774F3">
        <w:t>oszacowany</w:t>
      </w:r>
      <w:r w:rsidR="00C65EEE">
        <w:t>, przygotowany na zmiany i zpriorytetyzowany.</w:t>
      </w:r>
      <w:r w:rsidR="00193006">
        <w:t xml:space="preserve"> Zadania o najwyższym priorytecie, powinny znajdować się na górze listy. Również te zadania powinny opisane być zgodnie z zasada INVEST – czyli wartościowe, odrębne, wyestymowane, odpowiedniej wielkości, określone i testowalne. </w:t>
      </w:r>
    </w:p>
    <w:p w:rsidR="00892427" w:rsidRDefault="00892427" w:rsidP="00F10907">
      <w:pPr>
        <w:spacing w:after="0" w:line="312" w:lineRule="auto"/>
        <w:ind w:firstLine="708"/>
        <w:jc w:val="both"/>
      </w:pPr>
    </w:p>
    <w:p w:rsidR="00EF2C07" w:rsidRPr="00C217C8" w:rsidRDefault="00EF2C07" w:rsidP="00F10907">
      <w:pPr>
        <w:pStyle w:val="Nagwek4"/>
        <w:spacing w:before="0" w:line="312" w:lineRule="auto"/>
        <w:jc w:val="both"/>
        <w:rPr>
          <w:b/>
          <w:sz w:val="24"/>
          <w:szCs w:val="24"/>
        </w:rPr>
      </w:pPr>
      <w:r w:rsidRPr="00C217C8">
        <w:rPr>
          <w:b/>
          <w:sz w:val="24"/>
          <w:szCs w:val="24"/>
        </w:rPr>
        <w:t>4.4.2 Backlog Sprintu</w:t>
      </w:r>
    </w:p>
    <w:p w:rsidR="00B867AA" w:rsidRDefault="00B867AA" w:rsidP="00F10907">
      <w:pPr>
        <w:spacing w:after="0" w:line="312" w:lineRule="auto"/>
        <w:ind w:firstLine="708"/>
        <w:jc w:val="both"/>
      </w:pPr>
      <w:r>
        <w:t xml:space="preserve">Backlog sprintu, to zbiór wszystkich zadań wybranych podczas spotkania planowania sprintu, </w:t>
      </w:r>
      <w:r w:rsidR="00E56E7C">
        <w:t>do</w:t>
      </w:r>
      <w:r>
        <w:t xml:space="preserve"> wykonanie w najbliższym sprincie. Obrazuje on całą prace, jaką należy wykonać, by osiągnąć cel sprintu. Backlog Sprintu, jest modyfikowany w trakcie trwania sprintu, gdy developerzy </w:t>
      </w:r>
      <w:r w:rsidR="00417070">
        <w:t>zaczną</w:t>
      </w:r>
      <w:r>
        <w:t xml:space="preserve"> pracę nad zadaniami, często wyłania się więcej szczegółów. Jednak to tylko developerzy mogą go </w:t>
      </w:r>
      <w:r w:rsidR="00417070">
        <w:t>zmieniać</w:t>
      </w:r>
      <w:r>
        <w:t>.</w:t>
      </w:r>
      <w:r w:rsidR="00417070">
        <w:t xml:space="preserve"> </w:t>
      </w:r>
      <w:r>
        <w:t>Jest to wyłączna własność zespołu developerskiego.</w:t>
      </w:r>
    </w:p>
    <w:p w:rsidR="00892427" w:rsidRDefault="00892427" w:rsidP="00F10907">
      <w:pPr>
        <w:spacing w:after="0" w:line="312" w:lineRule="auto"/>
        <w:ind w:firstLine="708"/>
        <w:jc w:val="both"/>
      </w:pPr>
    </w:p>
    <w:p w:rsidR="00DA6631" w:rsidRPr="00C217C8" w:rsidRDefault="00EF2C07" w:rsidP="00F10907">
      <w:pPr>
        <w:pStyle w:val="Nagwek3"/>
        <w:spacing w:before="0" w:line="312" w:lineRule="auto"/>
        <w:jc w:val="both"/>
        <w:rPr>
          <w:b/>
          <w:sz w:val="28"/>
          <w:szCs w:val="28"/>
        </w:rPr>
      </w:pPr>
      <w:bookmarkStart w:id="11" w:name="_Toc7616612"/>
      <w:r w:rsidRPr="00C217C8">
        <w:rPr>
          <w:b/>
          <w:sz w:val="28"/>
          <w:szCs w:val="28"/>
        </w:rPr>
        <w:t>4.5</w:t>
      </w:r>
      <w:r w:rsidR="00DA6631" w:rsidRPr="00C217C8">
        <w:rPr>
          <w:b/>
          <w:sz w:val="28"/>
          <w:szCs w:val="28"/>
        </w:rPr>
        <w:t xml:space="preserve"> Scrum of Scrums</w:t>
      </w:r>
      <w:bookmarkEnd w:id="11"/>
    </w:p>
    <w:p w:rsidR="00C65EEE" w:rsidRDefault="00C65EEE" w:rsidP="00F10907">
      <w:pPr>
        <w:spacing w:after="0" w:line="312" w:lineRule="auto"/>
        <w:ind w:firstLine="708"/>
        <w:jc w:val="both"/>
      </w:pPr>
      <w:r>
        <w:t xml:space="preserve">Często spotykaną praktyką, przy dużych projektach jest scrum scrumów. </w:t>
      </w:r>
      <w:r w:rsidR="00E56E7C">
        <w:t>W momencie</w:t>
      </w:r>
      <w:r w:rsidR="00417070">
        <w:t>,</w:t>
      </w:r>
      <w:r>
        <w:t xml:space="preserve"> kiedy trzeba </w:t>
      </w:r>
      <w:r w:rsidR="00417070">
        <w:t>podzielić</w:t>
      </w:r>
      <w:r>
        <w:t xml:space="preserve"> prace nad jednym produktem na wiele zespołów, </w:t>
      </w:r>
      <w:r w:rsidR="00E56E7C">
        <w:t xml:space="preserve">scrum scrumów </w:t>
      </w:r>
      <w:r>
        <w:t xml:space="preserve">pozwala na koordynowanie swojej pracy wewnątrz zespołu, mają na uwadze pracę innych zespołów. Zespół dodatkowo </w:t>
      </w:r>
      <w:r w:rsidR="00794027">
        <w:t>są</w:t>
      </w:r>
      <w:r>
        <w:t xml:space="preserve"> </w:t>
      </w:r>
      <w:r w:rsidR="00E56E7C">
        <w:t>w nim</w:t>
      </w:r>
      <w:r>
        <w:t xml:space="preserve"> osoby, które </w:t>
      </w:r>
      <w:r w:rsidR="00417070">
        <w:t>są</w:t>
      </w:r>
      <w:r>
        <w:t xml:space="preserve"> przedstawicielami zespołu dla innych zespołów developerskich. Organizowane jest wtedy dodatkowe spotkanie, które na celu ma synchronizacje prac wszystkich zespołów. </w:t>
      </w:r>
    </w:p>
    <w:p w:rsidR="00B867AA" w:rsidRDefault="00B867AA" w:rsidP="00F10907">
      <w:pPr>
        <w:spacing w:after="0" w:line="312" w:lineRule="auto"/>
        <w:ind w:firstLine="708"/>
        <w:jc w:val="both"/>
      </w:pPr>
      <w:r>
        <w:t xml:space="preserve">Więcej informacji jak przeprowadzać scrum of scrum, o odpowiednich narzędziach i pułapkach </w:t>
      </w:r>
      <w:r w:rsidR="00E56E7C">
        <w:t>znaleźć można</w:t>
      </w:r>
      <w:r>
        <w:t xml:space="preserve"> w </w:t>
      </w:r>
      <w:r w:rsidR="00892427">
        <w:t xml:space="preserve">artykule </w:t>
      </w:r>
      <w:r w:rsidR="00A20ADA">
        <w:rPr>
          <w:highlight w:val="yellow"/>
        </w:rPr>
        <w:t>[1].</w:t>
      </w:r>
    </w:p>
    <w:p w:rsidR="00193006" w:rsidRDefault="00193006" w:rsidP="00F10907">
      <w:pPr>
        <w:spacing w:after="0" w:line="312" w:lineRule="auto"/>
        <w:jc w:val="both"/>
      </w:pPr>
    </w:p>
    <w:p w:rsidR="00193006" w:rsidRDefault="00E56E7C" w:rsidP="00F10907">
      <w:pPr>
        <w:spacing w:after="0" w:line="312" w:lineRule="auto"/>
        <w:ind w:firstLine="708"/>
        <w:jc w:val="both"/>
      </w:pPr>
      <w:r>
        <w:t xml:space="preserve">Metodyka </w:t>
      </w:r>
      <w:r w:rsidR="00193006">
        <w:t>Scrum jest jedną z najbardziej popularnych metodyk zwinnych, implementowanych jednak bardzo często „po swojemu”</w:t>
      </w:r>
      <w:r w:rsidR="0041371E">
        <w:t xml:space="preserve">. Eliminując niezbędne </w:t>
      </w:r>
      <w:r w:rsidR="000177F5">
        <w:t>elementy</w:t>
      </w:r>
      <w:r w:rsidR="0041371E">
        <w:t xml:space="preserve"> lub dodając wykraczające poza zakres </w:t>
      </w:r>
      <w:r>
        <w:t>opisany w Scrum Guide</w:t>
      </w:r>
      <w:r w:rsidR="0041371E">
        <w:t>.</w:t>
      </w:r>
    </w:p>
    <w:p w:rsidR="00B867AA" w:rsidRPr="00EB244B" w:rsidRDefault="00193006" w:rsidP="00F10907">
      <w:pPr>
        <w:spacing w:after="0" w:line="312" w:lineRule="auto"/>
        <w:ind w:firstLine="708"/>
        <w:jc w:val="both"/>
      </w:pPr>
      <w:r>
        <w:t xml:space="preserve">W </w:t>
      </w:r>
      <w:r w:rsidR="00E56E7C">
        <w:t>metodyce Scrum</w:t>
      </w:r>
      <w:r>
        <w:t xml:space="preserve"> niezwykle ważne jest to</w:t>
      </w:r>
      <w:r w:rsidR="00E56E7C">
        <w:t>,</w:t>
      </w:r>
      <w:r>
        <w:t xml:space="preserve"> by </w:t>
      </w:r>
      <w:r w:rsidR="00E56E7C">
        <w:t xml:space="preserve">zespół </w:t>
      </w:r>
      <w:r>
        <w:t xml:space="preserve">i osoby związane z projektem </w:t>
      </w:r>
      <w:r w:rsidR="00E56E7C">
        <w:t>rozumiały</w:t>
      </w:r>
      <w:r>
        <w:t xml:space="preserve"> po co jest </w:t>
      </w:r>
      <w:r w:rsidR="00E56E7C">
        <w:t xml:space="preserve">on </w:t>
      </w:r>
      <w:r>
        <w:t>wprowadzany</w:t>
      </w:r>
      <w:r w:rsidR="00E56E7C">
        <w:t>.</w:t>
      </w:r>
      <w:r>
        <w:t xml:space="preserve"> </w:t>
      </w:r>
      <w:r w:rsidR="00E56E7C">
        <w:t>I</w:t>
      </w:r>
      <w:r>
        <w:t xml:space="preserve">stotne okazuje się </w:t>
      </w:r>
      <w:r w:rsidR="00E56E7C">
        <w:t>również</w:t>
      </w:r>
      <w:r>
        <w:t xml:space="preserve"> przygotowanie firmy </w:t>
      </w:r>
      <w:r w:rsidR="00E56E7C">
        <w:t xml:space="preserve">i klienta </w:t>
      </w:r>
      <w:r>
        <w:t xml:space="preserve">na wprowadzenie </w:t>
      </w:r>
      <w:r w:rsidR="00E56E7C">
        <w:t>metodyki Scrum do projektu.</w:t>
      </w:r>
    </w:p>
    <w:p w:rsidR="00F10907" w:rsidRDefault="00F10907">
      <w:pPr>
        <w:spacing w:line="259" w:lineRule="auto"/>
        <w:rPr>
          <w:rFonts w:asciiTheme="majorHAnsi" w:eastAsiaTheme="majorEastAsia" w:hAnsiTheme="majorHAnsi" w:cstheme="majorBidi"/>
          <w:color w:val="2F5496" w:themeColor="accent1" w:themeShade="BF"/>
          <w:sz w:val="26"/>
          <w:szCs w:val="26"/>
        </w:rPr>
      </w:pPr>
      <w:r>
        <w:br w:type="page"/>
      </w:r>
    </w:p>
    <w:p w:rsidR="001D5AA5" w:rsidRPr="00C217C8" w:rsidRDefault="00EB244B" w:rsidP="00F10907">
      <w:pPr>
        <w:pStyle w:val="Nagwek2"/>
        <w:spacing w:before="0" w:line="312" w:lineRule="auto"/>
        <w:jc w:val="both"/>
        <w:rPr>
          <w:b/>
          <w:sz w:val="32"/>
          <w:szCs w:val="32"/>
        </w:rPr>
      </w:pPr>
      <w:bookmarkStart w:id="12" w:name="_Toc7616613"/>
      <w:r w:rsidRPr="00C217C8">
        <w:rPr>
          <w:b/>
          <w:sz w:val="32"/>
          <w:szCs w:val="32"/>
        </w:rPr>
        <w:lastRenderedPageBreak/>
        <w:t>5</w:t>
      </w:r>
      <w:r w:rsidR="001D5AA5" w:rsidRPr="00C217C8">
        <w:rPr>
          <w:b/>
          <w:sz w:val="32"/>
          <w:szCs w:val="32"/>
        </w:rPr>
        <w:t xml:space="preserve">. Analiza adaptacji </w:t>
      </w:r>
      <w:r w:rsidR="00DD5F98" w:rsidRPr="00C217C8">
        <w:rPr>
          <w:b/>
          <w:sz w:val="32"/>
          <w:szCs w:val="32"/>
        </w:rPr>
        <w:t xml:space="preserve">metodyki </w:t>
      </w:r>
      <w:r w:rsidR="001D5AA5" w:rsidRPr="00C217C8">
        <w:rPr>
          <w:b/>
          <w:sz w:val="32"/>
          <w:szCs w:val="32"/>
        </w:rPr>
        <w:t>Scrum w firmach</w:t>
      </w:r>
      <w:bookmarkEnd w:id="12"/>
      <w:r w:rsidR="001D5AA5" w:rsidRPr="00C217C8">
        <w:rPr>
          <w:b/>
          <w:sz w:val="32"/>
          <w:szCs w:val="32"/>
        </w:rPr>
        <w:t xml:space="preserve"> </w:t>
      </w:r>
    </w:p>
    <w:p w:rsidR="00AD34C6" w:rsidRDefault="00DD5F98" w:rsidP="00F10907">
      <w:pPr>
        <w:spacing w:after="0" w:line="312" w:lineRule="auto"/>
        <w:ind w:firstLine="708"/>
        <w:jc w:val="both"/>
      </w:pPr>
      <w:r>
        <w:t>W</w:t>
      </w:r>
      <w:r w:rsidR="00AD34C6">
        <w:t xml:space="preserve"> Scrum Guide</w:t>
      </w:r>
      <w:r w:rsidR="00E25314">
        <w:t xml:space="preserve"> </w:t>
      </w:r>
      <w:r w:rsidR="00E25314" w:rsidRPr="00E25314">
        <w:rPr>
          <w:highlight w:val="yellow"/>
        </w:rPr>
        <w:t>[18</w:t>
      </w:r>
      <w:r w:rsidR="00E25314">
        <w:t>]</w:t>
      </w:r>
      <w:r>
        <w:t xml:space="preserve"> napisane jest:</w:t>
      </w:r>
      <w:r w:rsidR="00AD34C6">
        <w:t xml:space="preserve"> „</w:t>
      </w:r>
      <w:r w:rsidR="00417070" w:rsidRPr="00DD5F98">
        <w:rPr>
          <w:i/>
        </w:rPr>
        <w:t>Poszczególne</w:t>
      </w:r>
      <w:r w:rsidR="00AD34C6" w:rsidRPr="00DD5F98">
        <w:rPr>
          <w:i/>
        </w:rPr>
        <w:t xml:space="preserve"> zastosowania </w:t>
      </w:r>
      <w:r w:rsidR="009B418C">
        <w:rPr>
          <w:i/>
        </w:rPr>
        <w:t xml:space="preserve">metodyki </w:t>
      </w:r>
      <w:r w:rsidR="00AD34C6" w:rsidRPr="00DD5F98">
        <w:rPr>
          <w:i/>
        </w:rPr>
        <w:t>Scrum mogą się między sobą różnić i z tego względu wykraczają poza zakres tego przewodnika</w:t>
      </w:r>
      <w:r w:rsidR="00AD34C6">
        <w:t>”</w:t>
      </w:r>
      <w:r w:rsidR="005648B8">
        <w:t>.</w:t>
      </w:r>
    </w:p>
    <w:p w:rsidR="007305A6" w:rsidRDefault="005648B8" w:rsidP="005648B8">
      <w:pPr>
        <w:spacing w:after="0" w:line="312" w:lineRule="auto"/>
        <w:ind w:firstLine="708"/>
        <w:jc w:val="both"/>
      </w:pPr>
      <w:r>
        <w:t>Dlatego też, z</w:t>
      </w:r>
      <w:r w:rsidR="000177F5">
        <w:t>aprojektowałam i przeprowadziłam badanie mające na celu zbadanie różnorodności we wdrażaniu metod</w:t>
      </w:r>
      <w:r w:rsidR="00BF5D98">
        <w:t>yki</w:t>
      </w:r>
      <w:r w:rsidR="000177F5">
        <w:t xml:space="preserve"> Scrum w </w:t>
      </w:r>
      <w:r w:rsidR="00BF5D98">
        <w:t>zespołach wytwórczych</w:t>
      </w:r>
      <w:r w:rsidR="000177F5">
        <w:t xml:space="preserve">. </w:t>
      </w:r>
      <w:r w:rsidR="007305A6">
        <w:t>Prz</w:t>
      </w:r>
      <w:r w:rsidR="0041371E">
        <w:t>ygotowałam ankietę składającą się z 23 pytań zamkniętych i 18 pytań otwartych</w:t>
      </w:r>
      <w:r w:rsidR="007305A6">
        <w:t xml:space="preserve">. </w:t>
      </w:r>
      <w:r w:rsidR="00A86C52">
        <w:t>P</w:t>
      </w:r>
      <w:r w:rsidR="007305A6">
        <w:t>ytania dotyczyły</w:t>
      </w:r>
      <w:r w:rsidR="00BF5D98">
        <w:t xml:space="preserve"> adaptacji metodyki Scrum </w:t>
      </w:r>
      <w:r w:rsidR="007305A6">
        <w:t>w różnych firmach, w różnych projektach. Pytania podzieliłam na 3 sekcje</w:t>
      </w:r>
      <w:r w:rsidR="00A86C52">
        <w:t xml:space="preserve"> przedstawione w tabeli 5.1</w:t>
      </w:r>
      <w:r w:rsidR="007305A6">
        <w:t xml:space="preserve">. </w:t>
      </w:r>
      <w:r w:rsidR="00BF5D98">
        <w:t>Celem pierwszej</w:t>
      </w:r>
      <w:r w:rsidR="00A86C52">
        <w:t xml:space="preserve"> sekcji</w:t>
      </w:r>
      <w:r w:rsidR="00BF5D98">
        <w:t xml:space="preserve">, było określenie które artefakty i role opisane w Scrum Guide </w:t>
      </w:r>
      <w:r w:rsidR="00794027">
        <w:t>miał</w:t>
      </w:r>
      <w:r w:rsidR="00BF5D98">
        <w:t xml:space="preserve"> dany zespół</w:t>
      </w:r>
      <w:r w:rsidR="007305A6">
        <w:t>.</w:t>
      </w:r>
      <w:r w:rsidR="00D96428">
        <w:t xml:space="preserve"> Druga sekcja dotyczyła</w:t>
      </w:r>
      <w:r w:rsidR="00A86C52">
        <w:t xml:space="preserve"> natomiast</w:t>
      </w:r>
      <w:r w:rsidR="007305A6">
        <w:t xml:space="preserve"> implementacji i zastosowa</w:t>
      </w:r>
      <w:r w:rsidR="00A86C52">
        <w:t>ń</w:t>
      </w:r>
      <w:r w:rsidR="007305A6">
        <w:t xml:space="preserve"> reguł scrumowych. Natomiast </w:t>
      </w:r>
      <w:r w:rsidR="00D96428">
        <w:t xml:space="preserve">ostatnia </w:t>
      </w:r>
      <w:r w:rsidR="00A86C52">
        <w:t>trzecia</w:t>
      </w:r>
      <w:r w:rsidR="00D96428">
        <w:t xml:space="preserve"> sekcja miała na celu </w:t>
      </w:r>
      <w:r w:rsidR="00A86C52">
        <w:t>zbadanie</w:t>
      </w:r>
      <w:r w:rsidR="00D96428">
        <w:t xml:space="preserve"> subiektywnej oceny ankietowanego na temat metodyki Scrum</w:t>
      </w:r>
      <w:r w:rsidR="007305A6">
        <w:t>.</w:t>
      </w:r>
      <w:r w:rsidR="004B693D">
        <w:t xml:space="preserve"> </w:t>
      </w:r>
    </w:p>
    <w:p w:rsidR="004B693D" w:rsidRDefault="004B693D" w:rsidP="00F10907">
      <w:pPr>
        <w:spacing w:after="0" w:line="312" w:lineRule="auto"/>
        <w:ind w:firstLine="708"/>
        <w:jc w:val="both"/>
      </w:pPr>
      <w:r>
        <w:t>Ankieta została rozpowszechniona na popularnych portalach społecznościowych (tj. Facebook, Linked</w:t>
      </w:r>
      <w:r w:rsidR="005648B8">
        <w:t>I</w:t>
      </w:r>
      <w:r>
        <w:t xml:space="preserve">n). </w:t>
      </w:r>
      <w:r w:rsidR="000177F5">
        <w:t>Udostępniona została na grupach tematycznych, do których otrzymałam dostęp</w:t>
      </w:r>
      <w:r w:rsidR="005648B8">
        <w:t>,</w:t>
      </w:r>
      <w:r w:rsidR="000177F5">
        <w:t xml:space="preserve"> zrzeszających osoby powiązane z Agile i </w:t>
      </w:r>
      <w:r w:rsidR="009B418C">
        <w:t xml:space="preserve">metodyką </w:t>
      </w:r>
      <w:r w:rsidR="000177F5">
        <w:t xml:space="preserve">Scrum. </w:t>
      </w:r>
      <w:r>
        <w:t xml:space="preserve">Przeprowadziłam również 20 wywiadów </w:t>
      </w:r>
      <w:r w:rsidR="00A86C52">
        <w:t>bezpośrednich</w:t>
      </w:r>
      <w:r>
        <w:t xml:space="preserve">, </w:t>
      </w:r>
      <w:r w:rsidR="006B5C82">
        <w:br/>
      </w:r>
      <w:r>
        <w:t>w celu uzyskania dokładniejszych wyników. Otrzymałam 100 odpowiedzi</w:t>
      </w:r>
      <w:r w:rsidR="000177F5">
        <w:t xml:space="preserve"> i uznałam tą grupę za grupę reprezentatywną, pośród osób znajdują się studenci od początkowych do końc</w:t>
      </w:r>
      <w:r w:rsidR="00A86C52">
        <w:t>owych</w:t>
      </w:r>
      <w:r w:rsidR="000177F5">
        <w:t xml:space="preserve"> lat studiów, </w:t>
      </w:r>
      <w:r w:rsidR="00A86C52">
        <w:t xml:space="preserve">młodzi </w:t>
      </w:r>
      <w:r w:rsidR="000177F5">
        <w:t>absolwenci</w:t>
      </w:r>
      <w:r w:rsidR="00A86C52">
        <w:t xml:space="preserve"> oraz </w:t>
      </w:r>
      <w:r w:rsidR="000177F5">
        <w:t xml:space="preserve">osoby pracujące w branży od kilku do kilkunastu lat. Wywiady były przeprowadzane zarówno </w:t>
      </w:r>
      <w:r w:rsidR="005648B8">
        <w:t>z</w:t>
      </w:r>
      <w:r w:rsidR="000177F5">
        <w:t xml:space="preserve"> programista</w:t>
      </w:r>
      <w:r w:rsidR="005648B8">
        <w:t>mi</w:t>
      </w:r>
      <w:r w:rsidR="000177F5">
        <w:t>, jak i Scrum Mastera</w:t>
      </w:r>
      <w:r w:rsidR="005648B8">
        <w:t>mi</w:t>
      </w:r>
      <w:r w:rsidR="000177F5">
        <w:t xml:space="preserve"> i Product Ownera</w:t>
      </w:r>
      <w:r w:rsidR="005648B8">
        <w:t>mi</w:t>
      </w:r>
      <w:r w:rsidR="000177F5">
        <w:t>.</w:t>
      </w:r>
      <w:r w:rsidR="005648B8">
        <w:t xml:space="preserve"> </w:t>
      </w:r>
    </w:p>
    <w:p w:rsidR="004B693D" w:rsidRDefault="004B693D" w:rsidP="004B693D">
      <w:pPr>
        <w:spacing w:after="0" w:line="312" w:lineRule="auto"/>
        <w:jc w:val="both"/>
      </w:pPr>
    </w:p>
    <w:tbl>
      <w:tblPr>
        <w:tblW w:w="9821" w:type="dxa"/>
        <w:tblInd w:w="-5" w:type="dxa"/>
        <w:tblCellMar>
          <w:left w:w="70" w:type="dxa"/>
          <w:right w:w="70" w:type="dxa"/>
        </w:tblCellMar>
        <w:tblLook w:val="04A0" w:firstRow="1" w:lastRow="0" w:firstColumn="1" w:lastColumn="0" w:noHBand="0" w:noVBand="1"/>
      </w:tblPr>
      <w:tblGrid>
        <w:gridCol w:w="741"/>
        <w:gridCol w:w="711"/>
        <w:gridCol w:w="8390"/>
      </w:tblGrid>
      <w:tr w:rsidR="00D96428" w:rsidRPr="00D96428" w:rsidTr="00A86C52">
        <w:trPr>
          <w:trHeight w:val="300"/>
        </w:trPr>
        <w:tc>
          <w:tcPr>
            <w:tcW w:w="720" w:type="dxa"/>
            <w:tcBorders>
              <w:top w:val="single" w:sz="4" w:space="0" w:color="auto"/>
              <w:left w:val="single" w:sz="4" w:space="0" w:color="auto"/>
              <w:bottom w:val="single" w:sz="4" w:space="0" w:color="auto"/>
              <w:right w:val="single" w:sz="4" w:space="0" w:color="auto"/>
            </w:tcBorders>
            <w:shd w:val="clear" w:color="auto" w:fill="E2EFD9" w:themeFill="accent6" w:themeFillTint="33"/>
            <w:noWrap/>
            <w:vAlign w:val="bottom"/>
            <w:hideMark/>
          </w:tcPr>
          <w:p w:rsidR="00D96428" w:rsidRPr="00A86C52" w:rsidRDefault="00D96428" w:rsidP="00A86C52">
            <w:pPr>
              <w:spacing w:after="0" w:line="240" w:lineRule="auto"/>
              <w:jc w:val="center"/>
              <w:rPr>
                <w:rFonts w:ascii="Arial" w:eastAsia="Times New Roman" w:hAnsi="Arial" w:cs="Arial"/>
                <w:sz w:val="20"/>
                <w:szCs w:val="20"/>
                <w:lang w:eastAsia="pl-PL"/>
              </w:rPr>
            </w:pPr>
            <w:r w:rsidRPr="00A86C52">
              <w:rPr>
                <w:rFonts w:ascii="Arial" w:eastAsia="Times New Roman" w:hAnsi="Arial" w:cs="Arial"/>
                <w:sz w:val="20"/>
                <w:szCs w:val="20"/>
                <w:lang w:eastAsia="pl-PL"/>
              </w:rPr>
              <w:t>Sekcja</w:t>
            </w:r>
          </w:p>
        </w:tc>
        <w:tc>
          <w:tcPr>
            <w:tcW w:w="711"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rsidR="00D96428" w:rsidRPr="00A86C52" w:rsidRDefault="00D96428" w:rsidP="00A86C52">
            <w:pPr>
              <w:spacing w:after="0" w:line="240" w:lineRule="auto"/>
              <w:jc w:val="center"/>
              <w:rPr>
                <w:rFonts w:ascii="Arial" w:eastAsia="Times New Roman" w:hAnsi="Arial" w:cs="Arial"/>
                <w:sz w:val="20"/>
                <w:szCs w:val="20"/>
                <w:lang w:eastAsia="pl-PL"/>
              </w:rPr>
            </w:pPr>
            <w:r w:rsidRPr="00A86C52">
              <w:rPr>
                <w:rFonts w:ascii="Arial" w:eastAsia="Times New Roman" w:hAnsi="Arial" w:cs="Arial"/>
                <w:sz w:val="20"/>
                <w:szCs w:val="20"/>
                <w:lang w:eastAsia="pl-PL"/>
              </w:rPr>
              <w:t>Nr</w:t>
            </w:r>
            <w:r w:rsidR="00A86C52" w:rsidRPr="00A86C52">
              <w:rPr>
                <w:rFonts w:ascii="Arial" w:eastAsia="Times New Roman" w:hAnsi="Arial" w:cs="Arial"/>
                <w:sz w:val="20"/>
                <w:szCs w:val="20"/>
                <w:lang w:eastAsia="pl-PL"/>
              </w:rPr>
              <w:t>.</w:t>
            </w:r>
          </w:p>
        </w:tc>
        <w:tc>
          <w:tcPr>
            <w:tcW w:w="8390"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rsidR="00D96428" w:rsidRPr="00A86C52" w:rsidRDefault="00D96428" w:rsidP="00A86C52">
            <w:pPr>
              <w:spacing w:after="0" w:line="240" w:lineRule="auto"/>
              <w:jc w:val="center"/>
              <w:rPr>
                <w:rFonts w:ascii="Arial" w:eastAsia="Times New Roman" w:hAnsi="Arial" w:cs="Arial"/>
                <w:sz w:val="20"/>
                <w:szCs w:val="20"/>
                <w:lang w:eastAsia="pl-PL"/>
              </w:rPr>
            </w:pPr>
            <w:r w:rsidRPr="00A86C52">
              <w:rPr>
                <w:rFonts w:ascii="Arial" w:eastAsia="Times New Roman" w:hAnsi="Arial" w:cs="Arial"/>
                <w:sz w:val="20"/>
                <w:szCs w:val="20"/>
                <w:lang w:eastAsia="pl-PL"/>
              </w:rPr>
              <w:t>Pytanie</w:t>
            </w:r>
          </w:p>
        </w:tc>
      </w:tr>
      <w:tr w:rsidR="00D96428" w:rsidRPr="00D96428" w:rsidTr="00A86C52">
        <w:trPr>
          <w:trHeight w:val="300"/>
        </w:trPr>
        <w:tc>
          <w:tcPr>
            <w:tcW w:w="72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96428" w:rsidRPr="00D96428" w:rsidRDefault="00D96428" w:rsidP="00D96428">
            <w:pPr>
              <w:spacing w:after="0" w:line="240" w:lineRule="auto"/>
              <w:jc w:val="center"/>
              <w:rPr>
                <w:rFonts w:ascii="Calibri" w:eastAsia="Times New Roman" w:hAnsi="Calibri" w:cs="Calibri"/>
                <w:b/>
                <w:bCs/>
                <w:color w:val="000000"/>
                <w:lang w:eastAsia="pl-PL"/>
              </w:rPr>
            </w:pPr>
            <w:r w:rsidRPr="00D96428">
              <w:rPr>
                <w:rFonts w:ascii="Calibri" w:eastAsia="Times New Roman" w:hAnsi="Calibri" w:cs="Calibri"/>
                <w:b/>
                <w:bCs/>
                <w:color w:val="000000"/>
                <w:lang w:eastAsia="pl-PL"/>
              </w:rPr>
              <w:t>Sekcja 1</w:t>
            </w: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1.1</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theme="minorHAnsi"/>
                <w:color w:val="000000"/>
                <w:lang w:eastAsia="pl-PL"/>
              </w:rPr>
              <w:t>Czy w zespole jest Scrum Master?</w:t>
            </w:r>
          </w:p>
        </w:tc>
      </w:tr>
      <w:tr w:rsidR="00D96428" w:rsidRPr="00D96428" w:rsidTr="00A86C52">
        <w:trPr>
          <w:trHeight w:val="3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1.2</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theme="minorHAnsi"/>
                <w:color w:val="000000"/>
                <w:lang w:eastAsia="pl-PL"/>
              </w:rPr>
              <w:t>Czy w zespole jest Product Owner?</w:t>
            </w:r>
          </w:p>
        </w:tc>
      </w:tr>
      <w:tr w:rsidR="00D96428" w:rsidRPr="00D96428" w:rsidTr="00A86C52">
        <w:trPr>
          <w:trHeight w:val="3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1.3</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theme="minorHAnsi"/>
                <w:color w:val="000000"/>
                <w:lang w:eastAsia="pl-PL"/>
              </w:rPr>
              <w:t>Czy jest stworzony Backlog projektu?</w:t>
            </w:r>
          </w:p>
        </w:tc>
      </w:tr>
      <w:tr w:rsidR="00D96428" w:rsidRPr="00D96428" w:rsidTr="00A86C52">
        <w:trPr>
          <w:trHeight w:val="3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1.4</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theme="minorHAnsi"/>
                <w:color w:val="000000"/>
                <w:lang w:eastAsia="pl-PL"/>
              </w:rPr>
              <w:t>Czy w projekcie stosowany jest podział na sprinty?</w:t>
            </w:r>
          </w:p>
        </w:tc>
      </w:tr>
      <w:tr w:rsidR="00D96428" w:rsidRPr="00D96428" w:rsidTr="00A86C52">
        <w:trPr>
          <w:trHeight w:val="6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1.5</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theme="minorHAnsi"/>
                <w:color w:val="000000"/>
                <w:lang w:eastAsia="pl-PL"/>
              </w:rPr>
              <w:t>Czy przeprowadzane jest spotkanie dotyczące planowania sprintu?</w:t>
            </w:r>
          </w:p>
        </w:tc>
      </w:tr>
      <w:tr w:rsidR="00D96428" w:rsidRPr="00D96428" w:rsidTr="00A86C52">
        <w:trPr>
          <w:trHeight w:val="9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1.6</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theme="minorHAnsi"/>
                <w:color w:val="000000"/>
                <w:lang w:eastAsia="pl-PL"/>
              </w:rPr>
              <w:t>Czy przeprowadzane jest spotkanie dotyczące przeglądu sprintu? (</w:t>
            </w:r>
            <w:proofErr w:type="spellStart"/>
            <w:r w:rsidRPr="00D96428">
              <w:rPr>
                <w:rFonts w:ascii="Calibri" w:eastAsia="Times New Roman" w:hAnsi="Calibri" w:cstheme="minorHAnsi"/>
                <w:color w:val="000000"/>
                <w:lang w:eastAsia="pl-PL"/>
              </w:rPr>
              <w:t>note</w:t>
            </w:r>
            <w:proofErr w:type="spellEnd"/>
            <w:r w:rsidRPr="00D96428">
              <w:rPr>
                <w:rFonts w:ascii="Calibri" w:eastAsia="Times New Roman" w:hAnsi="Calibri" w:cstheme="minorHAnsi"/>
                <w:color w:val="000000"/>
                <w:lang w:eastAsia="pl-PL"/>
              </w:rPr>
              <w:t>: przegląd sprintu to przegląd wykonanej pracy - co zostało dowiezione, a co nie)</w:t>
            </w:r>
          </w:p>
        </w:tc>
      </w:tr>
      <w:tr w:rsidR="00D96428" w:rsidRPr="00D96428" w:rsidTr="00A86C52">
        <w:trPr>
          <w:trHeight w:val="855"/>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1.7</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theme="minorHAnsi"/>
                <w:color w:val="000000"/>
                <w:lang w:eastAsia="pl-PL"/>
              </w:rPr>
              <w:t>Czy przeprowadzane jest spotkanie dotyczące retrospekcji sprintu? (</w:t>
            </w:r>
            <w:proofErr w:type="spellStart"/>
            <w:r w:rsidRPr="00D96428">
              <w:rPr>
                <w:rFonts w:ascii="Calibri" w:eastAsia="Times New Roman" w:hAnsi="Calibri" w:cstheme="minorHAnsi"/>
                <w:color w:val="000000"/>
                <w:lang w:eastAsia="pl-PL"/>
              </w:rPr>
              <w:t>note</w:t>
            </w:r>
            <w:proofErr w:type="spellEnd"/>
            <w:r w:rsidRPr="00D96428">
              <w:rPr>
                <w:rFonts w:ascii="Calibri" w:eastAsia="Times New Roman" w:hAnsi="Calibri" w:cstheme="minorHAnsi"/>
                <w:color w:val="000000"/>
                <w:lang w:eastAsia="pl-PL"/>
              </w:rPr>
              <w:t>: retrospektywa sprintu to analiza wspólnej pracy - jak nam się pracowało, co możemy poprawić, by pracowało się lepiej?)</w:t>
            </w:r>
          </w:p>
        </w:tc>
      </w:tr>
      <w:tr w:rsidR="00D96428" w:rsidRPr="00D96428" w:rsidTr="00A86C52">
        <w:trPr>
          <w:trHeight w:val="3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1.8</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theme="minorHAnsi"/>
                <w:color w:val="000000"/>
                <w:lang w:eastAsia="pl-PL"/>
              </w:rPr>
              <w:t>Czy przeprowadzane są daily (spotkania codzienne)?</w:t>
            </w:r>
          </w:p>
        </w:tc>
      </w:tr>
      <w:tr w:rsidR="00D96428" w:rsidRPr="00D96428" w:rsidTr="00A86C52">
        <w:trPr>
          <w:trHeight w:val="3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1.9</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theme="minorHAnsi"/>
                <w:color w:val="000000"/>
                <w:lang w:eastAsia="pl-PL"/>
              </w:rPr>
              <w:t>Czy korzystacie z tablicy KANBAN? (na przykład za pomocą programu JIRA)</w:t>
            </w:r>
          </w:p>
        </w:tc>
      </w:tr>
      <w:tr w:rsidR="00D96428" w:rsidRPr="00D96428" w:rsidTr="00A86C52">
        <w:trPr>
          <w:trHeight w:val="300"/>
        </w:trPr>
        <w:tc>
          <w:tcPr>
            <w:tcW w:w="72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96428" w:rsidRPr="00D96428" w:rsidRDefault="00D96428" w:rsidP="00A86C52">
            <w:pPr>
              <w:spacing w:after="0" w:line="240" w:lineRule="auto"/>
              <w:jc w:val="center"/>
              <w:rPr>
                <w:rFonts w:ascii="Calibri" w:eastAsia="Times New Roman" w:hAnsi="Calibri" w:cs="Calibri"/>
                <w:b/>
                <w:bCs/>
                <w:color w:val="000000"/>
                <w:lang w:eastAsia="pl-PL"/>
              </w:rPr>
            </w:pPr>
            <w:r w:rsidRPr="00D96428">
              <w:rPr>
                <w:rFonts w:ascii="Calibri" w:eastAsia="Times New Roman" w:hAnsi="Calibri" w:cs="Calibri"/>
                <w:b/>
                <w:bCs/>
                <w:color w:val="000000"/>
                <w:lang w:eastAsia="pl-PL"/>
              </w:rPr>
              <w:t>Sekcja 2</w:t>
            </w: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1</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Czy czas trwania sprintu jest stały? Jeśli tak, to ile trwa?</w:t>
            </w:r>
          </w:p>
        </w:tc>
      </w:tr>
      <w:tr w:rsidR="00D96428" w:rsidRPr="00D96428" w:rsidTr="00A86C52">
        <w:trPr>
          <w:trHeight w:val="3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2</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Czy tworzony jest Backlog sprintu?</w:t>
            </w:r>
          </w:p>
        </w:tc>
      </w:tr>
      <w:tr w:rsidR="00D96428" w:rsidRPr="00D96428" w:rsidTr="00A86C52">
        <w:trPr>
          <w:trHeight w:val="3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3</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Czy każdy sprint ma określony cel?</w:t>
            </w:r>
          </w:p>
        </w:tc>
      </w:tr>
      <w:tr w:rsidR="00D96428" w:rsidRPr="00D96428" w:rsidTr="00A86C52">
        <w:trPr>
          <w:trHeight w:val="3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4</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Czy podczas sprintu pojawiają się "wrzutki" zadań?</w:t>
            </w:r>
          </w:p>
        </w:tc>
      </w:tr>
      <w:tr w:rsidR="00D96428" w:rsidRPr="00D96428" w:rsidTr="00A86C52">
        <w:trPr>
          <w:trHeight w:val="3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5</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Czy każdy sprint dostarcza ukończoną funkcjonalność?</w:t>
            </w:r>
          </w:p>
        </w:tc>
      </w:tr>
      <w:tr w:rsidR="00D96428" w:rsidRPr="00D96428" w:rsidTr="00A86C52">
        <w:trPr>
          <w:trHeight w:val="9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6</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Kto z zespołu scrumowego uczestniczy, w których spotkaniach? (</w:t>
            </w:r>
            <w:proofErr w:type="spellStart"/>
            <w:r w:rsidRPr="00D96428">
              <w:rPr>
                <w:rFonts w:ascii="Calibri" w:eastAsia="Times New Roman" w:hAnsi="Calibri" w:cs="Arial"/>
                <w:color w:val="000000"/>
                <w:lang w:eastAsia="pl-PL"/>
              </w:rPr>
              <w:t>note</w:t>
            </w:r>
            <w:proofErr w:type="spellEnd"/>
            <w:r w:rsidRPr="00D96428">
              <w:rPr>
                <w:rFonts w:ascii="Calibri" w:eastAsia="Times New Roman" w:hAnsi="Calibri" w:cs="Arial"/>
                <w:color w:val="000000"/>
                <w:lang w:eastAsia="pl-PL"/>
              </w:rPr>
              <w:t>: Jeśli uczestniczą wszyscy - zaznacz kolumnę wszyscy) - tutaj zastosowałam macierz do zaznaczania kto uczestniczył</w:t>
            </w:r>
          </w:p>
        </w:tc>
      </w:tr>
      <w:tr w:rsidR="00D96428" w:rsidRPr="00D96428" w:rsidTr="00A86C52">
        <w:trPr>
          <w:trHeight w:val="3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7</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Ile trwa spotkanie dotyczące planowanie sprintu?</w:t>
            </w:r>
          </w:p>
        </w:tc>
      </w:tr>
      <w:tr w:rsidR="00D96428" w:rsidRPr="00D96428" w:rsidTr="00A86C52">
        <w:trPr>
          <w:trHeight w:val="3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8</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Ile trwa spotkanie dotyczące przeglądu sprintu?</w:t>
            </w:r>
          </w:p>
        </w:tc>
      </w:tr>
      <w:tr w:rsidR="00D96428" w:rsidRPr="00D96428" w:rsidTr="00A86C52">
        <w:trPr>
          <w:trHeight w:val="3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9</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Ile trwa spotkanie dotyczące retrospekcji sprintu?</w:t>
            </w:r>
          </w:p>
        </w:tc>
      </w:tr>
      <w:tr w:rsidR="00D96428" w:rsidRPr="00D96428" w:rsidTr="00A86C52">
        <w:trPr>
          <w:trHeight w:val="3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1</w:t>
            </w:r>
            <w:r w:rsidR="00461FBF">
              <w:rPr>
                <w:rFonts w:ascii="Calibri" w:eastAsia="Times New Roman" w:hAnsi="Calibri" w:cs="Calibri"/>
                <w:color w:val="000000"/>
                <w:lang w:eastAsia="pl-PL"/>
              </w:rPr>
              <w:t>0</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Ile trwa daily?</w:t>
            </w:r>
          </w:p>
        </w:tc>
      </w:tr>
      <w:tr w:rsidR="00D96428" w:rsidRPr="00D96428" w:rsidTr="00A86C52">
        <w:trPr>
          <w:trHeight w:val="3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1</w:t>
            </w:r>
            <w:r w:rsidR="00461FBF">
              <w:rPr>
                <w:rFonts w:ascii="Calibri" w:eastAsia="Times New Roman" w:hAnsi="Calibri" w:cs="Calibri"/>
                <w:color w:val="000000"/>
                <w:lang w:eastAsia="pl-PL"/>
              </w:rPr>
              <w:t>1</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Kto ustala Backlog projektu?</w:t>
            </w:r>
          </w:p>
        </w:tc>
      </w:tr>
      <w:tr w:rsidR="00D96428" w:rsidRPr="00D96428" w:rsidTr="00A86C52">
        <w:trPr>
          <w:trHeight w:val="3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1</w:t>
            </w:r>
            <w:r w:rsidR="00461FBF">
              <w:rPr>
                <w:rFonts w:ascii="Calibri" w:eastAsia="Times New Roman" w:hAnsi="Calibri" w:cs="Calibri"/>
                <w:color w:val="000000"/>
                <w:lang w:eastAsia="pl-PL"/>
              </w:rPr>
              <w:t>2</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Czy backlog jest często zmieniany? Jeśli tak, to kto go zmienia?</w:t>
            </w:r>
          </w:p>
        </w:tc>
      </w:tr>
      <w:tr w:rsidR="00D96428" w:rsidRPr="00D96428" w:rsidTr="00A86C52">
        <w:trPr>
          <w:trHeight w:val="6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1</w:t>
            </w:r>
            <w:r w:rsidR="00461FBF">
              <w:rPr>
                <w:rFonts w:ascii="Calibri" w:eastAsia="Times New Roman" w:hAnsi="Calibri" w:cs="Calibri"/>
                <w:color w:val="000000"/>
                <w:lang w:eastAsia="pl-PL"/>
              </w:rPr>
              <w:t>3</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Czy do opisu elementów Backlogu używane są User Stories? (</w:t>
            </w:r>
            <w:proofErr w:type="spellStart"/>
            <w:r w:rsidRPr="00D96428">
              <w:rPr>
                <w:rFonts w:ascii="Calibri" w:eastAsia="Times New Roman" w:hAnsi="Calibri" w:cs="Arial"/>
                <w:color w:val="000000"/>
                <w:lang w:eastAsia="pl-PL"/>
              </w:rPr>
              <w:t>note</w:t>
            </w:r>
            <w:proofErr w:type="spellEnd"/>
            <w:r w:rsidRPr="00D96428">
              <w:rPr>
                <w:rFonts w:ascii="Calibri" w:eastAsia="Times New Roman" w:hAnsi="Calibri" w:cs="Arial"/>
                <w:color w:val="000000"/>
                <w:lang w:eastAsia="pl-PL"/>
              </w:rPr>
              <w:t>: Jako ... chciałabym ..., w celu…)</w:t>
            </w:r>
          </w:p>
        </w:tc>
      </w:tr>
      <w:tr w:rsidR="00D96428" w:rsidRPr="00D96428" w:rsidTr="00A86C52">
        <w:trPr>
          <w:trHeight w:val="3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1</w:t>
            </w:r>
            <w:r w:rsidR="00461FBF">
              <w:rPr>
                <w:rFonts w:ascii="Calibri" w:eastAsia="Times New Roman" w:hAnsi="Calibri" w:cs="Calibri"/>
                <w:color w:val="000000"/>
                <w:lang w:eastAsia="pl-PL"/>
              </w:rPr>
              <w:t>4</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Czy każdy Backlog ma określone Definition of Done?</w:t>
            </w:r>
          </w:p>
        </w:tc>
      </w:tr>
      <w:tr w:rsidR="00D96428" w:rsidRPr="00D96428" w:rsidTr="00A86C52">
        <w:trPr>
          <w:trHeight w:val="6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1</w:t>
            </w:r>
            <w:r w:rsidR="00461FBF">
              <w:rPr>
                <w:rFonts w:ascii="Calibri" w:eastAsia="Times New Roman" w:hAnsi="Calibri" w:cs="Calibri"/>
                <w:color w:val="000000"/>
                <w:lang w:eastAsia="pl-PL"/>
              </w:rPr>
              <w:t>5</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Czy używana jest metoda MoSCoW? (grupowanie Backlogu pod kątem priorytetu: Must, Should, Could, Want)</w:t>
            </w:r>
          </w:p>
        </w:tc>
      </w:tr>
      <w:tr w:rsidR="00D96428" w:rsidRPr="00D96428" w:rsidTr="00A86C52">
        <w:trPr>
          <w:trHeight w:val="6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1</w:t>
            </w:r>
            <w:r w:rsidR="00461FBF">
              <w:rPr>
                <w:rFonts w:ascii="Calibri" w:eastAsia="Times New Roman" w:hAnsi="Calibri" w:cs="Calibri"/>
                <w:color w:val="000000"/>
                <w:lang w:eastAsia="pl-PL"/>
              </w:rPr>
              <w:t>6</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Kto przydziela zadania poszczególnym członkom zespołu? W jaki sposób rozdzielana jest praca?</w:t>
            </w:r>
          </w:p>
        </w:tc>
      </w:tr>
      <w:tr w:rsidR="00D96428" w:rsidRPr="00D96428" w:rsidTr="00A86C52">
        <w:trPr>
          <w:trHeight w:val="3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1</w:t>
            </w:r>
            <w:r w:rsidR="00461FBF">
              <w:rPr>
                <w:rFonts w:ascii="Calibri" w:eastAsia="Times New Roman" w:hAnsi="Calibri" w:cs="Calibri"/>
                <w:color w:val="000000"/>
                <w:lang w:eastAsia="pl-PL"/>
              </w:rPr>
              <w:t>7</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Czy nadawane są priorytety do zadań, jeśli tak to kto je nadaje?</w:t>
            </w:r>
          </w:p>
        </w:tc>
      </w:tr>
      <w:tr w:rsidR="00D96428" w:rsidRPr="00D96428" w:rsidTr="00A86C52">
        <w:trPr>
          <w:trHeight w:val="3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1</w:t>
            </w:r>
            <w:r w:rsidR="00461FBF">
              <w:rPr>
                <w:rFonts w:ascii="Calibri" w:eastAsia="Times New Roman" w:hAnsi="Calibri" w:cs="Calibri"/>
                <w:color w:val="000000"/>
                <w:lang w:eastAsia="pl-PL"/>
              </w:rPr>
              <w:t>8</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Czy ustalana jest czasochłonność zadań, jeśli tak to kto ją ustala?</w:t>
            </w:r>
          </w:p>
        </w:tc>
      </w:tr>
      <w:tr w:rsidR="00D96428" w:rsidRPr="00D96428" w:rsidTr="00A86C52">
        <w:trPr>
          <w:trHeight w:val="3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w:t>
            </w:r>
            <w:r w:rsidR="00461FBF">
              <w:rPr>
                <w:rFonts w:ascii="Calibri" w:eastAsia="Times New Roman" w:hAnsi="Calibri" w:cs="Calibri"/>
                <w:color w:val="000000"/>
                <w:lang w:eastAsia="pl-PL"/>
              </w:rPr>
              <w:t>19</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Ile osób liczy zespół programistyczny?</w:t>
            </w:r>
          </w:p>
        </w:tc>
      </w:tr>
      <w:tr w:rsidR="00D96428" w:rsidRPr="00D96428" w:rsidTr="00A86C52">
        <w:trPr>
          <w:trHeight w:val="3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2</w:t>
            </w:r>
            <w:r w:rsidR="00461FBF">
              <w:rPr>
                <w:rFonts w:ascii="Calibri" w:eastAsia="Times New Roman" w:hAnsi="Calibri" w:cs="Calibri"/>
                <w:color w:val="000000"/>
                <w:lang w:eastAsia="pl-PL"/>
              </w:rPr>
              <w:t>0</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Czy developerzy pracują przy jednym projekcie czy wielu?</w:t>
            </w:r>
          </w:p>
        </w:tc>
      </w:tr>
      <w:tr w:rsidR="00D96428" w:rsidRPr="00D96428" w:rsidTr="00A86C52">
        <w:trPr>
          <w:trHeight w:val="3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2</w:t>
            </w:r>
            <w:r w:rsidR="00461FBF">
              <w:rPr>
                <w:rFonts w:ascii="Calibri" w:eastAsia="Times New Roman" w:hAnsi="Calibri" w:cs="Calibri"/>
                <w:color w:val="000000"/>
                <w:lang w:eastAsia="pl-PL"/>
              </w:rPr>
              <w:t>1</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Czy developerzy są pełnoetatowi?</w:t>
            </w:r>
          </w:p>
        </w:tc>
      </w:tr>
      <w:tr w:rsidR="00D96428" w:rsidRPr="00D96428" w:rsidTr="00A86C52">
        <w:trPr>
          <w:trHeight w:val="6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2</w:t>
            </w:r>
            <w:r w:rsidR="00461FBF">
              <w:rPr>
                <w:rFonts w:ascii="Calibri" w:eastAsia="Times New Roman" w:hAnsi="Calibri" w:cs="Calibri"/>
                <w:color w:val="000000"/>
                <w:lang w:eastAsia="pl-PL"/>
              </w:rPr>
              <w:t>2</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Czy developerzy w zespole posiadają stricte określone role? Czy raczej każdy z posiada swój "zestaw umiejętności"?</w:t>
            </w:r>
          </w:p>
        </w:tc>
      </w:tr>
      <w:tr w:rsidR="00D96428" w:rsidRPr="00D96428" w:rsidTr="00A86C52">
        <w:trPr>
          <w:trHeight w:val="6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2</w:t>
            </w:r>
            <w:r w:rsidR="00461FBF">
              <w:rPr>
                <w:rFonts w:ascii="Calibri" w:eastAsia="Times New Roman" w:hAnsi="Calibri" w:cs="Calibri"/>
                <w:color w:val="000000"/>
                <w:lang w:eastAsia="pl-PL"/>
              </w:rPr>
              <w:t>3</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Czy zespół pracuje sam nad dostarczeniem sprintu, czy potrzebuje developerów z innych zespołów? (np. testerzy, administratorzy)</w:t>
            </w:r>
          </w:p>
        </w:tc>
      </w:tr>
      <w:tr w:rsidR="00D96428" w:rsidRPr="00D96428" w:rsidTr="00A86C52">
        <w:trPr>
          <w:trHeight w:val="3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2</w:t>
            </w:r>
            <w:r w:rsidR="00461FBF">
              <w:rPr>
                <w:rFonts w:ascii="Calibri" w:eastAsia="Times New Roman" w:hAnsi="Calibri" w:cs="Calibri"/>
                <w:color w:val="000000"/>
                <w:lang w:eastAsia="pl-PL"/>
              </w:rPr>
              <w:t>4</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Czy tworzony jest wykres wypalania?</w:t>
            </w:r>
          </w:p>
        </w:tc>
      </w:tr>
      <w:tr w:rsidR="00D96428" w:rsidRPr="00D96428" w:rsidTr="00A86C52">
        <w:trPr>
          <w:trHeight w:val="3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2</w:t>
            </w:r>
            <w:r w:rsidR="00461FBF">
              <w:rPr>
                <w:rFonts w:ascii="Calibri" w:eastAsia="Times New Roman" w:hAnsi="Calibri" w:cs="Calibri"/>
                <w:color w:val="000000"/>
                <w:lang w:eastAsia="pl-PL"/>
              </w:rPr>
              <w:t>5</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Czy Scrum Master i Product Owner to ta sama osoba?</w:t>
            </w:r>
          </w:p>
        </w:tc>
      </w:tr>
      <w:tr w:rsidR="00D96428" w:rsidRPr="00D96428" w:rsidTr="00A86C52">
        <w:trPr>
          <w:trHeight w:val="3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2</w:t>
            </w:r>
            <w:r w:rsidR="00461FBF">
              <w:rPr>
                <w:rFonts w:ascii="Calibri" w:eastAsia="Times New Roman" w:hAnsi="Calibri" w:cs="Calibri"/>
                <w:color w:val="000000"/>
                <w:lang w:eastAsia="pl-PL"/>
              </w:rPr>
              <w:t>6</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 xml:space="preserve">Czy istnieją inne role oprócz wspomnianych? (np. Project Manager, Technical </w:t>
            </w:r>
            <w:proofErr w:type="spellStart"/>
            <w:r w:rsidRPr="00D96428">
              <w:rPr>
                <w:rFonts w:ascii="Calibri" w:eastAsia="Times New Roman" w:hAnsi="Calibri" w:cs="Arial"/>
                <w:color w:val="000000"/>
                <w:lang w:eastAsia="pl-PL"/>
              </w:rPr>
              <w:t>Lead</w:t>
            </w:r>
            <w:proofErr w:type="spellEnd"/>
            <w:r w:rsidRPr="00D96428">
              <w:rPr>
                <w:rFonts w:ascii="Calibri" w:eastAsia="Times New Roman" w:hAnsi="Calibri" w:cs="Arial"/>
                <w:color w:val="000000"/>
                <w:lang w:eastAsia="pl-PL"/>
              </w:rPr>
              <w:t>)</w:t>
            </w:r>
          </w:p>
        </w:tc>
      </w:tr>
      <w:tr w:rsidR="00D96428" w:rsidRPr="00D96428" w:rsidTr="00A86C52">
        <w:trPr>
          <w:trHeight w:val="6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2</w:t>
            </w:r>
            <w:r w:rsidR="00461FBF">
              <w:rPr>
                <w:rFonts w:ascii="Calibri" w:eastAsia="Times New Roman" w:hAnsi="Calibri" w:cs="Calibri"/>
                <w:color w:val="000000"/>
                <w:lang w:eastAsia="pl-PL"/>
              </w:rPr>
              <w:t>7</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Czy istnieją inne spotkania oprócz wspomnianych? (takie, które są cyklicznie ustawione w kalendarzu)</w:t>
            </w:r>
          </w:p>
        </w:tc>
      </w:tr>
      <w:tr w:rsidR="00D96428" w:rsidRPr="00D96428" w:rsidTr="00A86C52">
        <w:trPr>
          <w:trHeight w:val="6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2.2</w:t>
            </w:r>
            <w:r w:rsidR="00461FBF">
              <w:rPr>
                <w:rFonts w:ascii="Calibri" w:eastAsia="Times New Roman" w:hAnsi="Calibri" w:cs="Calibri"/>
                <w:color w:val="000000"/>
                <w:lang w:eastAsia="pl-PL"/>
              </w:rPr>
              <w:t>8</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 xml:space="preserve">Jakich narzędzi używacie do wspierania </w:t>
            </w:r>
            <w:r w:rsidR="009B418C">
              <w:rPr>
                <w:rFonts w:ascii="Calibri" w:eastAsia="Times New Roman" w:hAnsi="Calibri" w:cs="Arial"/>
                <w:color w:val="000000"/>
                <w:lang w:eastAsia="pl-PL"/>
              </w:rPr>
              <w:t>metodyki S</w:t>
            </w:r>
            <w:r w:rsidRPr="00D96428">
              <w:rPr>
                <w:rFonts w:ascii="Calibri" w:eastAsia="Times New Roman" w:hAnsi="Calibri" w:cs="Arial"/>
                <w:color w:val="000000"/>
                <w:lang w:eastAsia="pl-PL"/>
              </w:rPr>
              <w:t>crum - szczególnie jeśli chodzi o komunikację? (np. JIRA, Enterprise Architect, Skype, Slack)</w:t>
            </w:r>
          </w:p>
        </w:tc>
      </w:tr>
      <w:tr w:rsidR="00D96428" w:rsidRPr="00D96428" w:rsidTr="00A86C52">
        <w:trPr>
          <w:trHeight w:val="900"/>
        </w:trPr>
        <w:tc>
          <w:tcPr>
            <w:tcW w:w="720" w:type="dxa"/>
            <w:vMerge w:val="restart"/>
            <w:tcBorders>
              <w:top w:val="nil"/>
              <w:left w:val="single" w:sz="4" w:space="0" w:color="auto"/>
              <w:bottom w:val="single" w:sz="4" w:space="0" w:color="auto"/>
              <w:right w:val="single" w:sz="4" w:space="0" w:color="auto"/>
            </w:tcBorders>
            <w:shd w:val="clear" w:color="auto" w:fill="auto"/>
            <w:textDirection w:val="btLr"/>
            <w:vAlign w:val="center"/>
            <w:hideMark/>
          </w:tcPr>
          <w:p w:rsidR="00D96428" w:rsidRPr="00D96428" w:rsidRDefault="00D96428" w:rsidP="00D96428">
            <w:pPr>
              <w:spacing w:after="0" w:line="240" w:lineRule="auto"/>
              <w:jc w:val="center"/>
              <w:rPr>
                <w:rFonts w:ascii="Calibri" w:eastAsia="Times New Roman" w:hAnsi="Calibri" w:cs="Calibri"/>
                <w:b/>
                <w:bCs/>
                <w:color w:val="000000"/>
                <w:lang w:eastAsia="pl-PL"/>
              </w:rPr>
            </w:pPr>
            <w:r w:rsidRPr="00D96428">
              <w:rPr>
                <w:rFonts w:ascii="Calibri" w:eastAsia="Times New Roman" w:hAnsi="Calibri" w:cs="Calibri"/>
                <w:b/>
                <w:bCs/>
                <w:color w:val="000000"/>
                <w:lang w:eastAsia="pl-PL"/>
              </w:rPr>
              <w:t>Sekcja 3</w:t>
            </w: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3.1</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Czy odnosisz wrażenie, że spotkanie codzienne Ci pomaga? (chodzi o twoje odczucia, czy to spotkanie jest i każdy musi być, czy pomaga przy zrozumieniu statusu projektu)</w:t>
            </w:r>
          </w:p>
        </w:tc>
      </w:tr>
      <w:tr w:rsidR="00D96428" w:rsidRPr="00D96428" w:rsidTr="00A86C52">
        <w:trPr>
          <w:trHeight w:val="9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3.2</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 xml:space="preserve">Jakbyś określił role i pracę Scrum Mastera? Czy rzeczywiście "usuwa przeszkody"? Czy pilnuje, żeby </w:t>
            </w:r>
            <w:r w:rsidR="009B418C">
              <w:rPr>
                <w:rFonts w:ascii="Calibri" w:eastAsia="Times New Roman" w:hAnsi="Calibri" w:cs="Arial"/>
                <w:color w:val="000000"/>
                <w:lang w:eastAsia="pl-PL"/>
              </w:rPr>
              <w:t xml:space="preserve">metodyka </w:t>
            </w:r>
            <w:proofErr w:type="spellStart"/>
            <w:r w:rsidR="009B418C">
              <w:rPr>
                <w:rFonts w:ascii="Calibri" w:eastAsia="Times New Roman" w:hAnsi="Calibri" w:cs="Arial"/>
                <w:color w:val="000000"/>
                <w:lang w:eastAsia="pl-PL"/>
              </w:rPr>
              <w:t>A</w:t>
            </w:r>
            <w:r w:rsidRPr="00D96428">
              <w:rPr>
                <w:rFonts w:ascii="Calibri" w:eastAsia="Times New Roman" w:hAnsi="Calibri" w:cs="Arial"/>
                <w:color w:val="000000"/>
                <w:lang w:eastAsia="pl-PL"/>
              </w:rPr>
              <w:t>crum</w:t>
            </w:r>
            <w:proofErr w:type="spellEnd"/>
            <w:r w:rsidRPr="00D96428">
              <w:rPr>
                <w:rFonts w:ascii="Calibri" w:eastAsia="Times New Roman" w:hAnsi="Calibri" w:cs="Arial"/>
                <w:color w:val="000000"/>
                <w:lang w:eastAsia="pl-PL"/>
              </w:rPr>
              <w:t xml:space="preserve"> był</w:t>
            </w:r>
            <w:r w:rsidR="009B418C">
              <w:rPr>
                <w:rFonts w:ascii="Calibri" w:eastAsia="Times New Roman" w:hAnsi="Calibri" w:cs="Arial"/>
                <w:color w:val="000000"/>
                <w:lang w:eastAsia="pl-PL"/>
              </w:rPr>
              <w:t>a</w:t>
            </w:r>
            <w:r w:rsidRPr="00D96428">
              <w:rPr>
                <w:rFonts w:ascii="Calibri" w:eastAsia="Times New Roman" w:hAnsi="Calibri" w:cs="Arial"/>
                <w:color w:val="000000"/>
                <w:lang w:eastAsia="pl-PL"/>
              </w:rPr>
              <w:t xml:space="preserve"> przestrzegan</w:t>
            </w:r>
            <w:r w:rsidR="009B418C">
              <w:rPr>
                <w:rFonts w:ascii="Calibri" w:eastAsia="Times New Roman" w:hAnsi="Calibri" w:cs="Arial"/>
                <w:color w:val="000000"/>
                <w:lang w:eastAsia="pl-PL"/>
              </w:rPr>
              <w:t>a</w:t>
            </w:r>
            <w:r w:rsidRPr="00D96428">
              <w:rPr>
                <w:rFonts w:ascii="Calibri" w:eastAsia="Times New Roman" w:hAnsi="Calibri" w:cs="Arial"/>
                <w:color w:val="000000"/>
                <w:lang w:eastAsia="pl-PL"/>
              </w:rPr>
              <w:t xml:space="preserve">? (Jeśli nie </w:t>
            </w:r>
            <w:r w:rsidR="00794027">
              <w:rPr>
                <w:rFonts w:ascii="Calibri" w:eastAsia="Times New Roman" w:hAnsi="Calibri" w:cs="Arial"/>
                <w:color w:val="000000"/>
                <w:lang w:eastAsia="pl-PL"/>
              </w:rPr>
              <w:t>masz</w:t>
            </w:r>
            <w:r w:rsidRPr="00D96428">
              <w:rPr>
                <w:rFonts w:ascii="Calibri" w:eastAsia="Times New Roman" w:hAnsi="Calibri" w:cs="Arial"/>
                <w:color w:val="000000"/>
                <w:lang w:eastAsia="pl-PL"/>
              </w:rPr>
              <w:t xml:space="preserve"> Scrum mastera</w:t>
            </w:r>
            <w:r w:rsidR="00794027">
              <w:rPr>
                <w:rFonts w:ascii="Calibri" w:eastAsia="Times New Roman" w:hAnsi="Calibri" w:cs="Arial"/>
                <w:color w:val="000000"/>
                <w:lang w:eastAsia="pl-PL"/>
              </w:rPr>
              <w:t xml:space="preserve"> w zespole</w:t>
            </w:r>
            <w:r w:rsidRPr="00D96428">
              <w:rPr>
                <w:rFonts w:ascii="Calibri" w:eastAsia="Times New Roman" w:hAnsi="Calibri" w:cs="Arial"/>
                <w:color w:val="000000"/>
                <w:lang w:eastAsia="pl-PL"/>
              </w:rPr>
              <w:t>, pomiń to pytanie)</w:t>
            </w:r>
          </w:p>
        </w:tc>
      </w:tr>
      <w:tr w:rsidR="00D96428" w:rsidRPr="00D96428" w:rsidTr="00A86C52">
        <w:trPr>
          <w:trHeight w:val="300"/>
        </w:trPr>
        <w:tc>
          <w:tcPr>
            <w:tcW w:w="720" w:type="dxa"/>
            <w:vMerge/>
            <w:tcBorders>
              <w:top w:val="nil"/>
              <w:left w:val="single" w:sz="4" w:space="0" w:color="auto"/>
              <w:bottom w:val="single" w:sz="4" w:space="0" w:color="auto"/>
              <w:right w:val="single" w:sz="4" w:space="0" w:color="auto"/>
            </w:tcBorders>
            <w:vAlign w:val="center"/>
            <w:hideMark/>
          </w:tcPr>
          <w:p w:rsidR="00D96428" w:rsidRPr="00D96428" w:rsidRDefault="00D96428" w:rsidP="00D96428">
            <w:pPr>
              <w:spacing w:after="0" w:line="240" w:lineRule="auto"/>
              <w:rPr>
                <w:rFonts w:ascii="Calibri" w:eastAsia="Times New Roman" w:hAnsi="Calibri" w:cs="Calibri"/>
                <w:b/>
                <w:bCs/>
                <w:color w:val="000000"/>
                <w:lang w:eastAsia="pl-PL"/>
              </w:rPr>
            </w:pPr>
          </w:p>
        </w:tc>
        <w:tc>
          <w:tcPr>
            <w:tcW w:w="711" w:type="dxa"/>
            <w:tcBorders>
              <w:top w:val="nil"/>
              <w:left w:val="nil"/>
              <w:bottom w:val="single" w:sz="4" w:space="0" w:color="auto"/>
              <w:right w:val="single" w:sz="4" w:space="0" w:color="auto"/>
            </w:tcBorders>
            <w:shd w:val="clear" w:color="auto" w:fill="auto"/>
            <w:noWrap/>
            <w:vAlign w:val="bottom"/>
            <w:hideMark/>
          </w:tcPr>
          <w:p w:rsidR="00D96428" w:rsidRPr="00D96428" w:rsidRDefault="00D96428" w:rsidP="00D96428">
            <w:pPr>
              <w:spacing w:after="0" w:line="240" w:lineRule="auto"/>
              <w:jc w:val="right"/>
              <w:rPr>
                <w:rFonts w:ascii="Calibri" w:eastAsia="Times New Roman" w:hAnsi="Calibri" w:cs="Calibri"/>
                <w:color w:val="000000"/>
                <w:lang w:eastAsia="pl-PL"/>
              </w:rPr>
            </w:pPr>
            <w:r w:rsidRPr="00D96428">
              <w:rPr>
                <w:rFonts w:ascii="Calibri" w:eastAsia="Times New Roman" w:hAnsi="Calibri" w:cs="Calibri"/>
                <w:color w:val="000000"/>
                <w:lang w:eastAsia="pl-PL"/>
              </w:rPr>
              <w:t>3.3</w:t>
            </w:r>
          </w:p>
        </w:tc>
        <w:tc>
          <w:tcPr>
            <w:tcW w:w="8390" w:type="dxa"/>
            <w:tcBorders>
              <w:top w:val="nil"/>
              <w:left w:val="nil"/>
              <w:bottom w:val="single" w:sz="4" w:space="0" w:color="auto"/>
              <w:right w:val="single" w:sz="4" w:space="0" w:color="auto"/>
            </w:tcBorders>
            <w:shd w:val="clear" w:color="auto" w:fill="auto"/>
            <w:noWrap/>
            <w:vAlign w:val="center"/>
            <w:hideMark/>
          </w:tcPr>
          <w:p w:rsidR="00D96428" w:rsidRPr="00D96428" w:rsidRDefault="00D96428" w:rsidP="00D96428">
            <w:pPr>
              <w:spacing w:after="0" w:line="240" w:lineRule="auto"/>
              <w:jc w:val="both"/>
              <w:rPr>
                <w:rFonts w:ascii="Calibri" w:eastAsia="Times New Roman" w:hAnsi="Calibri" w:cs="Calibri"/>
                <w:color w:val="000000"/>
                <w:lang w:eastAsia="pl-PL"/>
              </w:rPr>
            </w:pPr>
            <w:r w:rsidRPr="00D96428">
              <w:rPr>
                <w:rFonts w:ascii="Calibri" w:eastAsia="Times New Roman" w:hAnsi="Calibri" w:cs="Arial"/>
                <w:color w:val="000000"/>
                <w:lang w:eastAsia="pl-PL"/>
              </w:rPr>
              <w:t xml:space="preserve">Co sądzisz o </w:t>
            </w:r>
            <w:r w:rsidR="009B418C">
              <w:rPr>
                <w:rFonts w:ascii="Calibri" w:eastAsia="Times New Roman" w:hAnsi="Calibri" w:cs="Arial"/>
                <w:color w:val="000000"/>
                <w:lang w:eastAsia="pl-PL"/>
              </w:rPr>
              <w:t>metodyce Scrum</w:t>
            </w:r>
            <w:r w:rsidRPr="00D96428">
              <w:rPr>
                <w:rFonts w:ascii="Calibri" w:eastAsia="Times New Roman" w:hAnsi="Calibri" w:cs="Arial"/>
                <w:color w:val="000000"/>
                <w:lang w:eastAsia="pl-PL"/>
              </w:rPr>
              <w:t xml:space="preserve"> w swoim projekcie?</w:t>
            </w:r>
          </w:p>
        </w:tc>
      </w:tr>
    </w:tbl>
    <w:p w:rsidR="00D96428" w:rsidRDefault="00D96428" w:rsidP="00A86C52">
      <w:pPr>
        <w:spacing w:after="0" w:line="312" w:lineRule="auto"/>
        <w:jc w:val="center"/>
      </w:pPr>
      <w:r>
        <w:t>Tabela 5.1 Pytania do ankiety</w:t>
      </w:r>
    </w:p>
    <w:p w:rsidR="00A86C52" w:rsidRDefault="00A86C52" w:rsidP="00A86C52">
      <w:pPr>
        <w:spacing w:after="0" w:line="312" w:lineRule="auto"/>
        <w:jc w:val="center"/>
      </w:pPr>
    </w:p>
    <w:p w:rsidR="007D0503" w:rsidRDefault="007D0503" w:rsidP="00206FB7">
      <w:pPr>
        <w:spacing w:after="0" w:line="312" w:lineRule="auto"/>
        <w:ind w:firstLine="708"/>
        <w:jc w:val="both"/>
        <w:rPr>
          <w:rFonts w:cs="Arial"/>
        </w:rPr>
      </w:pPr>
      <w:r>
        <w:rPr>
          <w:rFonts w:cs="Arial"/>
        </w:rPr>
        <w:t>Wyniki ankiety przestawiłam na wykresach od 5.1 do 5.</w:t>
      </w:r>
      <w:r w:rsidR="005648B8">
        <w:rPr>
          <w:rFonts w:cs="Arial"/>
        </w:rPr>
        <w:t>50</w:t>
      </w:r>
      <w:r>
        <w:rPr>
          <w:rFonts w:cs="Arial"/>
        </w:rPr>
        <w:t>.</w:t>
      </w:r>
      <w:r w:rsidR="00206FB7">
        <w:rPr>
          <w:rFonts w:cs="Arial"/>
        </w:rPr>
        <w:t xml:space="preserve"> </w:t>
      </w:r>
      <w:r>
        <w:rPr>
          <w:rFonts w:cs="Arial"/>
        </w:rPr>
        <w:t>W tabeli 5.</w:t>
      </w:r>
      <w:r w:rsidR="00D96428">
        <w:rPr>
          <w:rFonts w:cs="Arial"/>
        </w:rPr>
        <w:t>2</w:t>
      </w:r>
      <w:r>
        <w:rPr>
          <w:rFonts w:cs="Arial"/>
        </w:rPr>
        <w:t xml:space="preserve"> </w:t>
      </w:r>
      <w:r w:rsidR="00A86C52">
        <w:rPr>
          <w:rFonts w:cs="Arial"/>
        </w:rPr>
        <w:t>przedstawiony został</w:t>
      </w:r>
      <w:r>
        <w:rPr>
          <w:rFonts w:cs="Arial"/>
        </w:rPr>
        <w:t xml:space="preserve"> rozkład </w:t>
      </w:r>
      <w:r w:rsidR="00A86C52">
        <w:rPr>
          <w:rFonts w:cs="Arial"/>
        </w:rPr>
        <w:t>branż firm</w:t>
      </w:r>
      <w:r w:rsidR="00206FB7">
        <w:rPr>
          <w:rFonts w:cs="Arial"/>
        </w:rPr>
        <w:t xml:space="preserve">, których projekty </w:t>
      </w:r>
      <w:r w:rsidR="009B418C">
        <w:rPr>
          <w:rFonts w:cs="Arial"/>
        </w:rPr>
        <w:t>pracujące w metodyce Scrum,</w:t>
      </w:r>
      <w:r w:rsidR="00206FB7">
        <w:rPr>
          <w:rFonts w:cs="Arial"/>
        </w:rPr>
        <w:t xml:space="preserve"> opisywane były w ankiecie. Jak można zauważyć, wyniki są bardzo różnorodne</w:t>
      </w:r>
      <w:r w:rsidR="005648B8">
        <w:rPr>
          <w:rFonts w:cs="Arial"/>
        </w:rPr>
        <w:t xml:space="preserve">, jednak wiele z nich dotyczyło </w:t>
      </w:r>
      <w:r w:rsidR="0066593E">
        <w:rPr>
          <w:rFonts w:cs="Arial"/>
        </w:rPr>
        <w:t>firm sprzedających oprogramowanie</w:t>
      </w:r>
      <w:r w:rsidR="005648B8">
        <w:rPr>
          <w:rFonts w:cs="Arial"/>
        </w:rPr>
        <w:t xml:space="preserve"> i firm medycznych lub farmaceutycznych.</w:t>
      </w:r>
    </w:p>
    <w:p w:rsidR="0066593E" w:rsidRDefault="0066593E" w:rsidP="00206FB7">
      <w:pPr>
        <w:spacing w:after="0" w:line="312" w:lineRule="auto"/>
        <w:ind w:firstLine="708"/>
        <w:jc w:val="both"/>
        <w:rPr>
          <w:rFonts w:cs="Arial"/>
        </w:rPr>
      </w:pPr>
    </w:p>
    <w:tbl>
      <w:tblPr>
        <w:tblW w:w="5861" w:type="dxa"/>
        <w:jc w:val="center"/>
        <w:tblCellMar>
          <w:left w:w="70" w:type="dxa"/>
          <w:right w:w="70" w:type="dxa"/>
        </w:tblCellMar>
        <w:tblLook w:val="04A0" w:firstRow="1" w:lastRow="0" w:firstColumn="1" w:lastColumn="0" w:noHBand="0" w:noVBand="1"/>
      </w:tblPr>
      <w:tblGrid>
        <w:gridCol w:w="4901"/>
        <w:gridCol w:w="960"/>
      </w:tblGrid>
      <w:tr w:rsidR="00A86C52" w:rsidRPr="00A86C52" w:rsidTr="0066593E">
        <w:trPr>
          <w:trHeight w:val="315"/>
          <w:jc w:val="center"/>
        </w:trPr>
        <w:tc>
          <w:tcPr>
            <w:tcW w:w="4901" w:type="dxa"/>
            <w:tcBorders>
              <w:top w:val="single" w:sz="8" w:space="0" w:color="auto"/>
              <w:left w:val="single" w:sz="8" w:space="0" w:color="auto"/>
              <w:bottom w:val="single" w:sz="8" w:space="0" w:color="auto"/>
              <w:right w:val="single" w:sz="8" w:space="0" w:color="auto"/>
            </w:tcBorders>
            <w:shd w:val="clear" w:color="000000" w:fill="D9EAD3"/>
            <w:noWrap/>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Branża</w:t>
            </w:r>
          </w:p>
        </w:tc>
        <w:tc>
          <w:tcPr>
            <w:tcW w:w="960" w:type="dxa"/>
            <w:tcBorders>
              <w:top w:val="single" w:sz="8" w:space="0" w:color="auto"/>
              <w:left w:val="nil"/>
              <w:bottom w:val="single" w:sz="8" w:space="0" w:color="auto"/>
              <w:right w:val="single" w:sz="8" w:space="0" w:color="auto"/>
            </w:tcBorders>
            <w:shd w:val="clear" w:color="000000" w:fill="D9EAD3"/>
            <w:noWrap/>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Pr>
                <w:rFonts w:ascii="Arial" w:eastAsia="Times New Roman" w:hAnsi="Arial" w:cs="Arial"/>
                <w:color w:val="000000"/>
                <w:sz w:val="20"/>
                <w:szCs w:val="20"/>
                <w:lang w:eastAsia="pl-PL"/>
              </w:rPr>
              <w:t>Liczba</w:t>
            </w:r>
          </w:p>
        </w:tc>
      </w:tr>
      <w:tr w:rsidR="00A86C52" w:rsidRPr="00A86C52" w:rsidTr="0066593E">
        <w:trPr>
          <w:trHeight w:val="295"/>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IT</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14</w:t>
            </w:r>
          </w:p>
        </w:tc>
      </w:tr>
      <w:tr w:rsidR="00A86C52" w:rsidRPr="00A86C52" w:rsidTr="0066593E">
        <w:trPr>
          <w:trHeight w:val="340"/>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Medyczna/ Farmaceutyczna</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11</w:t>
            </w:r>
          </w:p>
        </w:tc>
      </w:tr>
      <w:tr w:rsidR="00A86C52" w:rsidRPr="00A86C52" w:rsidTr="0066593E">
        <w:trPr>
          <w:trHeight w:val="340"/>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 xml:space="preserve">software </w:t>
            </w:r>
            <w:proofErr w:type="spellStart"/>
            <w:r w:rsidRPr="00A86C52">
              <w:rPr>
                <w:rFonts w:ascii="Arial" w:eastAsia="Times New Roman" w:hAnsi="Arial" w:cs="Arial"/>
                <w:color w:val="000000"/>
                <w:sz w:val="20"/>
                <w:szCs w:val="20"/>
                <w:lang w:eastAsia="pl-PL"/>
              </w:rPr>
              <w:t>house</w:t>
            </w:r>
            <w:proofErr w:type="spellEnd"/>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11</w:t>
            </w:r>
          </w:p>
        </w:tc>
      </w:tr>
      <w:tr w:rsidR="00A86C52" w:rsidRPr="00A86C52" w:rsidTr="0066593E">
        <w:trPr>
          <w:trHeight w:val="340"/>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Brak Odpowiedzi</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10</w:t>
            </w:r>
          </w:p>
        </w:tc>
      </w:tr>
      <w:tr w:rsidR="00A86C52" w:rsidRPr="00A86C52" w:rsidTr="0066593E">
        <w:trPr>
          <w:trHeight w:val="430"/>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bankowość</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6</w:t>
            </w:r>
          </w:p>
        </w:tc>
      </w:tr>
      <w:tr w:rsidR="00A86C52" w:rsidRPr="00A86C52" w:rsidTr="0066593E">
        <w:trPr>
          <w:trHeight w:val="315"/>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Transport</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5</w:t>
            </w:r>
          </w:p>
        </w:tc>
      </w:tr>
      <w:tr w:rsidR="00A86C52" w:rsidRPr="00A86C52" w:rsidTr="0066593E">
        <w:trPr>
          <w:trHeight w:val="358"/>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Telekomunikacja</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4</w:t>
            </w:r>
          </w:p>
        </w:tc>
      </w:tr>
      <w:tr w:rsidR="00A86C52" w:rsidRPr="00A86C52" w:rsidTr="0066593E">
        <w:trPr>
          <w:trHeight w:val="340"/>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Ubezpieczenia</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4</w:t>
            </w:r>
          </w:p>
        </w:tc>
      </w:tr>
      <w:tr w:rsidR="00A86C52" w:rsidRPr="00A86C52" w:rsidTr="0066593E">
        <w:trPr>
          <w:trHeight w:val="340"/>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e-commerce</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3</w:t>
            </w:r>
          </w:p>
        </w:tc>
      </w:tr>
      <w:tr w:rsidR="00A86C52" w:rsidRPr="00A86C52" w:rsidTr="0066593E">
        <w:trPr>
          <w:trHeight w:val="315"/>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Gry</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3</w:t>
            </w:r>
          </w:p>
        </w:tc>
      </w:tr>
      <w:tr w:rsidR="00A86C52" w:rsidRPr="00A86C52" w:rsidTr="0066593E">
        <w:trPr>
          <w:trHeight w:val="315"/>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Big data</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2</w:t>
            </w:r>
          </w:p>
        </w:tc>
      </w:tr>
      <w:tr w:rsidR="00A86C52" w:rsidRPr="00A86C52" w:rsidTr="0066593E">
        <w:trPr>
          <w:trHeight w:val="315"/>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Finanse</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2</w:t>
            </w:r>
          </w:p>
        </w:tc>
      </w:tr>
      <w:tr w:rsidR="00A86C52" w:rsidRPr="00A86C52" w:rsidTr="0066593E">
        <w:trPr>
          <w:trHeight w:val="412"/>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urządzenia ADG i mobilne</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2</w:t>
            </w:r>
          </w:p>
        </w:tc>
      </w:tr>
      <w:tr w:rsidR="00A86C52" w:rsidRPr="00A86C52" w:rsidTr="0066593E">
        <w:trPr>
          <w:trHeight w:val="430"/>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Wspieranie działań w obszarach HR i komunikacji</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2</w:t>
            </w:r>
          </w:p>
        </w:tc>
      </w:tr>
      <w:tr w:rsidR="00A86C52" w:rsidRPr="00A86C52" w:rsidTr="0066593E">
        <w:trPr>
          <w:trHeight w:val="430"/>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Administracja publiczna</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1</w:t>
            </w:r>
          </w:p>
        </w:tc>
      </w:tr>
      <w:tr w:rsidR="00A86C52" w:rsidRPr="00A86C52" w:rsidTr="0066593E">
        <w:trPr>
          <w:trHeight w:val="340"/>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 xml:space="preserve">Automatyka </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1</w:t>
            </w:r>
          </w:p>
        </w:tc>
      </w:tr>
      <w:tr w:rsidR="00A86C52" w:rsidRPr="00A86C52" w:rsidTr="0066593E">
        <w:trPr>
          <w:trHeight w:val="340"/>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benefit system</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1</w:t>
            </w:r>
          </w:p>
        </w:tc>
      </w:tr>
      <w:tr w:rsidR="00A86C52" w:rsidRPr="00A86C52" w:rsidTr="0066593E">
        <w:trPr>
          <w:trHeight w:val="315"/>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Mar-</w:t>
            </w:r>
            <w:proofErr w:type="spellStart"/>
            <w:r w:rsidRPr="00A86C52">
              <w:rPr>
                <w:rFonts w:ascii="Arial" w:eastAsia="Times New Roman" w:hAnsi="Arial" w:cs="Arial"/>
                <w:color w:val="000000"/>
                <w:sz w:val="20"/>
                <w:szCs w:val="20"/>
                <w:lang w:eastAsia="pl-PL"/>
              </w:rPr>
              <w:t>tech</w:t>
            </w:r>
            <w:proofErr w:type="spellEnd"/>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1</w:t>
            </w:r>
          </w:p>
        </w:tc>
      </w:tr>
      <w:tr w:rsidR="00A86C52" w:rsidRPr="00A86C52" w:rsidTr="0066593E">
        <w:trPr>
          <w:trHeight w:val="340"/>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 xml:space="preserve">Business </w:t>
            </w:r>
            <w:proofErr w:type="spellStart"/>
            <w:r w:rsidRPr="00A86C52">
              <w:rPr>
                <w:rFonts w:ascii="Arial" w:eastAsia="Times New Roman" w:hAnsi="Arial" w:cs="Arial"/>
                <w:color w:val="000000"/>
                <w:sz w:val="20"/>
                <w:szCs w:val="20"/>
                <w:lang w:eastAsia="pl-PL"/>
              </w:rPr>
              <w:t>Inteligence</w:t>
            </w:r>
            <w:proofErr w:type="spellEnd"/>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1</w:t>
            </w:r>
          </w:p>
        </w:tc>
      </w:tr>
      <w:tr w:rsidR="00A86C52" w:rsidRPr="00A86C52" w:rsidTr="0066593E">
        <w:trPr>
          <w:trHeight w:val="250"/>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Dom maklerski</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1</w:t>
            </w:r>
          </w:p>
        </w:tc>
      </w:tr>
      <w:tr w:rsidR="00A86C52" w:rsidRPr="00A86C52" w:rsidTr="0066593E">
        <w:trPr>
          <w:trHeight w:val="358"/>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Energetyka</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1</w:t>
            </w:r>
          </w:p>
        </w:tc>
      </w:tr>
      <w:tr w:rsidR="00A86C52" w:rsidRPr="00A86C52" w:rsidTr="0066593E">
        <w:trPr>
          <w:trHeight w:val="315"/>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proofErr w:type="spellStart"/>
            <w:r w:rsidRPr="00A86C52">
              <w:rPr>
                <w:rFonts w:ascii="Arial" w:eastAsia="Times New Roman" w:hAnsi="Arial" w:cs="Arial"/>
                <w:color w:val="000000"/>
                <w:sz w:val="20"/>
                <w:szCs w:val="20"/>
                <w:lang w:eastAsia="pl-PL"/>
              </w:rPr>
              <w:lastRenderedPageBreak/>
              <w:t>Fmcg</w:t>
            </w:r>
            <w:proofErr w:type="spellEnd"/>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1</w:t>
            </w:r>
          </w:p>
        </w:tc>
      </w:tr>
      <w:tr w:rsidR="00A86C52" w:rsidRPr="00A86C52" w:rsidTr="0066593E">
        <w:trPr>
          <w:trHeight w:val="367"/>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Information Security</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1</w:t>
            </w:r>
          </w:p>
        </w:tc>
      </w:tr>
      <w:tr w:rsidR="00A86C52" w:rsidRPr="00A86C52" w:rsidTr="0066593E">
        <w:trPr>
          <w:trHeight w:val="340"/>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Consulting</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1</w:t>
            </w:r>
          </w:p>
        </w:tc>
      </w:tr>
      <w:tr w:rsidR="00A86C52" w:rsidRPr="00A86C52" w:rsidTr="0066593E">
        <w:trPr>
          <w:trHeight w:val="315"/>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Marketing</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1</w:t>
            </w:r>
          </w:p>
        </w:tc>
      </w:tr>
      <w:tr w:rsidR="00A86C52" w:rsidRPr="00A86C52" w:rsidTr="0066593E">
        <w:trPr>
          <w:trHeight w:val="315"/>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Media</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1</w:t>
            </w:r>
          </w:p>
        </w:tc>
      </w:tr>
      <w:tr w:rsidR="00A86C52" w:rsidRPr="00A86C52" w:rsidTr="0066593E">
        <w:trPr>
          <w:trHeight w:val="385"/>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Muzyczna</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1</w:t>
            </w:r>
          </w:p>
        </w:tc>
      </w:tr>
      <w:tr w:rsidR="00A86C52" w:rsidRPr="00A86C52" w:rsidTr="0066593E">
        <w:trPr>
          <w:trHeight w:val="315"/>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proofErr w:type="spellStart"/>
            <w:r w:rsidRPr="00A86C52">
              <w:rPr>
                <w:rFonts w:ascii="Arial" w:eastAsia="Times New Roman" w:hAnsi="Arial" w:cs="Arial"/>
                <w:color w:val="000000"/>
                <w:sz w:val="20"/>
                <w:szCs w:val="20"/>
                <w:lang w:eastAsia="pl-PL"/>
              </w:rPr>
              <w:t>Oil&amp;Gas</w:t>
            </w:r>
            <w:proofErr w:type="spellEnd"/>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1</w:t>
            </w:r>
          </w:p>
        </w:tc>
      </w:tr>
      <w:tr w:rsidR="00A86C52" w:rsidRPr="00A86C52" w:rsidTr="0066593E">
        <w:trPr>
          <w:trHeight w:val="315"/>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proofErr w:type="spellStart"/>
            <w:r w:rsidRPr="00A86C52">
              <w:rPr>
                <w:rFonts w:ascii="Arial" w:eastAsia="Times New Roman" w:hAnsi="Arial" w:cs="Arial"/>
                <w:color w:val="000000"/>
                <w:sz w:val="20"/>
                <w:szCs w:val="20"/>
                <w:lang w:eastAsia="pl-PL"/>
              </w:rPr>
              <w:t>Perform</w:t>
            </w:r>
            <w:proofErr w:type="spellEnd"/>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1</w:t>
            </w:r>
          </w:p>
        </w:tc>
      </w:tr>
      <w:tr w:rsidR="00A86C52" w:rsidRPr="00A86C52" w:rsidTr="0066593E">
        <w:trPr>
          <w:trHeight w:val="315"/>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Podatki</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1</w:t>
            </w:r>
          </w:p>
        </w:tc>
      </w:tr>
      <w:tr w:rsidR="00A86C52" w:rsidRPr="00A86C52" w:rsidTr="0066593E">
        <w:trPr>
          <w:trHeight w:val="315"/>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Podróże</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1</w:t>
            </w:r>
          </w:p>
        </w:tc>
      </w:tr>
      <w:tr w:rsidR="00A86C52" w:rsidRPr="00A86C52" w:rsidTr="0066593E">
        <w:trPr>
          <w:trHeight w:val="315"/>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Robotyka</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1</w:t>
            </w:r>
          </w:p>
        </w:tc>
      </w:tr>
      <w:tr w:rsidR="00A86C52" w:rsidRPr="00A86C52" w:rsidTr="0066593E">
        <w:trPr>
          <w:trHeight w:val="295"/>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proofErr w:type="spellStart"/>
            <w:r w:rsidRPr="00A86C52">
              <w:rPr>
                <w:rFonts w:ascii="Arial" w:eastAsia="Times New Roman" w:hAnsi="Arial" w:cs="Arial"/>
                <w:color w:val="000000"/>
                <w:sz w:val="20"/>
                <w:szCs w:val="20"/>
                <w:lang w:eastAsia="pl-PL"/>
              </w:rPr>
              <w:t>Shared</w:t>
            </w:r>
            <w:proofErr w:type="spellEnd"/>
            <w:r w:rsidRPr="00A86C52">
              <w:rPr>
                <w:rFonts w:ascii="Arial" w:eastAsia="Times New Roman" w:hAnsi="Arial" w:cs="Arial"/>
                <w:color w:val="000000"/>
                <w:sz w:val="20"/>
                <w:szCs w:val="20"/>
                <w:lang w:eastAsia="pl-PL"/>
              </w:rPr>
              <w:t xml:space="preserve"> service</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1</w:t>
            </w:r>
          </w:p>
        </w:tc>
      </w:tr>
      <w:tr w:rsidR="00A86C52" w:rsidRPr="00A86C52" w:rsidTr="0066593E">
        <w:trPr>
          <w:trHeight w:val="322"/>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Wsparcie edukacji</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1</w:t>
            </w:r>
          </w:p>
        </w:tc>
      </w:tr>
      <w:tr w:rsidR="00A86C52" w:rsidRPr="00A86C52" w:rsidTr="0066593E">
        <w:trPr>
          <w:trHeight w:val="340"/>
          <w:jc w:val="center"/>
        </w:trPr>
        <w:tc>
          <w:tcPr>
            <w:tcW w:w="4901" w:type="dxa"/>
            <w:tcBorders>
              <w:top w:val="nil"/>
              <w:left w:val="single" w:sz="8" w:space="0" w:color="auto"/>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Wydawnictwo + serwisy online</w:t>
            </w:r>
          </w:p>
        </w:tc>
        <w:tc>
          <w:tcPr>
            <w:tcW w:w="960" w:type="dxa"/>
            <w:tcBorders>
              <w:top w:val="nil"/>
              <w:left w:val="nil"/>
              <w:bottom w:val="single" w:sz="8" w:space="0" w:color="auto"/>
              <w:right w:val="single" w:sz="8" w:space="0" w:color="auto"/>
            </w:tcBorders>
            <w:shd w:val="clear" w:color="auto" w:fill="auto"/>
            <w:vAlign w:val="center"/>
            <w:hideMark/>
          </w:tcPr>
          <w:p w:rsidR="00A86C52" w:rsidRPr="00A86C52" w:rsidRDefault="00A86C52" w:rsidP="00A86C52">
            <w:pPr>
              <w:spacing w:after="0" w:line="240" w:lineRule="auto"/>
              <w:jc w:val="right"/>
              <w:rPr>
                <w:rFonts w:ascii="Arial" w:eastAsia="Times New Roman" w:hAnsi="Arial" w:cs="Arial"/>
                <w:color w:val="000000"/>
                <w:sz w:val="20"/>
                <w:szCs w:val="20"/>
                <w:lang w:eastAsia="pl-PL"/>
              </w:rPr>
            </w:pPr>
            <w:r w:rsidRPr="00A86C52">
              <w:rPr>
                <w:rFonts w:ascii="Arial" w:eastAsia="Times New Roman" w:hAnsi="Arial" w:cs="Arial"/>
                <w:color w:val="000000"/>
                <w:sz w:val="20"/>
                <w:szCs w:val="20"/>
                <w:lang w:eastAsia="pl-PL"/>
              </w:rPr>
              <w:t>1</w:t>
            </w:r>
          </w:p>
        </w:tc>
      </w:tr>
    </w:tbl>
    <w:p w:rsidR="00BE454F" w:rsidRDefault="007D0503" w:rsidP="0066593E">
      <w:pPr>
        <w:spacing w:after="0" w:line="312" w:lineRule="auto"/>
        <w:jc w:val="center"/>
        <w:rPr>
          <w:rFonts w:cs="Arial"/>
        </w:rPr>
      </w:pPr>
      <w:r>
        <w:rPr>
          <w:rFonts w:cs="Arial"/>
        </w:rPr>
        <w:t>Tabela 5.</w:t>
      </w:r>
      <w:r w:rsidR="00D96428">
        <w:rPr>
          <w:rFonts w:cs="Arial"/>
        </w:rPr>
        <w:t>2</w:t>
      </w:r>
      <w:r>
        <w:rPr>
          <w:rFonts w:cs="Arial"/>
        </w:rPr>
        <w:t>. Branże</w:t>
      </w:r>
    </w:p>
    <w:p w:rsidR="005648B8" w:rsidRDefault="005648B8" w:rsidP="00206FB7">
      <w:pPr>
        <w:spacing w:after="0" w:line="312" w:lineRule="auto"/>
        <w:jc w:val="center"/>
        <w:rPr>
          <w:rFonts w:cs="Arial"/>
        </w:rPr>
      </w:pPr>
    </w:p>
    <w:p w:rsidR="00206FB7" w:rsidRDefault="00206FB7" w:rsidP="00C440DD">
      <w:pPr>
        <w:spacing w:after="0" w:line="312" w:lineRule="auto"/>
        <w:ind w:firstLine="708"/>
        <w:jc w:val="both"/>
      </w:pPr>
      <w:r>
        <w:rPr>
          <w:rFonts w:cs="Arial"/>
        </w:rPr>
        <w:t xml:space="preserve">Pierwsze pytanie </w:t>
      </w:r>
      <w:r w:rsidR="00794027">
        <w:rPr>
          <w:rFonts w:cs="Arial"/>
        </w:rPr>
        <w:t xml:space="preserve">1.1 </w:t>
      </w:r>
      <w:r>
        <w:rPr>
          <w:rFonts w:cs="Arial"/>
        </w:rPr>
        <w:t xml:space="preserve">dotyczyło </w:t>
      </w:r>
      <w:r w:rsidR="00794027">
        <w:rPr>
          <w:rFonts w:cs="Arial"/>
        </w:rPr>
        <w:t>istnienia roli</w:t>
      </w:r>
      <w:r>
        <w:rPr>
          <w:rFonts w:cs="Arial"/>
        </w:rPr>
        <w:t xml:space="preserve"> Scrum mastera w zespole. Jak widzimy większość zespołów </w:t>
      </w:r>
      <w:r w:rsidR="00794027">
        <w:rPr>
          <w:rFonts w:cs="Arial"/>
        </w:rPr>
        <w:t>miała</w:t>
      </w:r>
      <w:r>
        <w:rPr>
          <w:rFonts w:cs="Arial"/>
        </w:rPr>
        <w:t xml:space="preserve"> Scrum Mastera, jednak aż 24</w:t>
      </w:r>
      <w:r w:rsidR="00101E2F">
        <w:rPr>
          <w:rFonts w:cs="Arial"/>
        </w:rPr>
        <w:t>%</w:t>
      </w:r>
      <w:r>
        <w:rPr>
          <w:rFonts w:cs="Arial"/>
        </w:rPr>
        <w:t xml:space="preserve"> projekt</w:t>
      </w:r>
      <w:r w:rsidR="00101E2F">
        <w:rPr>
          <w:rFonts w:cs="Arial"/>
        </w:rPr>
        <w:t>ów</w:t>
      </w:r>
      <w:r>
        <w:rPr>
          <w:rFonts w:cs="Arial"/>
        </w:rPr>
        <w:t xml:space="preserve"> działały bez tego niezbędnego członka zespołu scrumowego. </w:t>
      </w:r>
      <w:r>
        <w:t xml:space="preserve">W odpowiedziach „Inne” zawierają się zespoły ze Scrum </w:t>
      </w:r>
      <w:r w:rsidR="009B418C">
        <w:t>M</w:t>
      </w:r>
      <w:r>
        <w:t>asterem, ale gdzie inna osoba obejmowała tą rolę</w:t>
      </w:r>
      <w:r w:rsidR="00486A81">
        <w:t xml:space="preserve"> tj.</w:t>
      </w:r>
      <w:r>
        <w:t xml:space="preserve"> Technical </w:t>
      </w:r>
      <w:proofErr w:type="spellStart"/>
      <w:r>
        <w:t>Lead</w:t>
      </w:r>
      <w:proofErr w:type="spellEnd"/>
      <w:r>
        <w:t xml:space="preserve">, Team </w:t>
      </w:r>
      <w:proofErr w:type="spellStart"/>
      <w:r>
        <w:t>Lead</w:t>
      </w:r>
      <w:proofErr w:type="spellEnd"/>
      <w:r>
        <w:t xml:space="preserve">, jeden z programistów, </w:t>
      </w:r>
      <w:proofErr w:type="spellStart"/>
      <w:r>
        <w:t>Scrum</w:t>
      </w:r>
      <w:proofErr w:type="spellEnd"/>
      <w:r>
        <w:t xml:space="preserve"> </w:t>
      </w:r>
      <w:proofErr w:type="spellStart"/>
      <w:r>
        <w:t>Coach</w:t>
      </w:r>
      <w:proofErr w:type="spellEnd"/>
      <w:r>
        <w:t>, Project Manager</w:t>
      </w:r>
      <w:r w:rsidR="00340D99">
        <w:br/>
      </w:r>
      <w:r>
        <w:t xml:space="preserve">i </w:t>
      </w:r>
      <w:r w:rsidRPr="006C5FB3">
        <w:t>Team Leader nad zespołem i Project Manager nad projektem</w:t>
      </w:r>
      <w:r>
        <w:t>.</w:t>
      </w:r>
    </w:p>
    <w:p w:rsidR="00C440DD" w:rsidRPr="00C440DD" w:rsidRDefault="00C440DD" w:rsidP="00C440DD">
      <w:pPr>
        <w:spacing w:after="0" w:line="312" w:lineRule="auto"/>
        <w:ind w:firstLine="708"/>
        <w:jc w:val="both"/>
      </w:pPr>
    </w:p>
    <w:p w:rsidR="00F10907" w:rsidRDefault="006C5FB3" w:rsidP="00206FB7">
      <w:pPr>
        <w:spacing w:after="0" w:line="312" w:lineRule="auto"/>
        <w:jc w:val="center"/>
      </w:pPr>
      <w:r>
        <w:rPr>
          <w:noProof/>
        </w:rPr>
        <w:lastRenderedPageBreak/>
        <w:drawing>
          <wp:inline distT="0" distB="0" distL="0" distR="0" wp14:anchorId="40C66816" wp14:editId="4154B5DD">
            <wp:extent cx="4023360" cy="2743200"/>
            <wp:effectExtent l="0" t="0" r="15240" b="0"/>
            <wp:docPr id="9" name="Wykres 9">
              <a:extLst xmlns:a="http://schemas.openxmlformats.org/drawingml/2006/main">
                <a:ext uri="{FF2B5EF4-FFF2-40B4-BE49-F238E27FC236}">
                  <a16:creationId xmlns:a16="http://schemas.microsoft.com/office/drawing/2014/main" id="{E2C4A31B-9E7D-4F53-B7FA-D30701B939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206FB7" w:rsidRDefault="00206FB7" w:rsidP="00206FB7">
      <w:pPr>
        <w:spacing w:after="0" w:line="312" w:lineRule="auto"/>
        <w:jc w:val="center"/>
      </w:pPr>
      <w:r>
        <w:t>Rys. 5.1. Scrum Master w zespole</w:t>
      </w:r>
    </w:p>
    <w:p w:rsidR="00C440DD" w:rsidRDefault="00C440DD" w:rsidP="00206FB7">
      <w:pPr>
        <w:spacing w:after="0" w:line="312" w:lineRule="auto"/>
        <w:jc w:val="center"/>
      </w:pPr>
    </w:p>
    <w:p w:rsidR="00C440DD" w:rsidRDefault="00206FB7" w:rsidP="00C440DD">
      <w:pPr>
        <w:spacing w:after="0" w:line="312" w:lineRule="auto"/>
        <w:jc w:val="both"/>
      </w:pPr>
      <w:r>
        <w:tab/>
        <w:t xml:space="preserve">Pytanie </w:t>
      </w:r>
      <w:r w:rsidR="00794027">
        <w:t>1.2</w:t>
      </w:r>
      <w:r>
        <w:t xml:space="preserve"> dotyczyło tego samego zagadnienia, jednak tutaj pytanie wiązało się z rolą Product Ownera.  Na Rys. 5.2. przedstawiony jest rozkład odpowiedzi. Widzimy, że z tej roli zespoły rezygnują rzadziej, niż ze Scrum </w:t>
      </w:r>
      <w:r w:rsidR="009B418C">
        <w:t>M</w:t>
      </w:r>
      <w:r>
        <w:t>astera, jednak również tutaj, aż 16</w:t>
      </w:r>
      <w:r w:rsidR="00486A81">
        <w:t>%</w:t>
      </w:r>
      <w:r>
        <w:t xml:space="preserve"> zespołów pracowało bez Product Ownera. Co ciekawe, w tych liczbach zawiera się 9</w:t>
      </w:r>
      <w:r w:rsidR="00486A81">
        <w:t>%</w:t>
      </w:r>
      <w:r>
        <w:t xml:space="preserve"> zespołów, </w:t>
      </w:r>
      <w:r w:rsidR="00486A81">
        <w:t>w których nie istniała rola</w:t>
      </w:r>
      <w:r>
        <w:t xml:space="preserve"> ani Scrum Mastera, ani Product Ownera.</w:t>
      </w:r>
      <w:r w:rsidR="00C440DD">
        <w:t xml:space="preserve"> W odpowiedzi „Inne” zawierają się teraz sytuacje, gdzie każdy klient miał osobnego Product Ownera</w:t>
      </w:r>
      <w:r w:rsidR="005648B8">
        <w:t xml:space="preserve"> lub</w:t>
      </w:r>
      <w:r w:rsidR="00C440DD">
        <w:t xml:space="preserve"> </w:t>
      </w:r>
      <w:r w:rsidR="005648B8">
        <w:t>z</w:t>
      </w:r>
      <w:r w:rsidR="00C440DD">
        <w:t xml:space="preserve">amiast Product Ownera, było kilka osób od klienta. </w:t>
      </w:r>
      <w:r w:rsidR="00486A81">
        <w:t>W niektórych projektach r</w:t>
      </w:r>
      <w:r w:rsidR="00C440DD">
        <w:t>olę P</w:t>
      </w:r>
      <w:r w:rsidR="00486A81">
        <w:t xml:space="preserve">roduct </w:t>
      </w:r>
      <w:r w:rsidR="00C440DD">
        <w:t>O</w:t>
      </w:r>
      <w:r w:rsidR="00486A81">
        <w:t>wnera</w:t>
      </w:r>
      <w:r w:rsidR="00C440DD">
        <w:t xml:space="preserve"> przejmowali również analityk, </w:t>
      </w:r>
      <w:proofErr w:type="spellStart"/>
      <w:r w:rsidR="00C440DD">
        <w:t>Key</w:t>
      </w:r>
      <w:proofErr w:type="spellEnd"/>
      <w:r w:rsidR="00C440DD">
        <w:t xml:space="preserve"> </w:t>
      </w:r>
      <w:proofErr w:type="spellStart"/>
      <w:r w:rsidR="00C440DD">
        <w:t>Account</w:t>
      </w:r>
      <w:proofErr w:type="spellEnd"/>
      <w:r w:rsidR="00C440DD">
        <w:t xml:space="preserve"> Manager i PM.</w:t>
      </w:r>
    </w:p>
    <w:p w:rsidR="00206FB7" w:rsidRDefault="00206FB7" w:rsidP="00206FB7">
      <w:pPr>
        <w:spacing w:after="0" w:line="312" w:lineRule="auto"/>
        <w:ind w:firstLine="708"/>
        <w:jc w:val="both"/>
      </w:pPr>
    </w:p>
    <w:p w:rsidR="006C5FB3" w:rsidRDefault="006C5FB3" w:rsidP="00C440DD">
      <w:pPr>
        <w:spacing w:after="0" w:line="312" w:lineRule="auto"/>
        <w:jc w:val="center"/>
      </w:pPr>
      <w:r>
        <w:rPr>
          <w:noProof/>
        </w:rPr>
        <w:lastRenderedPageBreak/>
        <w:drawing>
          <wp:inline distT="0" distB="0" distL="0" distR="0" wp14:anchorId="1B59C690" wp14:editId="0AA7B778">
            <wp:extent cx="4023360" cy="2743200"/>
            <wp:effectExtent l="0" t="0" r="15240" b="0"/>
            <wp:docPr id="10" name="Wykres 10">
              <a:extLst xmlns:a="http://schemas.openxmlformats.org/drawingml/2006/main">
                <a:ext uri="{FF2B5EF4-FFF2-40B4-BE49-F238E27FC236}">
                  <a16:creationId xmlns:a16="http://schemas.microsoft.com/office/drawing/2014/main" id="{8C9A4D90-0093-46B9-BD92-36B3274DD9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440DD" w:rsidRDefault="00C440DD" w:rsidP="00C440DD">
      <w:pPr>
        <w:spacing w:after="0" w:line="312" w:lineRule="auto"/>
        <w:jc w:val="center"/>
      </w:pPr>
      <w:r>
        <w:t>Rys. 5.2 Product Owner w zespole</w:t>
      </w:r>
    </w:p>
    <w:p w:rsidR="00332680" w:rsidRDefault="00332680" w:rsidP="00C440DD">
      <w:pPr>
        <w:spacing w:after="0" w:line="312" w:lineRule="auto"/>
        <w:jc w:val="center"/>
      </w:pPr>
    </w:p>
    <w:p w:rsidR="00DB4A0C" w:rsidRDefault="00DB4A0C" w:rsidP="00DB4A0C">
      <w:pPr>
        <w:spacing w:after="0" w:line="312" w:lineRule="auto"/>
        <w:jc w:val="both"/>
      </w:pPr>
      <w:r>
        <w:tab/>
        <w:t xml:space="preserve">Pytanie </w:t>
      </w:r>
      <w:r w:rsidR="00794027">
        <w:t>1.3</w:t>
      </w:r>
      <w:r>
        <w:t xml:space="preserve"> dotyczące </w:t>
      </w:r>
      <w:r w:rsidR="00332680">
        <w:t>posiadania</w:t>
      </w:r>
      <w:r>
        <w:t xml:space="preserve"> Backlogu w projekcie</w:t>
      </w:r>
      <w:r w:rsidR="00332680">
        <w:t xml:space="preserve">, </w:t>
      </w:r>
      <w:r w:rsidR="00486A81">
        <w:t>wypadło bardzo dobrze</w:t>
      </w:r>
      <w:r w:rsidR="00332680">
        <w:t xml:space="preserve">. Tylko </w:t>
      </w:r>
      <w:r w:rsidR="00486A81">
        <w:t>3%</w:t>
      </w:r>
      <w:r w:rsidR="00332680">
        <w:t xml:space="preserve"> </w:t>
      </w:r>
      <w:r w:rsidR="00486A81">
        <w:t>projektów</w:t>
      </w:r>
      <w:r w:rsidR="00332680">
        <w:t xml:space="preserve"> nie posiadały Backlogu co widzimy na Rys 5.3. Niemniej </w:t>
      </w:r>
      <w:r w:rsidR="00486A81">
        <w:t xml:space="preserve">jednak, </w:t>
      </w:r>
      <w:r w:rsidR="00332680">
        <w:t xml:space="preserve">jest to zastanawiające, </w:t>
      </w:r>
      <w:r w:rsidR="00877540">
        <w:t>w jaki sposób określali wymagania do projektu. Dodatkowo</w:t>
      </w:r>
      <w:r w:rsidR="00332680">
        <w:t xml:space="preserve"> 2</w:t>
      </w:r>
      <w:r w:rsidR="00486A81">
        <w:t>%</w:t>
      </w:r>
      <w:r w:rsidR="00332680">
        <w:t xml:space="preserve"> z tych projektów nie </w:t>
      </w:r>
      <w:r w:rsidR="00877540">
        <w:t>istniała również roli</w:t>
      </w:r>
      <w:r w:rsidR="00332680">
        <w:t xml:space="preserve"> Scrum Mastera i Product Ownera</w:t>
      </w:r>
      <w:r w:rsidR="00877540">
        <w:t xml:space="preserve"> w zespole</w:t>
      </w:r>
      <w:r w:rsidR="00332680">
        <w:t xml:space="preserve">. </w:t>
      </w:r>
      <w:r w:rsidR="00486A81">
        <w:t>Sytuacja ta dotyczyła</w:t>
      </w:r>
      <w:r w:rsidR="00332680">
        <w:t xml:space="preserve"> branży transportowej i </w:t>
      </w:r>
      <w:proofErr w:type="spellStart"/>
      <w:r w:rsidR="00332680">
        <w:t>Shared</w:t>
      </w:r>
      <w:proofErr w:type="spellEnd"/>
      <w:r w:rsidR="00332680">
        <w:t xml:space="preserve"> Service.</w:t>
      </w:r>
    </w:p>
    <w:p w:rsidR="00DB77CF" w:rsidRDefault="00DB77CF" w:rsidP="00DB4A0C">
      <w:pPr>
        <w:spacing w:after="0" w:line="312" w:lineRule="auto"/>
        <w:jc w:val="both"/>
      </w:pPr>
    </w:p>
    <w:p w:rsidR="006C5FB3" w:rsidRDefault="006C5FB3" w:rsidP="00332680">
      <w:pPr>
        <w:spacing w:after="0" w:line="312" w:lineRule="auto"/>
        <w:jc w:val="center"/>
      </w:pPr>
      <w:r>
        <w:rPr>
          <w:noProof/>
        </w:rPr>
        <w:drawing>
          <wp:inline distT="0" distB="0" distL="0" distR="0" wp14:anchorId="5765BABC" wp14:editId="135856FD">
            <wp:extent cx="4023360" cy="2743200"/>
            <wp:effectExtent l="0" t="0" r="15240" b="0"/>
            <wp:docPr id="11" name="Wykres 11">
              <a:extLst xmlns:a="http://schemas.openxmlformats.org/drawingml/2006/main">
                <a:ext uri="{FF2B5EF4-FFF2-40B4-BE49-F238E27FC236}">
                  <a16:creationId xmlns:a16="http://schemas.microsoft.com/office/drawing/2014/main" id="{046A8A46-A4DE-41B8-90E6-6A8ECE4AE8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DB4A0C" w:rsidRDefault="00DB4A0C" w:rsidP="00DB4A0C">
      <w:pPr>
        <w:spacing w:after="0" w:line="312" w:lineRule="auto"/>
        <w:jc w:val="center"/>
      </w:pPr>
      <w:r>
        <w:t>Rys. 5.3 Backlog w projekcie</w:t>
      </w:r>
    </w:p>
    <w:p w:rsidR="00D23AA1" w:rsidRDefault="00D23AA1" w:rsidP="00DB4A0C">
      <w:pPr>
        <w:spacing w:after="0" w:line="312" w:lineRule="auto"/>
        <w:jc w:val="center"/>
      </w:pPr>
    </w:p>
    <w:p w:rsidR="00D23AA1" w:rsidRDefault="00794027" w:rsidP="00D23AA1">
      <w:pPr>
        <w:spacing w:after="0" w:line="312" w:lineRule="auto"/>
        <w:ind w:firstLine="708"/>
        <w:jc w:val="both"/>
      </w:pPr>
      <w:r>
        <w:t>Pytanie 1.4</w:t>
      </w:r>
      <w:r w:rsidR="00D23AA1">
        <w:t xml:space="preserve"> dotyczyło stosowania podziału na sprinty, gdzie wyniki przedstawione są na Rys. 5.4. W tym przypadku, tylko 2</w:t>
      </w:r>
      <w:r w:rsidR="00877540">
        <w:t>%</w:t>
      </w:r>
      <w:r w:rsidR="00D23AA1">
        <w:t xml:space="preserve"> projekt</w:t>
      </w:r>
      <w:r w:rsidR="00877540">
        <w:t>ów</w:t>
      </w:r>
      <w:r w:rsidR="00D23AA1">
        <w:t xml:space="preserve"> </w:t>
      </w:r>
      <w:r w:rsidR="00877540">
        <w:t xml:space="preserve">posiadało podziału na sprinty </w:t>
      </w:r>
      <w:r w:rsidR="00D23AA1">
        <w:t>i były to 2 firmy, o których mowa była przy pytaniu numer 3 (nie posiadały Backlogu</w:t>
      </w:r>
      <w:r w:rsidR="00877540">
        <w:t xml:space="preserve"> i nie istniała rola Scrum Mastera i Product Ownera </w:t>
      </w:r>
      <w:r w:rsidR="006B5C82">
        <w:br/>
      </w:r>
      <w:r w:rsidR="00877540">
        <w:t>w projekcie</w:t>
      </w:r>
      <w:r w:rsidR="00D23AA1">
        <w:t>).</w:t>
      </w:r>
    </w:p>
    <w:p w:rsidR="00DB4A0C" w:rsidRDefault="00DB4A0C" w:rsidP="004B693D">
      <w:pPr>
        <w:spacing w:after="0" w:line="312" w:lineRule="auto"/>
        <w:jc w:val="both"/>
      </w:pPr>
    </w:p>
    <w:p w:rsidR="001F5EA8" w:rsidRDefault="001F5EA8" w:rsidP="00D23AA1">
      <w:pPr>
        <w:spacing w:after="0" w:line="312" w:lineRule="auto"/>
        <w:jc w:val="center"/>
      </w:pPr>
      <w:r>
        <w:rPr>
          <w:noProof/>
        </w:rPr>
        <w:drawing>
          <wp:inline distT="0" distB="0" distL="0" distR="0" wp14:anchorId="68F54B8D" wp14:editId="7946D678">
            <wp:extent cx="4023360" cy="2926080"/>
            <wp:effectExtent l="0" t="0" r="15240" b="7620"/>
            <wp:docPr id="13" name="Wykres 13">
              <a:extLst xmlns:a="http://schemas.openxmlformats.org/drawingml/2006/main">
                <a:ext uri="{FF2B5EF4-FFF2-40B4-BE49-F238E27FC236}">
                  <a16:creationId xmlns:a16="http://schemas.microsoft.com/office/drawing/2014/main" id="{4152890B-57C3-46AA-82BB-FB8A117D75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D23AA1" w:rsidRDefault="001A4E09" w:rsidP="00D23AA1">
      <w:pPr>
        <w:spacing w:after="0" w:line="312" w:lineRule="auto"/>
        <w:jc w:val="center"/>
      </w:pPr>
      <w:r>
        <w:t xml:space="preserve">Rys. </w:t>
      </w:r>
      <w:r w:rsidR="00D23AA1">
        <w:t>5.4 Sprinty w projekcie</w:t>
      </w:r>
    </w:p>
    <w:p w:rsidR="00DB77CF" w:rsidRDefault="00DB77CF" w:rsidP="00D23AA1">
      <w:pPr>
        <w:spacing w:after="0" w:line="312" w:lineRule="auto"/>
        <w:jc w:val="center"/>
      </w:pPr>
    </w:p>
    <w:p w:rsidR="001A4E09" w:rsidRDefault="00794027" w:rsidP="00340D99">
      <w:pPr>
        <w:spacing w:after="0" w:line="312" w:lineRule="auto"/>
        <w:ind w:firstLine="708"/>
        <w:jc w:val="both"/>
      </w:pPr>
      <w:r>
        <w:t>Pytanie 1.5</w:t>
      </w:r>
      <w:r w:rsidR="001A4E09">
        <w:t xml:space="preserve"> dotyczyło przeprowadzania spotkania planującego sprint, wyniki zostały przedstawione na Rys. 5.5. Tylko 2</w:t>
      </w:r>
      <w:r w:rsidR="00877540">
        <w:t>%</w:t>
      </w:r>
      <w:r w:rsidR="001A4E09">
        <w:t xml:space="preserve"> projekt</w:t>
      </w:r>
      <w:r w:rsidR="00877540">
        <w:t>ów</w:t>
      </w:r>
      <w:r w:rsidR="001A4E09">
        <w:t xml:space="preserve"> rezygnował</w:t>
      </w:r>
      <w:r w:rsidR="00877540">
        <w:t>o</w:t>
      </w:r>
      <w:r w:rsidR="001A4E09">
        <w:t xml:space="preserve"> z tego spotkania i były to projekty bez Scrum Mastera i Product Ownera</w:t>
      </w:r>
      <w:r w:rsidR="005648B8">
        <w:t>, więc zapewne bez osób będących w stanie pomóc z przeprowadzeniem spotkania.</w:t>
      </w:r>
    </w:p>
    <w:p w:rsidR="001A4E09" w:rsidRDefault="001A4E09" w:rsidP="00D23AA1">
      <w:pPr>
        <w:spacing w:after="0" w:line="312" w:lineRule="auto"/>
        <w:jc w:val="center"/>
      </w:pPr>
    </w:p>
    <w:p w:rsidR="001F5EA8" w:rsidRDefault="001F5EA8" w:rsidP="001A4E09">
      <w:pPr>
        <w:spacing w:after="0" w:line="312" w:lineRule="auto"/>
        <w:jc w:val="center"/>
      </w:pPr>
      <w:r>
        <w:rPr>
          <w:noProof/>
        </w:rPr>
        <w:lastRenderedPageBreak/>
        <w:drawing>
          <wp:inline distT="0" distB="0" distL="0" distR="0" wp14:anchorId="61D21C35" wp14:editId="59EB13CD">
            <wp:extent cx="4023360" cy="2834640"/>
            <wp:effectExtent l="0" t="0" r="15240" b="3810"/>
            <wp:docPr id="15" name="Wykres 15">
              <a:extLst xmlns:a="http://schemas.openxmlformats.org/drawingml/2006/main">
                <a:ext uri="{FF2B5EF4-FFF2-40B4-BE49-F238E27FC236}">
                  <a16:creationId xmlns:a16="http://schemas.microsoft.com/office/drawing/2014/main" id="{3CE9D387-BD81-4DAB-9D12-7ABEC5E0CB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1A4E09" w:rsidRDefault="001A4E09" w:rsidP="001A4E09">
      <w:pPr>
        <w:spacing w:after="0" w:line="312" w:lineRule="auto"/>
        <w:jc w:val="center"/>
      </w:pPr>
      <w:r>
        <w:t>Rys. 5.5 Spotkanie planowania sprintu</w:t>
      </w:r>
    </w:p>
    <w:p w:rsidR="00DB77CF" w:rsidRDefault="00DB77CF" w:rsidP="001A4E09">
      <w:pPr>
        <w:spacing w:after="0" w:line="312" w:lineRule="auto"/>
        <w:jc w:val="center"/>
      </w:pPr>
    </w:p>
    <w:p w:rsidR="001A4E09" w:rsidRDefault="001A4E09" w:rsidP="001A4E09">
      <w:pPr>
        <w:spacing w:after="0" w:line="312" w:lineRule="auto"/>
        <w:jc w:val="both"/>
      </w:pPr>
      <w:r>
        <w:tab/>
      </w:r>
      <w:r w:rsidR="00794027">
        <w:t xml:space="preserve">Pytanie 1.6 </w:t>
      </w:r>
      <w:r>
        <w:t xml:space="preserve">dotyczyło przeprowadzania spotkania przeglądu sprintu. Wyniki zobrazowane zostały na Rys. 5.6. Jak </w:t>
      </w:r>
      <w:r w:rsidR="00877540">
        <w:t>można zauważyć</w:t>
      </w:r>
      <w:r>
        <w:t xml:space="preserve"> większość projektów przeprowadzała to spotkanie, 6</w:t>
      </w:r>
      <w:r w:rsidR="00877540">
        <w:t>%</w:t>
      </w:r>
      <w:r>
        <w:t xml:space="preserve"> zespołów zdecydowało się na łączenie go z planowaniem, a 6</w:t>
      </w:r>
      <w:r w:rsidR="00877540">
        <w:t>%</w:t>
      </w:r>
      <w:r>
        <w:t xml:space="preserve"> zespołów nie przeprowadzało go w ogóle. Pod hasłem „Inne” </w:t>
      </w:r>
      <w:r w:rsidR="00877540">
        <w:t xml:space="preserve">opisane są </w:t>
      </w:r>
      <w:r w:rsidR="00340D99">
        <w:t>sytuacje,</w:t>
      </w:r>
      <w:r>
        <w:t xml:space="preserve"> gd</w:t>
      </w:r>
      <w:r w:rsidR="00877540">
        <w:t>zie</w:t>
      </w:r>
      <w:r>
        <w:t xml:space="preserve"> przegląd </w:t>
      </w:r>
      <w:r w:rsidR="00877540">
        <w:t xml:space="preserve">nie był przeprowadzany po każdym </w:t>
      </w:r>
      <w:proofErr w:type="spellStart"/>
      <w:r w:rsidR="00877540">
        <w:t>sprint’cie</w:t>
      </w:r>
      <w:proofErr w:type="spellEnd"/>
      <w:r>
        <w:t xml:space="preserve">, </w:t>
      </w:r>
      <w:r w:rsidR="00DB77CF">
        <w:t>demo było przeprowadzane na bieżąco lub gdy przegląd sprintu nie był przeprowadzany od razu w trakcie działalności zespołu.</w:t>
      </w:r>
    </w:p>
    <w:p w:rsidR="001F5EA8" w:rsidRDefault="001F5EA8" w:rsidP="001A4E09">
      <w:pPr>
        <w:spacing w:after="0" w:line="312" w:lineRule="auto"/>
        <w:jc w:val="center"/>
      </w:pPr>
      <w:r>
        <w:rPr>
          <w:noProof/>
        </w:rPr>
        <w:lastRenderedPageBreak/>
        <w:drawing>
          <wp:inline distT="0" distB="0" distL="0" distR="0" wp14:anchorId="63CF6B76" wp14:editId="55AD755E">
            <wp:extent cx="4023360" cy="3017520"/>
            <wp:effectExtent l="0" t="0" r="15240" b="11430"/>
            <wp:docPr id="16" name="Wykres 16">
              <a:extLst xmlns:a="http://schemas.openxmlformats.org/drawingml/2006/main">
                <a:ext uri="{FF2B5EF4-FFF2-40B4-BE49-F238E27FC236}">
                  <a16:creationId xmlns:a16="http://schemas.microsoft.com/office/drawing/2014/main" id="{F5F22B14-6036-4850-B776-5CABB3BFC0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1A4E09" w:rsidRDefault="001A4E09" w:rsidP="001A4E09">
      <w:pPr>
        <w:spacing w:after="0" w:line="312" w:lineRule="auto"/>
        <w:jc w:val="center"/>
      </w:pPr>
      <w:r>
        <w:t>Rys. 5.6 Spotkanie przeglądu sprintu</w:t>
      </w:r>
    </w:p>
    <w:p w:rsidR="005648B8" w:rsidRDefault="005648B8" w:rsidP="001A4E09">
      <w:pPr>
        <w:spacing w:after="0" w:line="312" w:lineRule="auto"/>
        <w:jc w:val="center"/>
      </w:pPr>
    </w:p>
    <w:p w:rsidR="001F5EA8" w:rsidRDefault="00794027" w:rsidP="00DB77CF">
      <w:pPr>
        <w:spacing w:after="0" w:line="312" w:lineRule="auto"/>
        <w:ind w:firstLine="708"/>
        <w:jc w:val="both"/>
      </w:pPr>
      <w:r>
        <w:t xml:space="preserve">Pytanie 1.7 </w:t>
      </w:r>
      <w:r w:rsidR="00DB77CF">
        <w:t>dotyczyło retrospektywy, a wyniki zostały przedstawione na Rys. 5.7. Jak</w:t>
      </w:r>
      <w:r w:rsidR="00877540">
        <w:t xml:space="preserve"> widać</w:t>
      </w:r>
      <w:r w:rsidR="00DB77CF">
        <w:t xml:space="preserve"> 4</w:t>
      </w:r>
      <w:r w:rsidR="00877540">
        <w:t xml:space="preserve">% </w:t>
      </w:r>
      <w:r w:rsidR="00DB77CF">
        <w:t>zespoł</w:t>
      </w:r>
      <w:r w:rsidR="00877540">
        <w:t>ów</w:t>
      </w:r>
      <w:r w:rsidR="00DB77CF">
        <w:t xml:space="preserve"> zdecydował</w:t>
      </w:r>
      <w:r w:rsidR="00877540">
        <w:t>o</w:t>
      </w:r>
      <w:r w:rsidR="00DB77CF">
        <w:t xml:space="preserve"> się na łączenie tego spotkania z planowaniem i również 4</w:t>
      </w:r>
      <w:r w:rsidR="00877540">
        <w:t>%</w:t>
      </w:r>
      <w:r w:rsidR="00DB77CF">
        <w:t xml:space="preserve"> połączyły go </w:t>
      </w:r>
      <w:r w:rsidR="00340D99">
        <w:br/>
      </w:r>
      <w:r w:rsidR="00DB77CF">
        <w:t>z przeglądem. Natomiast, aż 14</w:t>
      </w:r>
      <w:r w:rsidR="00877540">
        <w:t>%</w:t>
      </w:r>
      <w:r w:rsidR="00DB77CF">
        <w:t xml:space="preserve"> zespołów rezygnowało z jego przeprowadzania. Pod odpowiedziami „Inne” kryje się retrospekcja po stronie dostawcy z zespołem programistycznym, bez Product Ownera oraz odpowiedź, że zazwyczaj jest jednak członkowie zespołu nie są chętni uczestniczyć w tym spotkaniu.</w:t>
      </w:r>
    </w:p>
    <w:p w:rsidR="00DB77CF" w:rsidRDefault="00DB77CF" w:rsidP="00DB77CF">
      <w:pPr>
        <w:spacing w:after="0" w:line="312" w:lineRule="auto"/>
        <w:ind w:firstLine="708"/>
        <w:jc w:val="both"/>
      </w:pPr>
    </w:p>
    <w:p w:rsidR="0061728C" w:rsidRDefault="0061728C" w:rsidP="00DB77CF">
      <w:pPr>
        <w:spacing w:after="0" w:line="312" w:lineRule="auto"/>
        <w:jc w:val="center"/>
      </w:pPr>
      <w:r>
        <w:rPr>
          <w:noProof/>
        </w:rPr>
        <w:lastRenderedPageBreak/>
        <w:drawing>
          <wp:inline distT="0" distB="0" distL="0" distR="0" wp14:anchorId="2EAA9E2D" wp14:editId="522299DD">
            <wp:extent cx="4023360" cy="3076575"/>
            <wp:effectExtent l="0" t="0" r="15240" b="9525"/>
            <wp:docPr id="17" name="Wykres 17">
              <a:extLst xmlns:a="http://schemas.openxmlformats.org/drawingml/2006/main">
                <a:ext uri="{FF2B5EF4-FFF2-40B4-BE49-F238E27FC236}">
                  <a16:creationId xmlns:a16="http://schemas.microsoft.com/office/drawing/2014/main" id="{ACA2CA1E-7DD5-41ED-9E98-3431000573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DB77CF" w:rsidRDefault="00DB77CF" w:rsidP="00DB77CF">
      <w:pPr>
        <w:spacing w:after="0" w:line="312" w:lineRule="auto"/>
        <w:jc w:val="center"/>
      </w:pPr>
      <w:r>
        <w:t>Rys. 5.7 Retrospektywa sprintu</w:t>
      </w:r>
    </w:p>
    <w:p w:rsidR="00DB77CF" w:rsidRDefault="00DB77CF" w:rsidP="004B693D">
      <w:pPr>
        <w:spacing w:after="0" w:line="312" w:lineRule="auto"/>
        <w:jc w:val="both"/>
      </w:pPr>
    </w:p>
    <w:p w:rsidR="0061728C" w:rsidRDefault="00794027" w:rsidP="005648B8">
      <w:pPr>
        <w:spacing w:after="0" w:line="312" w:lineRule="auto"/>
        <w:ind w:firstLine="708"/>
        <w:jc w:val="both"/>
      </w:pPr>
      <w:r>
        <w:t xml:space="preserve">Pytanie 1.8 </w:t>
      </w:r>
      <w:r w:rsidR="00DB77CF">
        <w:t>dotyczyło przeprowadzania spotkania codziennego (daily), a wyniki przedstawione zostały na Rys. 5.8. Jak widzimy tylko 5</w:t>
      </w:r>
      <w:r w:rsidR="00877540">
        <w:t>%</w:t>
      </w:r>
      <w:r w:rsidR="00DB77CF">
        <w:t xml:space="preserve"> zespołów rezygnowało z tego spotkania. Pod „inne” możemy znaleźć odpowiedzi</w:t>
      </w:r>
      <w:r w:rsidR="00877540">
        <w:t xml:space="preserve"> tj.</w:t>
      </w:r>
      <w:r w:rsidR="00DB77CF">
        <w:t xml:space="preserve"> </w:t>
      </w:r>
      <w:r w:rsidR="00877540">
        <w:t>daily</w:t>
      </w:r>
      <w:r w:rsidR="00DB77CF">
        <w:t xml:space="preserve"> przeprowadzane co dwa dni, niecodziennie oraz odpowiedź, że czasem się odbywa, jeśli nie zostanie zapomniane, bo większość zespołu nie widzi w nim korzyści.</w:t>
      </w:r>
    </w:p>
    <w:p w:rsidR="005648B8" w:rsidRDefault="005648B8" w:rsidP="004B693D">
      <w:pPr>
        <w:spacing w:after="0" w:line="312" w:lineRule="auto"/>
        <w:jc w:val="both"/>
      </w:pPr>
    </w:p>
    <w:p w:rsidR="0061728C" w:rsidRDefault="0061728C" w:rsidP="00DB77CF">
      <w:pPr>
        <w:spacing w:after="0" w:line="312" w:lineRule="auto"/>
        <w:jc w:val="center"/>
      </w:pPr>
      <w:r>
        <w:rPr>
          <w:noProof/>
        </w:rPr>
        <w:drawing>
          <wp:inline distT="0" distB="0" distL="0" distR="0" wp14:anchorId="18B9C90F" wp14:editId="322CEC81">
            <wp:extent cx="4023360" cy="2743200"/>
            <wp:effectExtent l="0" t="0" r="15240" b="0"/>
            <wp:docPr id="18" name="Wykres 18">
              <a:extLst xmlns:a="http://schemas.openxmlformats.org/drawingml/2006/main">
                <a:ext uri="{FF2B5EF4-FFF2-40B4-BE49-F238E27FC236}">
                  <a16:creationId xmlns:a16="http://schemas.microsoft.com/office/drawing/2014/main" id="{10B443F4-8E20-42A5-8B53-31384209CE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DB77CF" w:rsidRDefault="00DB77CF" w:rsidP="00DB77CF">
      <w:pPr>
        <w:spacing w:after="0" w:line="312" w:lineRule="auto"/>
        <w:jc w:val="center"/>
      </w:pPr>
      <w:r>
        <w:lastRenderedPageBreak/>
        <w:t>5.8 Spotkanie codzienne</w:t>
      </w:r>
    </w:p>
    <w:p w:rsidR="00DB77CF" w:rsidRDefault="00DB77CF" w:rsidP="00DB77CF">
      <w:pPr>
        <w:spacing w:after="0" w:line="312" w:lineRule="auto"/>
        <w:jc w:val="center"/>
      </w:pPr>
    </w:p>
    <w:p w:rsidR="0061728C" w:rsidRDefault="00DB77CF" w:rsidP="00DB77CF">
      <w:pPr>
        <w:spacing w:after="0" w:line="312" w:lineRule="auto"/>
        <w:ind w:firstLine="708"/>
        <w:jc w:val="both"/>
      </w:pPr>
      <w:r>
        <w:t xml:space="preserve">Ostatnim pytaniem z 1 sekcji ankiety było pytanie </w:t>
      </w:r>
      <w:r w:rsidR="00794027">
        <w:t xml:space="preserve">1.9 </w:t>
      </w:r>
      <w:r w:rsidR="00877540">
        <w:t xml:space="preserve">dotyczące </w:t>
      </w:r>
      <w:proofErr w:type="spellStart"/>
      <w:r w:rsidR="00877540">
        <w:t>kozystania</w:t>
      </w:r>
      <w:proofErr w:type="spellEnd"/>
      <w:r w:rsidR="00877540">
        <w:t xml:space="preserve"> z</w:t>
      </w:r>
      <w:r>
        <w:t xml:space="preserve"> tablicy </w:t>
      </w:r>
      <w:proofErr w:type="spellStart"/>
      <w:r>
        <w:t>Kanban</w:t>
      </w:r>
      <w:proofErr w:type="spellEnd"/>
      <w:r>
        <w:t xml:space="preserve">, </w:t>
      </w:r>
      <w:r w:rsidR="006B5C82">
        <w:br/>
      </w:r>
      <w:r>
        <w:t>a wyniki zostały zobrazowane na Rys. 5.9. Jak wid</w:t>
      </w:r>
      <w:r w:rsidR="00877540">
        <w:t>ać</w:t>
      </w:r>
      <w:r>
        <w:t xml:space="preserve"> aż 88</w:t>
      </w:r>
      <w:r w:rsidR="00877540">
        <w:t>%</w:t>
      </w:r>
      <w:r>
        <w:t xml:space="preserve"> zespołów decydowało się na użycie tablicy, gdzie nie jest ona obowiązkową wytyczną </w:t>
      </w:r>
      <w:r w:rsidR="00705D9E">
        <w:t>metodyki Scrum</w:t>
      </w:r>
      <w:r>
        <w:t xml:space="preserve">, jedynie zaleceniem. Odpowiedź „Inne” dotyczyła sytuacji, gdzie tablica była, jednak wszystkie zadania znajdowały się </w:t>
      </w:r>
      <w:r w:rsidR="00705D9E">
        <w:t xml:space="preserve">w kolumnie </w:t>
      </w:r>
      <w:r>
        <w:t xml:space="preserve">„in </w:t>
      </w:r>
      <w:proofErr w:type="spellStart"/>
      <w:r>
        <w:t>progress</w:t>
      </w:r>
      <w:proofErr w:type="spellEnd"/>
      <w:r>
        <w:t>”.</w:t>
      </w:r>
    </w:p>
    <w:p w:rsidR="00DB77CF" w:rsidRDefault="00DB77CF" w:rsidP="004B693D">
      <w:pPr>
        <w:spacing w:after="0" w:line="312" w:lineRule="auto"/>
        <w:jc w:val="both"/>
      </w:pPr>
    </w:p>
    <w:p w:rsidR="0061728C" w:rsidRDefault="0061728C" w:rsidP="00DB77CF">
      <w:pPr>
        <w:spacing w:after="0" w:line="312" w:lineRule="auto"/>
        <w:jc w:val="center"/>
      </w:pPr>
      <w:r>
        <w:rPr>
          <w:noProof/>
        </w:rPr>
        <w:drawing>
          <wp:inline distT="0" distB="0" distL="0" distR="0" wp14:anchorId="14DC6B04" wp14:editId="5AA98C21">
            <wp:extent cx="4023360" cy="2743200"/>
            <wp:effectExtent l="0" t="0" r="15240" b="0"/>
            <wp:docPr id="19" name="Wykres 19">
              <a:extLst xmlns:a="http://schemas.openxmlformats.org/drawingml/2006/main">
                <a:ext uri="{FF2B5EF4-FFF2-40B4-BE49-F238E27FC236}">
                  <a16:creationId xmlns:a16="http://schemas.microsoft.com/office/drawing/2014/main" id="{7E5BE2E8-3503-4DE1-AC4D-2182C06D8E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61728C" w:rsidRDefault="00DB77CF" w:rsidP="00DB77CF">
      <w:pPr>
        <w:spacing w:after="0" w:line="312" w:lineRule="auto"/>
        <w:jc w:val="center"/>
      </w:pPr>
      <w:r>
        <w:t xml:space="preserve">Rys. 5.9 Tablica </w:t>
      </w:r>
      <w:proofErr w:type="spellStart"/>
      <w:r>
        <w:t>Kanban</w:t>
      </w:r>
      <w:proofErr w:type="spellEnd"/>
    </w:p>
    <w:p w:rsidR="005648B8" w:rsidRDefault="005648B8" w:rsidP="00DB77CF">
      <w:pPr>
        <w:spacing w:after="0" w:line="312" w:lineRule="auto"/>
        <w:jc w:val="center"/>
      </w:pPr>
    </w:p>
    <w:p w:rsidR="008D3383" w:rsidRDefault="008D3383" w:rsidP="008D3383">
      <w:pPr>
        <w:spacing w:after="0" w:line="312" w:lineRule="auto"/>
        <w:jc w:val="both"/>
      </w:pPr>
      <w:r>
        <w:tab/>
        <w:t xml:space="preserve">Pierwsze pytanie z sekcji drugiej </w:t>
      </w:r>
      <w:r w:rsidR="00794027">
        <w:t xml:space="preserve">2.1 </w:t>
      </w:r>
      <w:r>
        <w:t>odnosiło się do tego</w:t>
      </w:r>
      <w:r w:rsidR="00705D9E">
        <w:t>,</w:t>
      </w:r>
      <w:r>
        <w:t xml:space="preserve"> czy czas trwania sprintu jest stały i jeśli tak to, ile trwa. Dlatego też</w:t>
      </w:r>
      <w:r w:rsidR="00E56E7C">
        <w:t xml:space="preserve">, </w:t>
      </w:r>
      <w:r>
        <w:t xml:space="preserve">podzieliłam to pytanie na 2 części, </w:t>
      </w:r>
      <w:r w:rsidR="00BB2C2F">
        <w:t>wyniki</w:t>
      </w:r>
      <w:r>
        <w:t xml:space="preserve"> pierwszej zobrazowałam </w:t>
      </w:r>
      <w:r w:rsidR="00BB2C2F">
        <w:t>na</w:t>
      </w:r>
      <w:r>
        <w:t xml:space="preserve"> Rys 5.10, następnie na Rys 5.11 </w:t>
      </w:r>
      <w:r w:rsidR="00705D9E">
        <w:t>przedstawiony został</w:t>
      </w:r>
      <w:r>
        <w:t xml:space="preserve"> czas trwania sprintu w poszczególnych projektach, gdzie czas trwania sprintu był stały. Jak </w:t>
      </w:r>
      <w:r w:rsidR="00705D9E">
        <w:t>można zauważyć</w:t>
      </w:r>
      <w:r>
        <w:t xml:space="preserve"> </w:t>
      </w:r>
      <w:r w:rsidR="00705D9E">
        <w:t>83%</w:t>
      </w:r>
      <w:r>
        <w:t xml:space="preserve"> zespołów trzymała się ustalonego czasu trwania. W odpowiedziach „nie” można było znaleźć odpowiedzi takie jak 1-2 tygodnie, 2-4 tygodnie, na początku miesiąc jednak zostało zmienione na 2 tygodnie oraz </w:t>
      </w:r>
      <w:r w:rsidR="00705D9E">
        <w:t xml:space="preserve">sytuacja, gdzie </w:t>
      </w:r>
      <w:r>
        <w:t xml:space="preserve">1 sprint równał się 1 dużej zmianie. </w:t>
      </w:r>
      <w:r w:rsidR="00705D9E">
        <w:t>Patrząc</w:t>
      </w:r>
      <w:r>
        <w:t xml:space="preserve"> na czas trwania stałych sprintów, zauważyć można dużą przewagę sprintów trwających 2 tygodnie lub 1 tydzień. </w:t>
      </w:r>
    </w:p>
    <w:p w:rsidR="008D3383" w:rsidRDefault="008D3383" w:rsidP="008D3383">
      <w:pPr>
        <w:spacing w:after="0" w:line="312" w:lineRule="auto"/>
        <w:jc w:val="both"/>
      </w:pPr>
    </w:p>
    <w:p w:rsidR="00E3354F" w:rsidRDefault="00E3354F" w:rsidP="008D3383">
      <w:pPr>
        <w:spacing w:after="0" w:line="312" w:lineRule="auto"/>
        <w:jc w:val="center"/>
      </w:pPr>
      <w:r>
        <w:rPr>
          <w:noProof/>
        </w:rPr>
        <w:lastRenderedPageBreak/>
        <w:drawing>
          <wp:inline distT="0" distB="0" distL="0" distR="0" wp14:anchorId="6C2BA894" wp14:editId="2C10F53A">
            <wp:extent cx="4023360" cy="3017520"/>
            <wp:effectExtent l="0" t="0" r="15240" b="11430"/>
            <wp:docPr id="21" name="Wykres 21">
              <a:extLst xmlns:a="http://schemas.openxmlformats.org/drawingml/2006/main">
                <a:ext uri="{FF2B5EF4-FFF2-40B4-BE49-F238E27FC236}">
                  <a16:creationId xmlns:a16="http://schemas.microsoft.com/office/drawing/2014/main" id="{B1B6C5AE-BF3B-477C-BD3E-286E0C4944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E3354F" w:rsidRDefault="008D3383" w:rsidP="008D3383">
      <w:pPr>
        <w:spacing w:after="0" w:line="312" w:lineRule="auto"/>
        <w:jc w:val="center"/>
      </w:pPr>
      <w:r>
        <w:t>Rys. 5.10 Stały czas sprintu w projekcie</w:t>
      </w:r>
    </w:p>
    <w:p w:rsidR="00E3354F" w:rsidRDefault="00E3354F" w:rsidP="004B693D">
      <w:pPr>
        <w:spacing w:after="0" w:line="312" w:lineRule="auto"/>
        <w:jc w:val="both"/>
      </w:pPr>
    </w:p>
    <w:p w:rsidR="0061728C" w:rsidRDefault="0061728C" w:rsidP="008D3383">
      <w:pPr>
        <w:spacing w:after="0" w:line="312" w:lineRule="auto"/>
        <w:jc w:val="center"/>
      </w:pPr>
      <w:r>
        <w:rPr>
          <w:noProof/>
        </w:rPr>
        <w:drawing>
          <wp:inline distT="0" distB="0" distL="0" distR="0" wp14:anchorId="5D30CF8D" wp14:editId="28F6D4A8">
            <wp:extent cx="4023360" cy="2743200"/>
            <wp:effectExtent l="0" t="0" r="15240" b="0"/>
            <wp:docPr id="20" name="Wykres 20">
              <a:extLst xmlns:a="http://schemas.openxmlformats.org/drawingml/2006/main">
                <a:ext uri="{FF2B5EF4-FFF2-40B4-BE49-F238E27FC236}">
                  <a16:creationId xmlns:a16="http://schemas.microsoft.com/office/drawing/2014/main" id="{A44A9F3E-5885-4815-A1BA-8B2AD0AD7E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8D3383" w:rsidRDefault="008D3383" w:rsidP="008D3383">
      <w:pPr>
        <w:spacing w:after="0" w:line="312" w:lineRule="auto"/>
        <w:jc w:val="center"/>
      </w:pPr>
      <w:r>
        <w:t>Rys. 5.11 Czas trwania sprintu</w:t>
      </w:r>
    </w:p>
    <w:p w:rsidR="00BB2C2F" w:rsidRDefault="00BB2C2F" w:rsidP="008D3383">
      <w:pPr>
        <w:spacing w:after="0" w:line="312" w:lineRule="auto"/>
        <w:jc w:val="center"/>
      </w:pPr>
    </w:p>
    <w:p w:rsidR="008D3383" w:rsidRDefault="00794027" w:rsidP="00340D99">
      <w:pPr>
        <w:spacing w:after="0" w:line="312" w:lineRule="auto"/>
        <w:ind w:firstLine="708"/>
        <w:jc w:val="both"/>
      </w:pPr>
      <w:r>
        <w:t xml:space="preserve">Pytanie 2.2 </w:t>
      </w:r>
      <w:r w:rsidR="008D3383">
        <w:t xml:space="preserve">dotyczyło tworzenia Backlogu sprintu, a wyniki przedstawione są na Rys. 5.12. Jak </w:t>
      </w:r>
      <w:r w:rsidR="00705D9E">
        <w:t>widać</w:t>
      </w:r>
      <w:r w:rsidR="008D3383">
        <w:t>, zdecydowana większość zespołów</w:t>
      </w:r>
      <w:r w:rsidR="00705D9E">
        <w:t xml:space="preserve"> (92%)</w:t>
      </w:r>
      <w:r w:rsidR="008D3383">
        <w:t xml:space="preserve"> decydowała się na dokładne określenie Backlogu sprintu</w:t>
      </w:r>
      <w:r w:rsidR="00BB2C2F">
        <w:t xml:space="preserve">. </w:t>
      </w:r>
      <w:r w:rsidR="00BB2C2F">
        <w:lastRenderedPageBreak/>
        <w:t xml:space="preserve">Siedem zespołów rezygnowało z tego podejścia, </w:t>
      </w:r>
      <w:r w:rsidR="008D3383">
        <w:t>z czego aż 4</w:t>
      </w:r>
      <w:r w:rsidR="00705D9E">
        <w:t>%</w:t>
      </w:r>
      <w:r w:rsidR="008D3383">
        <w:t xml:space="preserve"> z tych zespołów nie </w:t>
      </w:r>
      <w:r>
        <w:t>miały</w:t>
      </w:r>
      <w:r w:rsidR="008D3383">
        <w:t xml:space="preserve"> Scrum Mastera, a 3</w:t>
      </w:r>
      <w:r w:rsidR="00705D9E">
        <w:t>%</w:t>
      </w:r>
      <w:r w:rsidR="008D3383">
        <w:t xml:space="preserve"> również </w:t>
      </w:r>
      <w:r w:rsidR="00340D99">
        <w:t>P</w:t>
      </w:r>
      <w:r w:rsidR="008D3383">
        <w:t>roduct Ownera.</w:t>
      </w:r>
    </w:p>
    <w:p w:rsidR="00340D99" w:rsidRDefault="00340D99" w:rsidP="00340D99">
      <w:pPr>
        <w:spacing w:after="0" w:line="312" w:lineRule="auto"/>
        <w:ind w:firstLine="708"/>
        <w:jc w:val="both"/>
      </w:pPr>
    </w:p>
    <w:p w:rsidR="0061728C" w:rsidRDefault="00E3354F" w:rsidP="008D3383">
      <w:pPr>
        <w:spacing w:after="0" w:line="312" w:lineRule="auto"/>
        <w:jc w:val="center"/>
      </w:pPr>
      <w:r>
        <w:rPr>
          <w:noProof/>
        </w:rPr>
        <w:drawing>
          <wp:inline distT="0" distB="0" distL="0" distR="0" wp14:anchorId="657A82AB" wp14:editId="27F3B576">
            <wp:extent cx="4023360" cy="2743200"/>
            <wp:effectExtent l="0" t="0" r="15240" b="0"/>
            <wp:docPr id="22" name="Wykres 22">
              <a:extLst xmlns:a="http://schemas.openxmlformats.org/drawingml/2006/main">
                <a:ext uri="{FF2B5EF4-FFF2-40B4-BE49-F238E27FC236}">
                  <a16:creationId xmlns:a16="http://schemas.microsoft.com/office/drawing/2014/main" id="{11EFCC08-AE22-4E48-BD95-8B6044AE03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8D3383" w:rsidRDefault="008D3383" w:rsidP="008D3383">
      <w:pPr>
        <w:spacing w:after="0" w:line="312" w:lineRule="auto"/>
        <w:jc w:val="center"/>
      </w:pPr>
      <w:r>
        <w:t>Rys. 5.12 Backlog Sprintu</w:t>
      </w:r>
    </w:p>
    <w:p w:rsidR="00340D99" w:rsidRDefault="00340D99" w:rsidP="008D3383">
      <w:pPr>
        <w:spacing w:after="0" w:line="312" w:lineRule="auto"/>
        <w:jc w:val="center"/>
      </w:pPr>
    </w:p>
    <w:p w:rsidR="00340D99" w:rsidRDefault="00340D99" w:rsidP="00340D99">
      <w:pPr>
        <w:spacing w:after="0" w:line="312" w:lineRule="auto"/>
        <w:jc w:val="both"/>
      </w:pPr>
      <w:r>
        <w:tab/>
      </w:r>
      <w:r w:rsidR="00794027">
        <w:t xml:space="preserve">Pytanie 2.3 </w:t>
      </w:r>
      <w:r>
        <w:t xml:space="preserve">dotyczyło określania celu sprintu i </w:t>
      </w:r>
      <w:r w:rsidR="00705D9E">
        <w:t>analizując</w:t>
      </w:r>
      <w:r>
        <w:t xml:space="preserve"> wyniki na Rys. 5.13 widzimy jak wiele zespołów nie decydowało się na określanie celu. W odpowiedziach „inne” zawarte były stwierdzenia określania celu na 1-2 miesiące lub na 2 sprinty.</w:t>
      </w:r>
      <w:r w:rsidR="00705D9E">
        <w:t xml:space="preserve"> </w:t>
      </w:r>
      <w:r w:rsidR="00C170DC" w:rsidRPr="00C170DC">
        <w:t xml:space="preserve">Korzystanie z metody nadawania celów sprintu, niesie za sobą wiele korzyści. </w:t>
      </w:r>
      <w:r w:rsidR="00C170DC">
        <w:t>O</w:t>
      </w:r>
      <w:r w:rsidR="00DA734E">
        <w:t>kreślony cel nie tylko wprowadza przejrzystość i transparentność celu biznesowego na dany sprint, ale też wspomaga komunikację z interesariuszami, zwięźle komunikując ich o aktualnie przebiegających pracach nad produktem.</w:t>
      </w:r>
    </w:p>
    <w:p w:rsidR="00340D99" w:rsidRDefault="00340D99" w:rsidP="00340D99">
      <w:pPr>
        <w:spacing w:after="0" w:line="312" w:lineRule="auto"/>
        <w:jc w:val="both"/>
      </w:pPr>
    </w:p>
    <w:p w:rsidR="00E3354F" w:rsidRDefault="00E3354F" w:rsidP="00340D99">
      <w:pPr>
        <w:spacing w:after="0" w:line="312" w:lineRule="auto"/>
        <w:jc w:val="center"/>
      </w:pPr>
      <w:r>
        <w:rPr>
          <w:noProof/>
        </w:rPr>
        <w:lastRenderedPageBreak/>
        <w:drawing>
          <wp:inline distT="0" distB="0" distL="0" distR="0" wp14:anchorId="5A0307EA" wp14:editId="39447E5C">
            <wp:extent cx="4023360" cy="2743200"/>
            <wp:effectExtent l="0" t="0" r="15240" b="0"/>
            <wp:docPr id="23" name="Wykres 23">
              <a:extLst xmlns:a="http://schemas.openxmlformats.org/drawingml/2006/main">
                <a:ext uri="{FF2B5EF4-FFF2-40B4-BE49-F238E27FC236}">
                  <a16:creationId xmlns:a16="http://schemas.microsoft.com/office/drawing/2014/main" id="{9E1C5794-FAEE-4C44-9C22-3ED6E53EFF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E3354F" w:rsidRDefault="00340D99" w:rsidP="00340D99">
      <w:pPr>
        <w:spacing w:after="0" w:line="312" w:lineRule="auto"/>
        <w:jc w:val="center"/>
      </w:pPr>
      <w:r>
        <w:t>Rys. 5.13 Cel sprintu</w:t>
      </w:r>
    </w:p>
    <w:p w:rsidR="00BB2C2F" w:rsidRDefault="00BB2C2F" w:rsidP="00340D99">
      <w:pPr>
        <w:spacing w:after="0" w:line="312" w:lineRule="auto"/>
        <w:jc w:val="center"/>
      </w:pPr>
    </w:p>
    <w:p w:rsidR="00340D99" w:rsidRDefault="00340D99" w:rsidP="00340D99">
      <w:pPr>
        <w:spacing w:after="0" w:line="312" w:lineRule="auto"/>
        <w:jc w:val="both"/>
      </w:pPr>
      <w:r>
        <w:tab/>
      </w:r>
      <w:r w:rsidR="00794027">
        <w:t xml:space="preserve">Pytanie 2.4 </w:t>
      </w:r>
      <w:r>
        <w:t xml:space="preserve">dotyczyło </w:t>
      </w:r>
      <w:r w:rsidR="00705D9E">
        <w:t>„</w:t>
      </w:r>
      <w:r>
        <w:t>wrzutek</w:t>
      </w:r>
      <w:r w:rsidR="00705D9E">
        <w:t>”</w:t>
      </w:r>
      <w:r>
        <w:t xml:space="preserve"> zadań, podczas trwania sprintu</w:t>
      </w:r>
      <w:r w:rsidR="00705D9E">
        <w:t xml:space="preserve">, czyli naruszania Backlogu Sprintu. </w:t>
      </w:r>
      <w:r>
        <w:t xml:space="preserve">Wyniki zobrazowane na Rys. 5.14 wyraźnie pokazują, że </w:t>
      </w:r>
      <w:r w:rsidR="00705D9E">
        <w:t>aż 62%</w:t>
      </w:r>
      <w:r>
        <w:t xml:space="preserve"> zespołów borykała się z problemem wpadających zadań. Pod „inne” kryją się odpowiedzi takie jak czasem, rzadko i propozycja dodania do Backlogu sprintu zadania obejmującego obsługę </w:t>
      </w:r>
      <w:proofErr w:type="spellStart"/>
      <w:r>
        <w:t>bugów</w:t>
      </w:r>
      <w:proofErr w:type="spellEnd"/>
      <w:r>
        <w:t>.</w:t>
      </w:r>
      <w:r w:rsidR="00705D9E">
        <w:t xml:space="preserve"> </w:t>
      </w:r>
      <w:r w:rsidR="00DA734E" w:rsidRPr="00DA734E">
        <w:t>Często dodawane nowe zadania do zaplanowanego sprintu, obciążają sprint i zakłócają pracę programistów</w:t>
      </w:r>
      <w:r w:rsidR="00DA734E">
        <w:t>. Powoduje to tworzenie stresującej atmosfer, nadgodzin w projekcie lub problemy z dostarczaniem ustalonych na planowaniu zadań.</w:t>
      </w:r>
    </w:p>
    <w:p w:rsidR="00340D99" w:rsidRDefault="00340D99" w:rsidP="00340D99">
      <w:pPr>
        <w:spacing w:after="0" w:line="312" w:lineRule="auto"/>
        <w:jc w:val="both"/>
      </w:pPr>
    </w:p>
    <w:p w:rsidR="00E3354F" w:rsidRDefault="00E3354F" w:rsidP="00340D99">
      <w:pPr>
        <w:spacing w:after="0" w:line="312" w:lineRule="auto"/>
        <w:jc w:val="center"/>
      </w:pPr>
      <w:r>
        <w:rPr>
          <w:noProof/>
        </w:rPr>
        <w:lastRenderedPageBreak/>
        <w:drawing>
          <wp:inline distT="0" distB="0" distL="0" distR="0" wp14:anchorId="76F4D60F" wp14:editId="06AB112E">
            <wp:extent cx="4023360" cy="2743200"/>
            <wp:effectExtent l="0" t="0" r="15240" b="0"/>
            <wp:docPr id="24" name="Wykres 24">
              <a:extLst xmlns:a="http://schemas.openxmlformats.org/drawingml/2006/main">
                <a:ext uri="{FF2B5EF4-FFF2-40B4-BE49-F238E27FC236}">
                  <a16:creationId xmlns:a16="http://schemas.microsoft.com/office/drawing/2014/main" id="{034FD4BA-484F-409E-824C-C7550592A9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E3354F" w:rsidRDefault="00340D99" w:rsidP="00340D99">
      <w:pPr>
        <w:spacing w:after="0" w:line="312" w:lineRule="auto"/>
        <w:jc w:val="center"/>
      </w:pPr>
      <w:r>
        <w:t>Rys. 5.14 Wrzutki zadań</w:t>
      </w:r>
    </w:p>
    <w:p w:rsidR="00340D99" w:rsidRDefault="00340D99" w:rsidP="00340D99">
      <w:pPr>
        <w:spacing w:after="0" w:line="312" w:lineRule="auto"/>
        <w:jc w:val="center"/>
      </w:pPr>
    </w:p>
    <w:p w:rsidR="00340D99" w:rsidRDefault="00340D99" w:rsidP="00340D99">
      <w:pPr>
        <w:spacing w:after="0" w:line="312" w:lineRule="auto"/>
        <w:jc w:val="both"/>
      </w:pPr>
      <w:r>
        <w:tab/>
      </w:r>
      <w:r w:rsidR="00794027">
        <w:t xml:space="preserve">Pytanie 2.5 </w:t>
      </w:r>
      <w:r>
        <w:t xml:space="preserve">dotyczyło dostarczania ukończonej funkcjonalności </w:t>
      </w:r>
      <w:r w:rsidR="00705D9E">
        <w:t>na</w:t>
      </w:r>
      <w:r>
        <w:t xml:space="preserve"> koniec każdego sprintu. Na Rys. 5.15 widzimy, że prawie połowa zespołów nie była w stanie dostarczać ukończonego rozwiązania. Tylko niewiele ponad 1/3 zespołów dostarczało ukończone rozwiązanie. Jest to duży problem po stronie biznesu i klienta, </w:t>
      </w:r>
      <w:r w:rsidR="00705D9E">
        <w:t>zaakceptowanie metodyki</w:t>
      </w:r>
      <w:r>
        <w:t xml:space="preserve"> Scrum, gdy widzimy, że nie dostarcza tego co potrzebujemy i na co się „umawialiśmy” podczas planowania sprintu.</w:t>
      </w:r>
    </w:p>
    <w:p w:rsidR="00340D99" w:rsidRDefault="00340D99" w:rsidP="00340D99">
      <w:pPr>
        <w:spacing w:after="0" w:line="312" w:lineRule="auto"/>
        <w:jc w:val="both"/>
      </w:pPr>
    </w:p>
    <w:p w:rsidR="0061728C" w:rsidRDefault="00E3354F" w:rsidP="00340D99">
      <w:pPr>
        <w:spacing w:after="0" w:line="312" w:lineRule="auto"/>
        <w:jc w:val="center"/>
      </w:pPr>
      <w:r>
        <w:rPr>
          <w:noProof/>
        </w:rPr>
        <w:drawing>
          <wp:inline distT="0" distB="0" distL="0" distR="0" wp14:anchorId="0EDBF762" wp14:editId="5CBC42D6">
            <wp:extent cx="4023360" cy="2743200"/>
            <wp:effectExtent l="0" t="0" r="15240" b="0"/>
            <wp:docPr id="25" name="Wykres 25">
              <a:extLst xmlns:a="http://schemas.openxmlformats.org/drawingml/2006/main">
                <a:ext uri="{FF2B5EF4-FFF2-40B4-BE49-F238E27FC236}">
                  <a16:creationId xmlns:a16="http://schemas.microsoft.com/office/drawing/2014/main" id="{36E64314-3188-4AEC-95B4-BF98D53545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340D99" w:rsidRDefault="00340D99" w:rsidP="00340D99">
      <w:pPr>
        <w:spacing w:after="0" w:line="312" w:lineRule="auto"/>
        <w:jc w:val="center"/>
      </w:pPr>
      <w:r>
        <w:lastRenderedPageBreak/>
        <w:t>Rys. 5.15 Ukończona funkcjonalność pod koniec sprintu</w:t>
      </w:r>
    </w:p>
    <w:p w:rsidR="005402F0" w:rsidRDefault="005402F0" w:rsidP="00340D99">
      <w:pPr>
        <w:spacing w:after="0" w:line="312" w:lineRule="auto"/>
        <w:jc w:val="center"/>
      </w:pPr>
    </w:p>
    <w:p w:rsidR="005402F0" w:rsidRDefault="005402F0" w:rsidP="005402F0">
      <w:pPr>
        <w:spacing w:after="0" w:line="312" w:lineRule="auto"/>
        <w:jc w:val="both"/>
      </w:pPr>
      <w:r>
        <w:tab/>
        <w:t xml:space="preserve">Następna seria </w:t>
      </w:r>
      <w:r w:rsidR="00794027">
        <w:t>dotycząca pytani</w:t>
      </w:r>
      <w:r w:rsidR="00705D9E">
        <w:t>a</w:t>
      </w:r>
      <w:r>
        <w:t xml:space="preserve"> </w:t>
      </w:r>
      <w:r w:rsidR="00794027">
        <w:t xml:space="preserve">2.6 </w:t>
      </w:r>
      <w:r>
        <w:t xml:space="preserve">dotyczyła obecności członków zespołu scrumowego na </w:t>
      </w:r>
      <w:r w:rsidR="00705D9E">
        <w:t xml:space="preserve">poszczególnych </w:t>
      </w:r>
      <w:r>
        <w:t xml:space="preserve">spotkaniach. Na Rys. 5.16 widzimy wykres dotyczący spotkania planowania sprintu. </w:t>
      </w:r>
      <w:r w:rsidR="006B5C82">
        <w:br/>
      </w:r>
      <w:r w:rsidR="00705D9E">
        <w:t>W</w:t>
      </w:r>
      <w:r>
        <w:t xml:space="preserve"> zdecydowanej większości uczestniczą w nim wszyscy członkowie zespołu, wiele odpowiedzi, gdzie nie byli obecni jacyś członkowie odnosiła się do sytuacji, gdzie w zespole nie było Scrum Mastera lub Product Ownera. Rys. 5.17 przedstawia wykres dotyczący spotkania przeglądu sprintu. Rozkład tutaj jest zbliżony do rozkładu dla spotkania dotyczącego planowania. Kolejny wykres na Rys. 5.18 przedstawia rozkład dla spotkania dotyczącego retrospektywy sprintu. Tutaj rozkład </w:t>
      </w:r>
      <w:r w:rsidR="00705D9E">
        <w:t>się zmienia w stosunku do wcześniejszych wykresów</w:t>
      </w:r>
      <w:r>
        <w:t xml:space="preserve">, widzimy </w:t>
      </w:r>
      <w:r w:rsidR="00705D9E">
        <w:t>zmianę dotyczącą</w:t>
      </w:r>
      <w:r>
        <w:t xml:space="preserve"> obecnoś</w:t>
      </w:r>
      <w:r w:rsidR="00705D9E">
        <w:t>ci</w:t>
      </w:r>
      <w:r>
        <w:t xml:space="preserve"> Product Ownera, która się zmniejsza na rzecz obecności Scrum </w:t>
      </w:r>
      <w:r w:rsidR="009B418C">
        <w:t>M</w:t>
      </w:r>
      <w:r>
        <w:t xml:space="preserve">astera. Na koniec przyjrzyjmy się Rys. 5.19, który przedstawia rozkład dla daily. W tym wypadku, zmniejsza się liczba w kolumnie „wszyscy” na rzecz zespołu programistycznego. Jest to całkiem przewidywalne, programiści powinni być w stanie samoorganizować się i przeprowadzać spotkania codzienne, bez pomocy Scrum </w:t>
      </w:r>
      <w:r w:rsidR="009B418C">
        <w:t>M</w:t>
      </w:r>
      <w:r>
        <w:t>astera i Product Ownera.</w:t>
      </w:r>
    </w:p>
    <w:p w:rsidR="00DA734E" w:rsidRDefault="00DA734E" w:rsidP="005402F0">
      <w:pPr>
        <w:spacing w:after="0" w:line="312" w:lineRule="auto"/>
        <w:jc w:val="both"/>
      </w:pPr>
    </w:p>
    <w:p w:rsidR="00EC127C" w:rsidRDefault="00EC127C" w:rsidP="005402F0">
      <w:pPr>
        <w:spacing w:after="0" w:line="312" w:lineRule="auto"/>
        <w:jc w:val="center"/>
      </w:pPr>
      <w:r>
        <w:rPr>
          <w:noProof/>
        </w:rPr>
        <w:drawing>
          <wp:inline distT="0" distB="0" distL="0" distR="0" wp14:anchorId="29F894F7" wp14:editId="47647C62">
            <wp:extent cx="3928110" cy="3409950"/>
            <wp:effectExtent l="0" t="0" r="15240" b="0"/>
            <wp:docPr id="58" name="Wykres 58">
              <a:extLst xmlns:a="http://schemas.openxmlformats.org/drawingml/2006/main">
                <a:ext uri="{FF2B5EF4-FFF2-40B4-BE49-F238E27FC236}">
                  <a16:creationId xmlns:a16="http://schemas.microsoft.com/office/drawing/2014/main" id="{4A03C731-0216-4AC8-9056-D88C25A244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5402F0" w:rsidRDefault="005402F0" w:rsidP="005402F0">
      <w:pPr>
        <w:spacing w:after="0" w:line="312" w:lineRule="auto"/>
        <w:jc w:val="center"/>
      </w:pPr>
      <w:r>
        <w:t>Rys. 5.16 Uczestnicy Planowania sprintu</w:t>
      </w:r>
    </w:p>
    <w:p w:rsidR="00705D9E" w:rsidRDefault="00705D9E" w:rsidP="005402F0">
      <w:pPr>
        <w:spacing w:after="0" w:line="312" w:lineRule="auto"/>
        <w:jc w:val="center"/>
      </w:pPr>
    </w:p>
    <w:p w:rsidR="003D0434" w:rsidRDefault="00BB2C2F" w:rsidP="00BB2C2F">
      <w:pPr>
        <w:spacing w:after="0" w:line="312" w:lineRule="auto"/>
        <w:jc w:val="center"/>
      </w:pPr>
      <w:r>
        <w:rPr>
          <w:noProof/>
        </w:rPr>
        <w:lastRenderedPageBreak/>
        <w:drawing>
          <wp:inline distT="0" distB="0" distL="0" distR="0" wp14:anchorId="4DE5263D" wp14:editId="6AF8CF12">
            <wp:extent cx="4023360" cy="3295650"/>
            <wp:effectExtent l="0" t="0" r="15240" b="0"/>
            <wp:docPr id="59" name="Wykres 59">
              <a:extLst xmlns:a="http://schemas.openxmlformats.org/drawingml/2006/main">
                <a:ext uri="{FF2B5EF4-FFF2-40B4-BE49-F238E27FC236}">
                  <a16:creationId xmlns:a16="http://schemas.microsoft.com/office/drawing/2014/main" id="{176047A9-F360-4261-B293-808BEF49EF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5402F0" w:rsidRDefault="005402F0" w:rsidP="00BB2C2F">
      <w:pPr>
        <w:spacing w:after="0" w:line="312" w:lineRule="auto"/>
        <w:jc w:val="center"/>
      </w:pPr>
      <w:r>
        <w:t>Rys. 5.17 Uczestnicy Przeglądu sprintu</w:t>
      </w:r>
    </w:p>
    <w:p w:rsidR="00705D9E" w:rsidRDefault="00705D9E" w:rsidP="00BB2C2F">
      <w:pPr>
        <w:spacing w:after="0" w:line="312" w:lineRule="auto"/>
        <w:jc w:val="center"/>
      </w:pPr>
    </w:p>
    <w:p w:rsidR="003D0434" w:rsidRDefault="003D0434" w:rsidP="005402F0">
      <w:pPr>
        <w:spacing w:after="0" w:line="312" w:lineRule="auto"/>
        <w:jc w:val="center"/>
      </w:pPr>
      <w:r>
        <w:rPr>
          <w:noProof/>
        </w:rPr>
        <w:drawing>
          <wp:inline distT="0" distB="0" distL="0" distR="0" wp14:anchorId="45EF4F7C" wp14:editId="282E473E">
            <wp:extent cx="4023360" cy="3286125"/>
            <wp:effectExtent l="0" t="0" r="15240" b="9525"/>
            <wp:docPr id="60" name="Wykres 60">
              <a:extLst xmlns:a="http://schemas.openxmlformats.org/drawingml/2006/main">
                <a:ext uri="{FF2B5EF4-FFF2-40B4-BE49-F238E27FC236}">
                  <a16:creationId xmlns:a16="http://schemas.microsoft.com/office/drawing/2014/main" id="{8B2515B5-16DA-46F2-B22A-07F652361D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5402F0" w:rsidRDefault="005402F0" w:rsidP="005402F0">
      <w:pPr>
        <w:spacing w:after="0" w:line="312" w:lineRule="auto"/>
        <w:jc w:val="center"/>
      </w:pPr>
      <w:r>
        <w:t>Rys. 5.18 Uczestnicy Retrospektywy sprintu</w:t>
      </w:r>
    </w:p>
    <w:p w:rsidR="005402F0" w:rsidRDefault="005402F0" w:rsidP="005402F0">
      <w:pPr>
        <w:spacing w:after="0" w:line="312" w:lineRule="auto"/>
        <w:jc w:val="center"/>
      </w:pPr>
    </w:p>
    <w:p w:rsidR="003D0434" w:rsidRDefault="003D0434" w:rsidP="005402F0">
      <w:pPr>
        <w:spacing w:after="0" w:line="312" w:lineRule="auto"/>
        <w:jc w:val="center"/>
      </w:pPr>
      <w:r>
        <w:rPr>
          <w:noProof/>
        </w:rPr>
        <w:drawing>
          <wp:inline distT="0" distB="0" distL="0" distR="0" wp14:anchorId="6A0726F3" wp14:editId="31712441">
            <wp:extent cx="4023360" cy="3200400"/>
            <wp:effectExtent l="0" t="0" r="15240" b="0"/>
            <wp:docPr id="61" name="Wykres 61">
              <a:extLst xmlns:a="http://schemas.openxmlformats.org/drawingml/2006/main">
                <a:ext uri="{FF2B5EF4-FFF2-40B4-BE49-F238E27FC236}">
                  <a16:creationId xmlns:a16="http://schemas.microsoft.com/office/drawing/2014/main" id="{29CE7D94-F32D-4A7C-A5BA-659AF8D3F3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5402F0" w:rsidRDefault="005402F0" w:rsidP="005402F0">
      <w:pPr>
        <w:spacing w:after="0" w:line="312" w:lineRule="auto"/>
        <w:jc w:val="center"/>
      </w:pPr>
      <w:r>
        <w:t>Rys. 5.19 Uczestnicy Daily</w:t>
      </w:r>
    </w:p>
    <w:p w:rsidR="005402F0" w:rsidRDefault="005402F0" w:rsidP="005402F0">
      <w:pPr>
        <w:spacing w:after="0" w:line="312" w:lineRule="auto"/>
        <w:jc w:val="center"/>
      </w:pPr>
    </w:p>
    <w:p w:rsidR="005402F0" w:rsidRDefault="005402F0" w:rsidP="005402F0">
      <w:pPr>
        <w:spacing w:after="0" w:line="312" w:lineRule="auto"/>
        <w:jc w:val="both"/>
      </w:pPr>
      <w:r>
        <w:tab/>
        <w:t xml:space="preserve">Kolejna seria pytań </w:t>
      </w:r>
      <w:r w:rsidR="00461FBF">
        <w:t xml:space="preserve">od pytania 2.7 do pytanie 2.10, </w:t>
      </w:r>
      <w:r>
        <w:t xml:space="preserve">dotyczyła długości trwania poszczególnych spotkań. W pierwszej kolejności </w:t>
      </w:r>
      <w:r w:rsidR="00705D9E">
        <w:t>patrząc</w:t>
      </w:r>
      <w:r>
        <w:t xml:space="preserve"> na Rys. 5.20, który dotyczy czasu trwania spotkania planowania sprintu.</w:t>
      </w:r>
      <w:r w:rsidR="00F202DA">
        <w:t xml:space="preserve"> </w:t>
      </w:r>
      <w:r w:rsidR="00705D9E">
        <w:t>Zauważyć można, że</w:t>
      </w:r>
      <w:r w:rsidR="00F202DA">
        <w:t xml:space="preserve"> najwięcej odpowiedzi waha się między 1-2 </w:t>
      </w:r>
      <w:r w:rsidR="00CB7BAE">
        <w:t>godzinami</w:t>
      </w:r>
      <w:r w:rsidR="00F202DA">
        <w:t xml:space="preserve">. Zastanawiające są odpowiedzi skrajne poniżej pół godziny i powyżej </w:t>
      </w:r>
      <w:r w:rsidR="00BA0591">
        <w:t>czterech</w:t>
      </w:r>
      <w:r w:rsidR="00F202DA">
        <w:t xml:space="preserve"> godzin. Na kolejnym rysunku 5.21 widzimy rozkład dla spotkania przeglądu sprintu. Przegląd sprintu, również waha się między 1-2 godzinami, jednak z naciskiem na 1 godzinę. Jest to już trochę zbyt krótko na przeprowadzenie odpowiedniego przeglądu, jednak bardzo dużo zależy od projektu i zespołu. Następnie </w:t>
      </w:r>
      <w:r w:rsidR="00CB7BAE">
        <w:t>patrząc</w:t>
      </w:r>
      <w:r w:rsidR="00F202DA">
        <w:t xml:space="preserve"> na Rys. 5.22 dotyczący czasu trwania retrospektywy sprintu</w:t>
      </w:r>
      <w:r w:rsidR="00CB7BAE">
        <w:t>, widzimy, że</w:t>
      </w:r>
      <w:r w:rsidR="00F202DA">
        <w:t xml:space="preserve"> </w:t>
      </w:r>
      <w:r w:rsidR="00CB7BAE">
        <w:t>j</w:t>
      </w:r>
      <w:r w:rsidR="00F202DA">
        <w:t xml:space="preserve">ak i poprzednio czas oscyluje pomiędzy 1-2 </w:t>
      </w:r>
      <w:r w:rsidR="00CB7BAE">
        <w:t>godzinami</w:t>
      </w:r>
      <w:r w:rsidR="00F202DA">
        <w:t>, jednak również jak można zauważyć 1/3 ankietowanych pominęła to pytanie. Na końcu przeanalizujmy Rys. 5.23 dotyczący daily. Nie jest to oczywiście zaskoczenie, że trwa ono najczęściej 15 minut lub mniej, jest to jak najbardziej zgodne z</w:t>
      </w:r>
      <w:r w:rsidR="009B418C">
        <w:t xml:space="preserve"> metodyką Scrum </w:t>
      </w:r>
      <w:r w:rsidR="00F202DA">
        <w:t>i zalecane.</w:t>
      </w:r>
    </w:p>
    <w:p w:rsidR="005402F0" w:rsidRDefault="005402F0" w:rsidP="005402F0">
      <w:pPr>
        <w:spacing w:after="0" w:line="312" w:lineRule="auto"/>
        <w:jc w:val="both"/>
      </w:pPr>
    </w:p>
    <w:p w:rsidR="0091017A" w:rsidRDefault="0091017A" w:rsidP="005402F0">
      <w:pPr>
        <w:spacing w:after="0" w:line="312" w:lineRule="auto"/>
        <w:jc w:val="center"/>
      </w:pPr>
      <w:r>
        <w:rPr>
          <w:noProof/>
        </w:rPr>
        <w:lastRenderedPageBreak/>
        <w:drawing>
          <wp:inline distT="0" distB="0" distL="0" distR="0" wp14:anchorId="16F2BED2" wp14:editId="080D0001">
            <wp:extent cx="4023360" cy="2743200"/>
            <wp:effectExtent l="0" t="0" r="15240" b="0"/>
            <wp:docPr id="26" name="Wykres 26">
              <a:extLst xmlns:a="http://schemas.openxmlformats.org/drawingml/2006/main">
                <a:ext uri="{FF2B5EF4-FFF2-40B4-BE49-F238E27FC236}">
                  <a16:creationId xmlns:a16="http://schemas.microsoft.com/office/drawing/2014/main" id="{26E1AB7F-8AE9-4CDC-B512-ED0F788CB1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5402F0" w:rsidRDefault="005402F0" w:rsidP="005402F0">
      <w:pPr>
        <w:spacing w:after="0" w:line="312" w:lineRule="auto"/>
        <w:jc w:val="center"/>
      </w:pPr>
      <w:r>
        <w:t>Rys. 5.20 Czas trwania spotkania planowania sprintu</w:t>
      </w:r>
    </w:p>
    <w:p w:rsidR="005402F0" w:rsidRDefault="005402F0" w:rsidP="005402F0">
      <w:pPr>
        <w:spacing w:after="0" w:line="312" w:lineRule="auto"/>
        <w:jc w:val="center"/>
      </w:pPr>
    </w:p>
    <w:p w:rsidR="006C4C95" w:rsidRDefault="006C4C95" w:rsidP="005402F0">
      <w:pPr>
        <w:spacing w:after="0" w:line="312" w:lineRule="auto"/>
        <w:jc w:val="center"/>
      </w:pPr>
      <w:r>
        <w:rPr>
          <w:noProof/>
        </w:rPr>
        <w:drawing>
          <wp:inline distT="0" distB="0" distL="0" distR="0" wp14:anchorId="677514CF" wp14:editId="1918AB23">
            <wp:extent cx="4023360" cy="3943351"/>
            <wp:effectExtent l="0" t="0" r="15240" b="0"/>
            <wp:docPr id="27" name="Wykres 27">
              <a:extLst xmlns:a="http://schemas.openxmlformats.org/drawingml/2006/main">
                <a:ext uri="{FF2B5EF4-FFF2-40B4-BE49-F238E27FC236}">
                  <a16:creationId xmlns:a16="http://schemas.microsoft.com/office/drawing/2014/main" id="{BD6477B9-7357-4507-8E5B-A8348AA780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5402F0" w:rsidRDefault="005402F0" w:rsidP="005402F0">
      <w:pPr>
        <w:spacing w:after="0" w:line="312" w:lineRule="auto"/>
        <w:jc w:val="center"/>
      </w:pPr>
      <w:r>
        <w:t>Rys. 5.2</w:t>
      </w:r>
      <w:r w:rsidR="00F202DA">
        <w:t>1</w:t>
      </w:r>
      <w:r>
        <w:t xml:space="preserve"> Czas trwania spotkania </w:t>
      </w:r>
      <w:r w:rsidR="00F202DA">
        <w:t>przeglądu</w:t>
      </w:r>
      <w:r>
        <w:t xml:space="preserve"> sprintu</w:t>
      </w:r>
    </w:p>
    <w:p w:rsidR="005402F0" w:rsidRDefault="005402F0" w:rsidP="005402F0">
      <w:pPr>
        <w:spacing w:after="0" w:line="312" w:lineRule="auto"/>
        <w:jc w:val="center"/>
      </w:pPr>
    </w:p>
    <w:p w:rsidR="00A23AD5" w:rsidRDefault="00A23AD5" w:rsidP="00F202DA">
      <w:pPr>
        <w:spacing w:after="0" w:line="312" w:lineRule="auto"/>
        <w:jc w:val="center"/>
      </w:pPr>
      <w:r>
        <w:rPr>
          <w:noProof/>
        </w:rPr>
        <w:drawing>
          <wp:inline distT="0" distB="0" distL="0" distR="0" wp14:anchorId="001A80DE" wp14:editId="73D78A4E">
            <wp:extent cx="4023360" cy="2743200"/>
            <wp:effectExtent l="0" t="0" r="15240" b="0"/>
            <wp:docPr id="28" name="Wykres 28">
              <a:extLst xmlns:a="http://schemas.openxmlformats.org/drawingml/2006/main">
                <a:ext uri="{FF2B5EF4-FFF2-40B4-BE49-F238E27FC236}">
                  <a16:creationId xmlns:a16="http://schemas.microsoft.com/office/drawing/2014/main" id="{ADFF0761-18DD-4D90-9FAD-3F7C65D468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F202DA" w:rsidRDefault="00F202DA" w:rsidP="00F202DA">
      <w:pPr>
        <w:spacing w:after="0" w:line="312" w:lineRule="auto"/>
        <w:jc w:val="center"/>
      </w:pPr>
      <w:r>
        <w:t>Rys. 5.22 Czas trwania spotkania retrospektywy sprintu</w:t>
      </w:r>
    </w:p>
    <w:p w:rsidR="00F202DA" w:rsidRDefault="00F202DA" w:rsidP="00F202DA">
      <w:pPr>
        <w:spacing w:after="0" w:line="312" w:lineRule="auto"/>
        <w:jc w:val="center"/>
      </w:pPr>
    </w:p>
    <w:p w:rsidR="00A23AD5" w:rsidRDefault="00A23AD5" w:rsidP="00F202DA">
      <w:pPr>
        <w:spacing w:after="0" w:line="312" w:lineRule="auto"/>
        <w:jc w:val="center"/>
      </w:pPr>
      <w:r>
        <w:rPr>
          <w:noProof/>
        </w:rPr>
        <w:drawing>
          <wp:inline distT="0" distB="0" distL="0" distR="0" wp14:anchorId="1007FD05" wp14:editId="2D7776C8">
            <wp:extent cx="4023360" cy="3017520"/>
            <wp:effectExtent l="0" t="0" r="15240" b="11430"/>
            <wp:docPr id="29" name="Wykres 29">
              <a:extLst xmlns:a="http://schemas.openxmlformats.org/drawingml/2006/main">
                <a:ext uri="{FF2B5EF4-FFF2-40B4-BE49-F238E27FC236}">
                  <a16:creationId xmlns:a16="http://schemas.microsoft.com/office/drawing/2014/main" id="{2C40ECB7-9987-4796-AD99-D1C8A2F688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F202DA" w:rsidRDefault="00F202DA" w:rsidP="00F202DA">
      <w:pPr>
        <w:spacing w:after="0" w:line="312" w:lineRule="auto"/>
        <w:jc w:val="center"/>
      </w:pPr>
      <w:r>
        <w:t>Rys. 5.23 Czas trwania daily</w:t>
      </w:r>
    </w:p>
    <w:p w:rsidR="002618D7" w:rsidRDefault="002618D7" w:rsidP="002618D7">
      <w:pPr>
        <w:spacing w:after="0" w:line="312" w:lineRule="auto"/>
        <w:jc w:val="both"/>
      </w:pPr>
    </w:p>
    <w:p w:rsidR="00F202DA" w:rsidRDefault="002618D7" w:rsidP="002618D7">
      <w:pPr>
        <w:spacing w:after="0" w:line="312" w:lineRule="auto"/>
        <w:jc w:val="both"/>
      </w:pPr>
      <w:r>
        <w:tab/>
      </w:r>
      <w:r w:rsidR="00461FBF">
        <w:t xml:space="preserve">Pytanie 2.11 </w:t>
      </w:r>
      <w:r>
        <w:t xml:space="preserve">poruszało </w:t>
      </w:r>
      <w:r w:rsidR="004232B5">
        <w:t>kwestię osoby odpowiedzialnej za ustalanie Backlogu</w:t>
      </w:r>
      <w:r>
        <w:t xml:space="preserve">. Wyniki przedstawione </w:t>
      </w:r>
      <w:r w:rsidR="00BB2C2F">
        <w:t>zostały</w:t>
      </w:r>
      <w:r>
        <w:t xml:space="preserve"> na Rys. 5.24, jak </w:t>
      </w:r>
      <w:r w:rsidR="004232B5">
        <w:t>widać</w:t>
      </w:r>
      <w:r>
        <w:t xml:space="preserve"> zdecydowana większość odpowiedzi</w:t>
      </w:r>
      <w:r w:rsidR="004232B5">
        <w:t>, bo aż 70</w:t>
      </w:r>
      <w:r w:rsidR="006B5C82">
        <w:t>% to</w:t>
      </w:r>
      <w:r>
        <w:t xml:space="preserve"> Product </w:t>
      </w:r>
      <w:r>
        <w:lastRenderedPageBreak/>
        <w:t>Owner, jednak pojawiały się też inne role. Odpowiedzi na potrzeby wykres</w:t>
      </w:r>
      <w:r w:rsidR="004232B5">
        <w:t>u</w:t>
      </w:r>
      <w:r>
        <w:t xml:space="preserve"> został</w:t>
      </w:r>
      <w:r w:rsidR="004232B5">
        <w:t>y</w:t>
      </w:r>
      <w:r>
        <w:t xml:space="preserve"> uproszczone jednak Analityk współpracował czasem P</w:t>
      </w:r>
      <w:r w:rsidR="004232B5">
        <w:t xml:space="preserve">roject </w:t>
      </w:r>
      <w:r>
        <w:t>M</w:t>
      </w:r>
      <w:r w:rsidR="004232B5">
        <w:t>anagerem</w:t>
      </w:r>
      <w:r>
        <w:t>, Klient z developerami, P</w:t>
      </w:r>
      <w:r w:rsidR="004232B5">
        <w:t xml:space="preserve">roject </w:t>
      </w:r>
      <w:r>
        <w:t>M</w:t>
      </w:r>
      <w:r w:rsidR="004232B5">
        <w:t>anager</w:t>
      </w:r>
      <w:r>
        <w:t xml:space="preserve"> </w:t>
      </w:r>
      <w:r w:rsidR="006B5C82">
        <w:br/>
      </w:r>
      <w:r>
        <w:t xml:space="preserve">z developerami i klientem, </w:t>
      </w:r>
      <w:r w:rsidR="004232B5">
        <w:t>w jednym przypadku</w:t>
      </w:r>
      <w:r>
        <w:t xml:space="preserve"> P</w:t>
      </w:r>
      <w:r w:rsidR="004232B5">
        <w:t xml:space="preserve">roject </w:t>
      </w:r>
      <w:r>
        <w:t>M</w:t>
      </w:r>
      <w:r w:rsidR="004232B5">
        <w:t>anager</w:t>
      </w:r>
      <w:r>
        <w:t xml:space="preserve"> rozdzielał już od razu zadania na sprinty. Natomiast P</w:t>
      </w:r>
      <w:r w:rsidR="004232B5">
        <w:t xml:space="preserve">roduct </w:t>
      </w:r>
      <w:r>
        <w:t>O</w:t>
      </w:r>
      <w:r w:rsidR="004232B5">
        <w:t>wner</w:t>
      </w:r>
      <w:r>
        <w:t xml:space="preserve"> współpracował z analitykiem, zespołem programistycznym, </w:t>
      </w:r>
      <w:r w:rsidR="004232B5">
        <w:t>testerami</w:t>
      </w:r>
      <w:r>
        <w:t>, z P</w:t>
      </w:r>
      <w:r w:rsidR="004232B5">
        <w:t xml:space="preserve">roject </w:t>
      </w:r>
      <w:r>
        <w:t>M</w:t>
      </w:r>
      <w:r w:rsidR="004232B5">
        <w:t>anagerem</w:t>
      </w:r>
      <w:r>
        <w:t>, z S</w:t>
      </w:r>
      <w:r w:rsidR="004232B5">
        <w:t xml:space="preserve">crum </w:t>
      </w:r>
      <w:r>
        <w:t>M</w:t>
      </w:r>
      <w:r w:rsidR="004232B5">
        <w:t>asterem</w:t>
      </w:r>
      <w:r>
        <w:t>, ze wsparciem, z T</w:t>
      </w:r>
      <w:r w:rsidR="004232B5">
        <w:t xml:space="preserve">eam </w:t>
      </w:r>
      <w:proofErr w:type="spellStart"/>
      <w:r>
        <w:t>L</w:t>
      </w:r>
      <w:r w:rsidR="004232B5">
        <w:t>eadem</w:t>
      </w:r>
      <w:proofErr w:type="spellEnd"/>
      <w:r>
        <w:t xml:space="preserve"> oraz w jednym przypadku był to P</w:t>
      </w:r>
      <w:r w:rsidR="004232B5">
        <w:t xml:space="preserve">roduct </w:t>
      </w:r>
      <w:r>
        <w:t>O</w:t>
      </w:r>
      <w:r w:rsidR="004232B5">
        <w:t>wner</w:t>
      </w:r>
      <w:r>
        <w:t xml:space="preserve"> od klienta.</w:t>
      </w:r>
    </w:p>
    <w:p w:rsidR="009A4818" w:rsidRDefault="009A4818" w:rsidP="002618D7">
      <w:pPr>
        <w:spacing w:after="0" w:line="312" w:lineRule="auto"/>
        <w:jc w:val="both"/>
      </w:pPr>
    </w:p>
    <w:p w:rsidR="00190A92" w:rsidRDefault="00190A92" w:rsidP="002618D7">
      <w:pPr>
        <w:spacing w:after="0" w:line="312" w:lineRule="auto"/>
        <w:jc w:val="center"/>
      </w:pPr>
      <w:r>
        <w:rPr>
          <w:noProof/>
        </w:rPr>
        <w:drawing>
          <wp:inline distT="0" distB="0" distL="0" distR="0" wp14:anchorId="0DFC5940" wp14:editId="73AC765D">
            <wp:extent cx="4019550" cy="3343275"/>
            <wp:effectExtent l="0" t="0" r="0" b="9525"/>
            <wp:docPr id="31" name="Wykres 31">
              <a:extLst xmlns:a="http://schemas.openxmlformats.org/drawingml/2006/main">
                <a:ext uri="{FF2B5EF4-FFF2-40B4-BE49-F238E27FC236}">
                  <a16:creationId xmlns:a16="http://schemas.microsoft.com/office/drawing/2014/main" id="{963D37A7-88FB-433D-B528-A3BDBEBEF3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2618D7" w:rsidRDefault="002618D7" w:rsidP="002618D7">
      <w:pPr>
        <w:spacing w:after="0" w:line="312" w:lineRule="auto"/>
        <w:jc w:val="center"/>
      </w:pPr>
      <w:r>
        <w:t>Rys. 5.24 Osoba ustalająca Backlog</w:t>
      </w:r>
    </w:p>
    <w:p w:rsidR="002618D7" w:rsidRDefault="002618D7" w:rsidP="002618D7">
      <w:pPr>
        <w:spacing w:after="0" w:line="312" w:lineRule="auto"/>
        <w:jc w:val="center"/>
      </w:pPr>
    </w:p>
    <w:p w:rsidR="00BA0591" w:rsidRDefault="002618D7" w:rsidP="00BA0591">
      <w:pPr>
        <w:spacing w:after="0" w:line="312" w:lineRule="auto"/>
        <w:jc w:val="both"/>
      </w:pPr>
      <w:r>
        <w:tab/>
      </w:r>
      <w:r w:rsidR="00461FBF">
        <w:t>Pytanie 2.12</w:t>
      </w:r>
      <w:r>
        <w:t xml:space="preserve">, było dwuczłonowe, na Rys 5.25 widzimy odpowiedz na pierwszą jego część „Czy Backlog jest często zmieniany?”, natomiast na Rys 5.26 widzimy rozkład </w:t>
      </w:r>
      <w:r w:rsidR="00BA0591">
        <w:t xml:space="preserve">danych na odpowiedz „Przez kogo był zmieniany?”. Na Pierwszym wspomnianym wykresie dokładnie widać, że Backlog </w:t>
      </w:r>
      <w:r w:rsidR="004232B5">
        <w:t>zmienia się dynamicznie w 73% zespołów</w:t>
      </w:r>
      <w:r w:rsidR="00BA0591">
        <w:t xml:space="preserve"> i bardzo dobrze to świadczy o zespołach, jednak pojawiło się </w:t>
      </w:r>
      <w:r w:rsidR="004232B5">
        <w:t>17%</w:t>
      </w:r>
      <w:r w:rsidR="00BA0591">
        <w:t xml:space="preserve"> odpowiedzi „nie”, co bardziej zastanawiające, w </w:t>
      </w:r>
      <w:r w:rsidR="004232B5">
        <w:t>niektórych z nich</w:t>
      </w:r>
      <w:r w:rsidR="00BA0591">
        <w:t xml:space="preserve"> podkreślone było, że backlog jest ustalony przez klienta i nie może być zmieniany. Przechodząc do drugiej części pytania i kolejnego wykresu, widzimy, że Backlog zmieniany był głównie przez P</w:t>
      </w:r>
      <w:r w:rsidR="004232B5">
        <w:t xml:space="preserve">roduct </w:t>
      </w:r>
      <w:r w:rsidR="00BA0591">
        <w:t>O</w:t>
      </w:r>
      <w:r w:rsidR="004232B5">
        <w:t>wnera</w:t>
      </w:r>
      <w:r w:rsidR="00BA0591">
        <w:t>, co również jest dobrą informacją, ponieważ to on jest odpowiedzialny za jego pielęgnację. W odpowiedziach,</w:t>
      </w:r>
      <w:r w:rsidR="004232B5">
        <w:t xml:space="preserve"> zawarte były</w:t>
      </w:r>
      <w:r w:rsidR="00BA0591">
        <w:t xml:space="preserve"> również </w:t>
      </w:r>
      <w:r w:rsidR="004232B5">
        <w:t>informacje</w:t>
      </w:r>
      <w:r w:rsidR="00BA0591">
        <w:t xml:space="preserve">, </w:t>
      </w:r>
      <w:r w:rsidR="00BB2C2F">
        <w:t>że</w:t>
      </w:r>
      <w:r w:rsidR="00BA0591">
        <w:t xml:space="preserve"> P</w:t>
      </w:r>
      <w:r w:rsidR="004232B5">
        <w:t xml:space="preserve">roduct </w:t>
      </w:r>
      <w:r w:rsidR="00BA0591">
        <w:t>O</w:t>
      </w:r>
      <w:r w:rsidR="004232B5">
        <w:t>wner</w:t>
      </w:r>
      <w:r w:rsidR="00BA0591">
        <w:t xml:space="preserve"> często korzystał z pomocy zespołu lub P</w:t>
      </w:r>
      <w:r w:rsidR="004232B5">
        <w:t xml:space="preserve">roject </w:t>
      </w:r>
      <w:r w:rsidR="00BA0591">
        <w:t>M</w:t>
      </w:r>
      <w:r w:rsidR="004232B5">
        <w:t>anagera</w:t>
      </w:r>
      <w:r w:rsidR="00BA0591">
        <w:t>.</w:t>
      </w:r>
    </w:p>
    <w:p w:rsidR="002618D7" w:rsidRDefault="002618D7" w:rsidP="002618D7">
      <w:pPr>
        <w:spacing w:after="0" w:line="312" w:lineRule="auto"/>
        <w:jc w:val="both"/>
      </w:pPr>
    </w:p>
    <w:p w:rsidR="0073711C" w:rsidRDefault="0073711C" w:rsidP="00BA0591">
      <w:pPr>
        <w:spacing w:after="0" w:line="312" w:lineRule="auto"/>
        <w:jc w:val="center"/>
      </w:pPr>
      <w:r>
        <w:rPr>
          <w:noProof/>
        </w:rPr>
        <w:drawing>
          <wp:inline distT="0" distB="0" distL="0" distR="0" wp14:anchorId="2148D489" wp14:editId="792413F8">
            <wp:extent cx="4023360" cy="2743200"/>
            <wp:effectExtent l="0" t="0" r="15240" b="0"/>
            <wp:docPr id="32" name="Wykres 32">
              <a:extLst xmlns:a="http://schemas.openxmlformats.org/drawingml/2006/main">
                <a:ext uri="{FF2B5EF4-FFF2-40B4-BE49-F238E27FC236}">
                  <a16:creationId xmlns:a16="http://schemas.microsoft.com/office/drawing/2014/main" id="{2D5222E9-9A6F-492E-8811-003D072A92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BA0591" w:rsidRDefault="00BA0591" w:rsidP="00BA0591">
      <w:pPr>
        <w:spacing w:after="0" w:line="312" w:lineRule="auto"/>
        <w:jc w:val="center"/>
      </w:pPr>
      <w:r>
        <w:t>Rys. 5.25 Zmiany w Backlogu</w:t>
      </w:r>
    </w:p>
    <w:p w:rsidR="00BB2C2F" w:rsidRDefault="00BB2C2F" w:rsidP="00BA0591">
      <w:pPr>
        <w:spacing w:after="0" w:line="312" w:lineRule="auto"/>
        <w:jc w:val="center"/>
      </w:pPr>
    </w:p>
    <w:p w:rsidR="0073711C" w:rsidRDefault="0073711C" w:rsidP="00BA0591">
      <w:pPr>
        <w:spacing w:after="0" w:line="312" w:lineRule="auto"/>
        <w:jc w:val="center"/>
      </w:pPr>
      <w:r>
        <w:rPr>
          <w:noProof/>
        </w:rPr>
        <w:drawing>
          <wp:inline distT="0" distB="0" distL="0" distR="0" wp14:anchorId="6860A2F9" wp14:editId="1D02EFDD">
            <wp:extent cx="4229100" cy="2743200"/>
            <wp:effectExtent l="0" t="0" r="0" b="0"/>
            <wp:docPr id="34" name="Wykres 34">
              <a:extLst xmlns:a="http://schemas.openxmlformats.org/drawingml/2006/main">
                <a:ext uri="{FF2B5EF4-FFF2-40B4-BE49-F238E27FC236}">
                  <a16:creationId xmlns:a16="http://schemas.microsoft.com/office/drawing/2014/main" id="{A6C16038-150F-4FB4-B4E2-F140DB1354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BA0591" w:rsidRDefault="00BA0591" w:rsidP="00BA0591">
      <w:pPr>
        <w:spacing w:after="0" w:line="312" w:lineRule="auto"/>
        <w:jc w:val="center"/>
      </w:pPr>
      <w:r>
        <w:t xml:space="preserve">Rys. 5.26 </w:t>
      </w:r>
      <w:r w:rsidR="009A4818" w:rsidRPr="009A4818">
        <w:t>Osoba odpowiedzialna za zmiany w Backlogu</w:t>
      </w:r>
    </w:p>
    <w:p w:rsidR="00BA0591" w:rsidRDefault="00BA0591" w:rsidP="00BA0591">
      <w:pPr>
        <w:spacing w:after="0" w:line="312" w:lineRule="auto"/>
        <w:jc w:val="center"/>
      </w:pPr>
    </w:p>
    <w:p w:rsidR="00BA0591" w:rsidRDefault="00BA0591" w:rsidP="00BA0591">
      <w:pPr>
        <w:spacing w:after="0" w:line="312" w:lineRule="auto"/>
        <w:jc w:val="both"/>
      </w:pPr>
      <w:r>
        <w:tab/>
      </w:r>
      <w:r w:rsidR="00461FBF">
        <w:t xml:space="preserve">Pytanie 2.13 </w:t>
      </w:r>
      <w:r>
        <w:t>poruszało temat wykorzystywania metody opisywani</w:t>
      </w:r>
      <w:r w:rsidR="004232B5">
        <w:t>a elementów Backlogu za pomocą</w:t>
      </w:r>
      <w:r>
        <w:t xml:space="preserve"> User Stories i uszczegóławiających kryteriów </w:t>
      </w:r>
      <w:r w:rsidR="004232B5">
        <w:t>akceptacji. J</w:t>
      </w:r>
      <w:r>
        <w:t xml:space="preserve">ednak, na Rys. 5.27 </w:t>
      </w:r>
      <w:r w:rsidR="004232B5">
        <w:t>widać</w:t>
      </w:r>
      <w:r>
        <w:t xml:space="preserve">, że nie jest to aż tak popularna metoda. </w:t>
      </w:r>
      <w:r w:rsidR="004232B5">
        <w:t>Metoda ta</w:t>
      </w:r>
      <w:r>
        <w:t xml:space="preserve"> jest oczywiście opcjonalny</w:t>
      </w:r>
      <w:r w:rsidR="004232B5">
        <w:t xml:space="preserve"> i nie opisana w Scrum Guide</w:t>
      </w:r>
      <w:r>
        <w:t xml:space="preserve">, jednak </w:t>
      </w:r>
      <w:r>
        <w:lastRenderedPageBreak/>
        <w:t>bardzo często preferowan</w:t>
      </w:r>
      <w:r w:rsidR="004232B5">
        <w:t>a</w:t>
      </w:r>
      <w:r>
        <w:t>. W tym przypadku niewiele więcej niż 1/3 ankietowanych opisuje zarówno historyjki użytkownika, jak i ich kryteria akceptacji.</w:t>
      </w:r>
      <w:r w:rsidR="004232B5">
        <w:t xml:space="preserve"> Natomiast prawie połowa ankietowanych nie korzysta z tej metody w ogóle.</w:t>
      </w:r>
    </w:p>
    <w:p w:rsidR="00BA0591" w:rsidRDefault="00BA0591" w:rsidP="004B693D">
      <w:pPr>
        <w:spacing w:after="0" w:line="312" w:lineRule="auto"/>
        <w:jc w:val="both"/>
      </w:pPr>
    </w:p>
    <w:p w:rsidR="0073711C" w:rsidRDefault="0073711C" w:rsidP="00BA0591">
      <w:pPr>
        <w:spacing w:after="0" w:line="312" w:lineRule="auto"/>
        <w:jc w:val="center"/>
      </w:pPr>
      <w:r>
        <w:rPr>
          <w:noProof/>
        </w:rPr>
        <w:drawing>
          <wp:inline distT="0" distB="0" distL="0" distR="0" wp14:anchorId="10C0E580" wp14:editId="1F9D30DF">
            <wp:extent cx="4023360" cy="3108960"/>
            <wp:effectExtent l="0" t="0" r="15240" b="15240"/>
            <wp:docPr id="35" name="Wykres 35">
              <a:extLst xmlns:a="http://schemas.openxmlformats.org/drawingml/2006/main">
                <a:ext uri="{FF2B5EF4-FFF2-40B4-BE49-F238E27FC236}">
                  <a16:creationId xmlns:a16="http://schemas.microsoft.com/office/drawing/2014/main" id="{C43DA223-01BA-4184-9DA4-1BC3BC8AE2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BA0591" w:rsidRDefault="00BA0591" w:rsidP="00BA0591">
      <w:pPr>
        <w:spacing w:after="0" w:line="312" w:lineRule="auto"/>
        <w:jc w:val="center"/>
      </w:pPr>
      <w:r>
        <w:t>Rys. 5.27 User Stories</w:t>
      </w:r>
    </w:p>
    <w:p w:rsidR="009A4E39" w:rsidRDefault="009A4E39" w:rsidP="00BA0591">
      <w:pPr>
        <w:spacing w:after="0" w:line="312" w:lineRule="auto"/>
        <w:jc w:val="center"/>
      </w:pPr>
    </w:p>
    <w:p w:rsidR="009A4E39" w:rsidRDefault="009A4E39" w:rsidP="009A4E39">
      <w:pPr>
        <w:spacing w:after="0" w:line="312" w:lineRule="auto"/>
        <w:jc w:val="both"/>
      </w:pPr>
      <w:r>
        <w:tab/>
      </w:r>
      <w:r w:rsidR="00461FBF">
        <w:t xml:space="preserve">Pytanie 2.14 </w:t>
      </w:r>
      <w:r>
        <w:t xml:space="preserve">dotyczyło </w:t>
      </w:r>
      <w:r w:rsidR="004232B5">
        <w:t>określania</w:t>
      </w:r>
      <w:r w:rsidR="00695C15">
        <w:t xml:space="preserve"> Definition of Done dla Backlogu. Jak widzimy na Rys. 5.28 prawie połowa zespołów nie opisywała D</w:t>
      </w:r>
      <w:r w:rsidR="004232B5">
        <w:t xml:space="preserve">efinition </w:t>
      </w:r>
      <w:r w:rsidR="00695C15">
        <w:t>o</w:t>
      </w:r>
      <w:r w:rsidR="004232B5">
        <w:t xml:space="preserve">f </w:t>
      </w:r>
      <w:r w:rsidR="00695C15">
        <w:t>D</w:t>
      </w:r>
      <w:r w:rsidR="004232B5">
        <w:t>one</w:t>
      </w:r>
      <w:r w:rsidR="00695C15">
        <w:t>. Oznacza to, że programiści tak naprawdę nie mieli dokładnie określonego, kiedy ich zadanie jest ukończone. Oczywiście nie jest to konieczne, ale bardzo ułatwia pracę</w:t>
      </w:r>
      <w:r w:rsidR="00410B40">
        <w:t xml:space="preserve">, </w:t>
      </w:r>
      <w:r w:rsidR="00695C15">
        <w:t>usuwa niedopowiedzenia</w:t>
      </w:r>
      <w:r w:rsidR="00410B40">
        <w:t xml:space="preserve"> i zmniejsza prawdopodobieństwo wystąpienia błędów.</w:t>
      </w:r>
    </w:p>
    <w:p w:rsidR="00695C15" w:rsidRDefault="00695C15" w:rsidP="009A4E39">
      <w:pPr>
        <w:spacing w:after="0" w:line="312" w:lineRule="auto"/>
        <w:jc w:val="both"/>
      </w:pPr>
    </w:p>
    <w:p w:rsidR="0073711C" w:rsidRDefault="0073711C" w:rsidP="00695C15">
      <w:pPr>
        <w:spacing w:after="0" w:line="312" w:lineRule="auto"/>
        <w:jc w:val="center"/>
      </w:pPr>
      <w:r>
        <w:rPr>
          <w:noProof/>
        </w:rPr>
        <w:lastRenderedPageBreak/>
        <w:drawing>
          <wp:inline distT="0" distB="0" distL="0" distR="0" wp14:anchorId="2AF04954" wp14:editId="4D21DA42">
            <wp:extent cx="4023360" cy="3017520"/>
            <wp:effectExtent l="0" t="0" r="15240" b="11430"/>
            <wp:docPr id="36" name="Wykres 36">
              <a:extLst xmlns:a="http://schemas.openxmlformats.org/drawingml/2006/main">
                <a:ext uri="{FF2B5EF4-FFF2-40B4-BE49-F238E27FC236}">
                  <a16:creationId xmlns:a16="http://schemas.microsoft.com/office/drawing/2014/main" id="{378F85FE-4143-429C-A3FA-13BAE7930D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695C15" w:rsidRDefault="00695C15" w:rsidP="00695C15">
      <w:pPr>
        <w:spacing w:after="0" w:line="312" w:lineRule="auto"/>
        <w:jc w:val="center"/>
      </w:pPr>
      <w:r>
        <w:t>Rys. 5.28 Definition of Done</w:t>
      </w:r>
    </w:p>
    <w:p w:rsidR="00BB2C2F" w:rsidRDefault="00BB2C2F" w:rsidP="00695C15">
      <w:pPr>
        <w:spacing w:after="0" w:line="312" w:lineRule="auto"/>
        <w:jc w:val="center"/>
      </w:pPr>
    </w:p>
    <w:p w:rsidR="00695C15" w:rsidRDefault="00695C15" w:rsidP="00695C15">
      <w:pPr>
        <w:spacing w:after="0" w:line="312" w:lineRule="auto"/>
        <w:jc w:val="both"/>
      </w:pPr>
      <w:r>
        <w:tab/>
      </w:r>
      <w:r w:rsidR="00461FBF">
        <w:t>Pytanie 2.15</w:t>
      </w:r>
      <w:r>
        <w:t xml:space="preserve"> dotyczyło użycia metody MoSCoW, jest to metoda kategoryzacji elementów Backlogu na zadania, które muszą wejść w zakres projektu (Must), te które powinny (Could), te które dobrze by było (Should) i tzw. „wodotryski” (Want), czyli </w:t>
      </w:r>
      <w:r w:rsidR="004F13FE">
        <w:t>rzeczy,</w:t>
      </w:r>
      <w:r>
        <w:t xml:space="preserve"> które klient chce, ale ich niekoniecznie potrzebuje. Jednak jak widzimy na Rys. 5.29 nie jest to popularna metoda i wykorzystywana była tylko </w:t>
      </w:r>
      <w:r w:rsidR="004F13FE">
        <w:br/>
      </w:r>
      <w:r>
        <w:t>w 19</w:t>
      </w:r>
      <w:r w:rsidR="00410B40">
        <w:t>%</w:t>
      </w:r>
      <w:r>
        <w:t xml:space="preserve"> projekt</w:t>
      </w:r>
      <w:r w:rsidR="00410B40">
        <w:t>ów</w:t>
      </w:r>
      <w:r>
        <w:t>. Pod odpowiedziami „inne</w:t>
      </w:r>
      <w:r w:rsidR="004F13FE">
        <w:t>”</w:t>
      </w:r>
      <w:r w:rsidR="00410B40">
        <w:t xml:space="preserve"> znajdowały się odpowiedzi </w:t>
      </w:r>
      <w:r>
        <w:t>czasami i było na początku, ale później zrezygnowaliśmy.</w:t>
      </w:r>
    </w:p>
    <w:p w:rsidR="00695C15" w:rsidRDefault="00695C15" w:rsidP="00695C15">
      <w:pPr>
        <w:spacing w:after="0" w:line="312" w:lineRule="auto"/>
        <w:jc w:val="both"/>
      </w:pPr>
    </w:p>
    <w:p w:rsidR="005019B6" w:rsidRDefault="005019B6" w:rsidP="00695C15">
      <w:pPr>
        <w:spacing w:after="0" w:line="312" w:lineRule="auto"/>
        <w:jc w:val="center"/>
      </w:pPr>
      <w:r>
        <w:rPr>
          <w:noProof/>
        </w:rPr>
        <w:lastRenderedPageBreak/>
        <w:drawing>
          <wp:inline distT="0" distB="0" distL="0" distR="0" wp14:anchorId="08931165" wp14:editId="14DF4FF3">
            <wp:extent cx="4023360" cy="2834640"/>
            <wp:effectExtent l="0" t="0" r="15240" b="3810"/>
            <wp:docPr id="37" name="Wykres 37">
              <a:extLst xmlns:a="http://schemas.openxmlformats.org/drawingml/2006/main">
                <a:ext uri="{FF2B5EF4-FFF2-40B4-BE49-F238E27FC236}">
                  <a16:creationId xmlns:a16="http://schemas.microsoft.com/office/drawing/2014/main" id="{F367B3BB-F72C-4C5E-A22E-3F69C0E4FF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5019B6" w:rsidRDefault="00695C15" w:rsidP="00695C15">
      <w:pPr>
        <w:spacing w:after="0" w:line="312" w:lineRule="auto"/>
        <w:jc w:val="center"/>
      </w:pPr>
      <w:r>
        <w:t>Rys. 5.29 MOSCOW</w:t>
      </w:r>
    </w:p>
    <w:p w:rsidR="00695C15" w:rsidRDefault="00695C15" w:rsidP="00695C15">
      <w:pPr>
        <w:spacing w:after="0" w:line="312" w:lineRule="auto"/>
      </w:pPr>
    </w:p>
    <w:p w:rsidR="00695C15" w:rsidRDefault="00461FBF" w:rsidP="00695C15">
      <w:pPr>
        <w:spacing w:after="0" w:line="312" w:lineRule="auto"/>
        <w:ind w:firstLine="708"/>
        <w:jc w:val="both"/>
      </w:pPr>
      <w:r>
        <w:t xml:space="preserve">Pytanie 2.16 </w:t>
      </w:r>
      <w:r w:rsidR="00695C15">
        <w:t>poruszało zagadnienie samoorganizacji zespoł</w:t>
      </w:r>
      <w:r w:rsidR="00BB2C2F">
        <w:t>u</w:t>
      </w:r>
      <w:r w:rsidR="00695C15">
        <w:t>. Na Rys. 5.30 widzimy zobrazowane wyniki. Jak można zauważyć, w zdecydowanej większość</w:t>
      </w:r>
      <w:r w:rsidR="00410B40">
        <w:t>, bo w 76%, zespół</w:t>
      </w:r>
      <w:r w:rsidR="00695C15">
        <w:t xml:space="preserve"> był samoorganizujący się</w:t>
      </w:r>
      <w:r w:rsidR="00410B40">
        <w:t>.</w:t>
      </w:r>
      <w:r w:rsidR="00695C15">
        <w:t xml:space="preserve"> </w:t>
      </w:r>
      <w:r w:rsidR="00410B40">
        <w:t>J</w:t>
      </w:r>
      <w:r w:rsidR="00695C15">
        <w:t>ednak</w:t>
      </w:r>
      <w:r w:rsidR="00410B40">
        <w:t>,</w:t>
      </w:r>
      <w:r w:rsidR="00695C15">
        <w:t xml:space="preserve"> aż 22</w:t>
      </w:r>
      <w:r w:rsidR="00410B40">
        <w:t>%</w:t>
      </w:r>
      <w:r w:rsidR="00695C15">
        <w:t xml:space="preserve"> zespoł</w:t>
      </w:r>
      <w:r w:rsidR="00410B40">
        <w:t>ów</w:t>
      </w:r>
      <w:r w:rsidR="00695C15">
        <w:t xml:space="preserve"> miały zadania narzucane przez Dyrektor Departamentu, Team </w:t>
      </w:r>
      <w:proofErr w:type="spellStart"/>
      <w:r w:rsidR="00695C15">
        <w:t>Leadear</w:t>
      </w:r>
      <w:proofErr w:type="spellEnd"/>
      <w:r w:rsidR="00695C15">
        <w:t>, P</w:t>
      </w:r>
      <w:r w:rsidR="00410B40">
        <w:t xml:space="preserve">roject </w:t>
      </w:r>
      <w:r w:rsidR="00695C15">
        <w:t>Ma</w:t>
      </w:r>
      <w:r w:rsidR="00410B40">
        <w:t>nagera</w:t>
      </w:r>
      <w:r w:rsidR="00695C15">
        <w:t>, P</w:t>
      </w:r>
      <w:r w:rsidR="00410B40">
        <w:t xml:space="preserve">roduct </w:t>
      </w:r>
      <w:r w:rsidR="00695C15">
        <w:t>O</w:t>
      </w:r>
      <w:r w:rsidR="00410B40">
        <w:t>wnera</w:t>
      </w:r>
      <w:r w:rsidR="00695C15">
        <w:t xml:space="preserve"> </w:t>
      </w:r>
      <w:r w:rsidR="00410B40">
        <w:t>lub</w:t>
      </w:r>
      <w:r w:rsidR="00695C15">
        <w:t xml:space="preserve"> S</w:t>
      </w:r>
      <w:r w:rsidR="00410B40">
        <w:t xml:space="preserve">crum </w:t>
      </w:r>
      <w:r w:rsidR="00695C15">
        <w:t>Ma</w:t>
      </w:r>
      <w:r w:rsidR="00410B40">
        <w:t>stera</w:t>
      </w:r>
      <w:r w:rsidR="00695C15">
        <w:t>.</w:t>
      </w:r>
    </w:p>
    <w:p w:rsidR="00BB2C2F" w:rsidRDefault="00BB2C2F" w:rsidP="00695C15">
      <w:pPr>
        <w:spacing w:after="0" w:line="312" w:lineRule="auto"/>
        <w:ind w:firstLine="708"/>
        <w:jc w:val="both"/>
      </w:pPr>
    </w:p>
    <w:p w:rsidR="005019B6" w:rsidRDefault="005019B6" w:rsidP="00695C15">
      <w:pPr>
        <w:spacing w:after="0" w:line="312" w:lineRule="auto"/>
        <w:jc w:val="center"/>
      </w:pPr>
      <w:r>
        <w:rPr>
          <w:noProof/>
        </w:rPr>
        <w:drawing>
          <wp:inline distT="0" distB="0" distL="0" distR="0" wp14:anchorId="65E7F319" wp14:editId="7AE0D221">
            <wp:extent cx="4023360" cy="2743200"/>
            <wp:effectExtent l="0" t="0" r="15240" b="0"/>
            <wp:docPr id="38" name="Wykres 38">
              <a:extLst xmlns:a="http://schemas.openxmlformats.org/drawingml/2006/main">
                <a:ext uri="{FF2B5EF4-FFF2-40B4-BE49-F238E27FC236}">
                  <a16:creationId xmlns:a16="http://schemas.microsoft.com/office/drawing/2014/main" id="{7A0EEE33-C0B8-42F7-B6A4-A5F6D07846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695C15" w:rsidRDefault="00695C15" w:rsidP="00695C15">
      <w:pPr>
        <w:spacing w:after="0" w:line="312" w:lineRule="auto"/>
        <w:jc w:val="center"/>
      </w:pPr>
      <w:r>
        <w:t>Rys. 5.30 Samoorganizacja</w:t>
      </w:r>
    </w:p>
    <w:p w:rsidR="00695C15" w:rsidRDefault="00695C15" w:rsidP="00695C15">
      <w:pPr>
        <w:spacing w:after="0" w:line="312" w:lineRule="auto"/>
        <w:jc w:val="center"/>
      </w:pPr>
    </w:p>
    <w:p w:rsidR="001178D3" w:rsidRDefault="00461FBF" w:rsidP="001178D3">
      <w:pPr>
        <w:spacing w:after="0" w:line="312" w:lineRule="auto"/>
        <w:ind w:firstLine="708"/>
        <w:jc w:val="both"/>
      </w:pPr>
      <w:r>
        <w:t xml:space="preserve">Pytanie 2.17 </w:t>
      </w:r>
      <w:r w:rsidR="00E80E32">
        <w:t xml:space="preserve">dotyczyło nadawania priorytetów do zadań </w:t>
      </w:r>
      <w:r w:rsidR="004919C7">
        <w:t>oraz osoby za to zadanie odpowiedzialnej</w:t>
      </w:r>
      <w:r w:rsidR="00E80E32">
        <w:t xml:space="preserve">. Wyniki do pierwszego pytania zostały przedstawione na Rys. 5.31 </w:t>
      </w:r>
      <w:r w:rsidR="001178D3">
        <w:t>i jak moż</w:t>
      </w:r>
      <w:r w:rsidR="004919C7">
        <w:t>na</w:t>
      </w:r>
      <w:r w:rsidR="001178D3">
        <w:t xml:space="preserve"> zauważyć zdecydowana większość</w:t>
      </w:r>
      <w:r w:rsidR="004919C7">
        <w:t>, bo aż 85%</w:t>
      </w:r>
      <w:r w:rsidR="001178D3">
        <w:t xml:space="preserve"> zespołów nadaje priorytety do zadań, jest to dobra praktyka, która pomaga przy planowaniu. Odpowiedzi na drugie pytanie przedstawione są na Rys. 5.32 i tutaj również zaskoczeniem nie będzie, że najczęściej za priorytety jest odpowiedzialny P</w:t>
      </w:r>
      <w:r w:rsidR="004919C7">
        <w:t xml:space="preserve">roduct </w:t>
      </w:r>
      <w:r w:rsidR="001178D3">
        <w:t>O</w:t>
      </w:r>
      <w:r w:rsidR="004919C7">
        <w:t>wner</w:t>
      </w:r>
      <w:r w:rsidR="001178D3">
        <w:t>.</w:t>
      </w:r>
      <w:r w:rsidR="004919C7">
        <w:t xml:space="preserve"> </w:t>
      </w:r>
      <w:r w:rsidR="001178D3">
        <w:t xml:space="preserve">Project Manager korzystał często z pomocy Team Leadera, Tech </w:t>
      </w:r>
      <w:proofErr w:type="spellStart"/>
      <w:r w:rsidR="001178D3">
        <w:t>Leade’a</w:t>
      </w:r>
      <w:proofErr w:type="spellEnd"/>
      <w:r w:rsidR="001178D3">
        <w:t xml:space="preserve">, zarządu lub zespołu. Natomiast Product Owner </w:t>
      </w:r>
      <w:r w:rsidR="004919C7">
        <w:t xml:space="preserve">pracował </w:t>
      </w:r>
      <w:r w:rsidR="001178D3">
        <w:t xml:space="preserve">z Architektem, Project Managerem, </w:t>
      </w:r>
      <w:proofErr w:type="spellStart"/>
      <w:r w:rsidR="001178D3">
        <w:t>Scrum</w:t>
      </w:r>
      <w:proofErr w:type="spellEnd"/>
      <w:r w:rsidR="001178D3">
        <w:t xml:space="preserve"> Masterem, Team </w:t>
      </w:r>
      <w:proofErr w:type="spellStart"/>
      <w:r w:rsidR="001178D3">
        <w:t>Leadem</w:t>
      </w:r>
      <w:proofErr w:type="spellEnd"/>
      <w:r w:rsidR="001178D3">
        <w:t xml:space="preserve">, zespołem lub CTO. Pod kolumną „inne” kryją się odpowiedzi tj. analityk, architekt, dyrektor departamentu, klient, Leader, osoba tworząca </w:t>
      </w:r>
      <w:proofErr w:type="spellStart"/>
      <w:r w:rsidR="001178D3">
        <w:t>ticket</w:t>
      </w:r>
      <w:proofErr w:type="spellEnd"/>
      <w:r w:rsidR="001178D3">
        <w:t>.</w:t>
      </w:r>
    </w:p>
    <w:p w:rsidR="001178D3" w:rsidRDefault="001178D3" w:rsidP="001178D3">
      <w:pPr>
        <w:spacing w:after="0" w:line="312" w:lineRule="auto"/>
        <w:ind w:firstLine="708"/>
        <w:jc w:val="both"/>
      </w:pPr>
    </w:p>
    <w:p w:rsidR="005019B6" w:rsidRDefault="005019B6" w:rsidP="001178D3">
      <w:pPr>
        <w:spacing w:after="0" w:line="312" w:lineRule="auto"/>
        <w:jc w:val="center"/>
      </w:pPr>
      <w:r>
        <w:rPr>
          <w:noProof/>
        </w:rPr>
        <w:drawing>
          <wp:inline distT="0" distB="0" distL="0" distR="0" wp14:anchorId="5AB15C80" wp14:editId="05C2E99C">
            <wp:extent cx="4023360" cy="2743200"/>
            <wp:effectExtent l="0" t="0" r="15240" b="0"/>
            <wp:docPr id="39" name="Wykres 39">
              <a:extLst xmlns:a="http://schemas.openxmlformats.org/drawingml/2006/main">
                <a:ext uri="{FF2B5EF4-FFF2-40B4-BE49-F238E27FC236}">
                  <a16:creationId xmlns:a16="http://schemas.microsoft.com/office/drawing/2014/main" id="{2D5C08F5-2219-4173-BB14-CBA3D50479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1178D3" w:rsidRDefault="001178D3" w:rsidP="001178D3">
      <w:pPr>
        <w:spacing w:after="0" w:line="312" w:lineRule="auto"/>
        <w:jc w:val="center"/>
      </w:pPr>
      <w:r>
        <w:t>Rys. 5.31 Piorytetyzacja zadań</w:t>
      </w:r>
    </w:p>
    <w:p w:rsidR="001178D3" w:rsidRDefault="001178D3" w:rsidP="001178D3">
      <w:pPr>
        <w:spacing w:after="0" w:line="312" w:lineRule="auto"/>
        <w:jc w:val="center"/>
      </w:pPr>
    </w:p>
    <w:p w:rsidR="005019B6" w:rsidRDefault="005019B6" w:rsidP="001178D3">
      <w:pPr>
        <w:spacing w:after="0" w:line="312" w:lineRule="auto"/>
        <w:jc w:val="center"/>
      </w:pPr>
      <w:r>
        <w:rPr>
          <w:noProof/>
        </w:rPr>
        <w:lastRenderedPageBreak/>
        <w:drawing>
          <wp:inline distT="0" distB="0" distL="0" distR="0" wp14:anchorId="2704FB5B" wp14:editId="765A74A4">
            <wp:extent cx="4562475" cy="2743200"/>
            <wp:effectExtent l="0" t="0" r="9525" b="0"/>
            <wp:docPr id="40" name="Wykres 40">
              <a:extLst xmlns:a="http://schemas.openxmlformats.org/drawingml/2006/main">
                <a:ext uri="{FF2B5EF4-FFF2-40B4-BE49-F238E27FC236}">
                  <a16:creationId xmlns:a16="http://schemas.microsoft.com/office/drawing/2014/main" id="{6C70AB58-04D6-4189-9064-9BE0FE9F85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1178D3" w:rsidRDefault="001178D3" w:rsidP="001178D3">
      <w:pPr>
        <w:spacing w:after="0" w:line="312" w:lineRule="auto"/>
        <w:jc w:val="center"/>
      </w:pPr>
      <w:r>
        <w:t>Rys. 5.32 Nadawanie priorytetów</w:t>
      </w:r>
    </w:p>
    <w:p w:rsidR="001178D3" w:rsidRDefault="001178D3" w:rsidP="001178D3">
      <w:pPr>
        <w:spacing w:after="0" w:line="312" w:lineRule="auto"/>
        <w:jc w:val="center"/>
      </w:pPr>
    </w:p>
    <w:p w:rsidR="001178D3" w:rsidRDefault="00461FBF" w:rsidP="00BB2C2F">
      <w:pPr>
        <w:spacing w:after="0" w:line="312" w:lineRule="auto"/>
        <w:ind w:firstLine="708"/>
        <w:jc w:val="both"/>
      </w:pPr>
      <w:r>
        <w:t xml:space="preserve">Pytanie 2.18 </w:t>
      </w:r>
      <w:r w:rsidR="001178D3">
        <w:t>dotyczył</w:t>
      </w:r>
      <w:r>
        <w:t>o</w:t>
      </w:r>
      <w:r w:rsidR="001178D3">
        <w:t xml:space="preserve"> ustalania czasochłonności zadań oraz </w:t>
      </w:r>
      <w:r w:rsidR="004919C7">
        <w:t>osoby</w:t>
      </w:r>
      <w:r w:rsidR="001178D3">
        <w:t xml:space="preserve"> za to </w:t>
      </w:r>
      <w:r w:rsidR="004919C7">
        <w:t xml:space="preserve">zadanie </w:t>
      </w:r>
      <w:r w:rsidR="001178D3">
        <w:t>odpowiedzialn</w:t>
      </w:r>
      <w:r w:rsidR="004919C7">
        <w:t>ej</w:t>
      </w:r>
      <w:r w:rsidR="001178D3">
        <w:t xml:space="preserve">. Na Rys. 5.33 </w:t>
      </w:r>
      <w:r w:rsidR="004919C7">
        <w:t>widać</w:t>
      </w:r>
      <w:r w:rsidR="001178D3">
        <w:t xml:space="preserve"> zobrazowane odpowiedzi na pierwsze pytanie i </w:t>
      </w:r>
      <w:r w:rsidR="004919C7">
        <w:t xml:space="preserve">aż 80% </w:t>
      </w:r>
      <w:r w:rsidR="001178D3">
        <w:t xml:space="preserve">zespołów stara się szacować swoje zadania w Backlogu. Przenosząc się do Rys. 5.34 </w:t>
      </w:r>
      <w:r w:rsidR="004919C7">
        <w:t>można</w:t>
      </w:r>
      <w:r w:rsidR="001178D3">
        <w:t xml:space="preserve"> </w:t>
      </w:r>
      <w:r w:rsidR="004919C7">
        <w:t>ocenić</w:t>
      </w:r>
      <w:r w:rsidR="001178D3">
        <w:t>, kto najczęściej szacuje dane zadania.</w:t>
      </w:r>
      <w:r w:rsidR="00556D88">
        <w:t xml:space="preserve"> Zdecydowana większość odpowiedzi odnosi się do zespołu lub samych programistów. Najczęściej szacowania odbywały się w story pointach lub scrum poker</w:t>
      </w:r>
      <w:r w:rsidR="004919C7">
        <w:t>ze</w:t>
      </w:r>
      <w:r w:rsidR="00556D88">
        <w:t xml:space="preserve">. W odpowiedziach „inne” znajduje się Doradca techniczny, Kierownik Projektu, Leader Techniczny, </w:t>
      </w:r>
      <w:r w:rsidR="004919C7">
        <w:t>T</w:t>
      </w:r>
      <w:r w:rsidR="00556D88">
        <w:t xml:space="preserve">eam </w:t>
      </w:r>
      <w:r w:rsidR="004919C7">
        <w:t>L</w:t>
      </w:r>
      <w:r w:rsidR="00556D88">
        <w:t>eader,</w:t>
      </w:r>
      <w:r w:rsidR="00BB2C2F">
        <w:t xml:space="preserve"> </w:t>
      </w:r>
      <w:r w:rsidR="00556D88">
        <w:t>P</w:t>
      </w:r>
      <w:r w:rsidR="004919C7">
        <w:t xml:space="preserve">roduct </w:t>
      </w:r>
      <w:r w:rsidR="00556D88">
        <w:t>O</w:t>
      </w:r>
      <w:r w:rsidR="004919C7">
        <w:t>wner</w:t>
      </w:r>
      <w:r w:rsidR="00556D88">
        <w:t>,</w:t>
      </w:r>
      <w:r w:rsidR="00A40D8F">
        <w:t xml:space="preserve"> </w:t>
      </w:r>
      <w:r w:rsidR="00556D88">
        <w:t>S</w:t>
      </w:r>
      <w:r w:rsidR="004919C7">
        <w:t xml:space="preserve">crum </w:t>
      </w:r>
      <w:r w:rsidR="00556D88">
        <w:t>M</w:t>
      </w:r>
      <w:r w:rsidR="004919C7">
        <w:t>aster</w:t>
      </w:r>
      <w:r w:rsidR="00556D88">
        <w:t xml:space="preserve"> i CTO.</w:t>
      </w:r>
    </w:p>
    <w:p w:rsidR="001178D3" w:rsidRDefault="001178D3" w:rsidP="001178D3">
      <w:pPr>
        <w:spacing w:after="0" w:line="312" w:lineRule="auto"/>
        <w:jc w:val="center"/>
      </w:pPr>
    </w:p>
    <w:p w:rsidR="00EC127C" w:rsidRDefault="00EC127C" w:rsidP="001178D3">
      <w:pPr>
        <w:spacing w:after="0" w:line="312" w:lineRule="auto"/>
        <w:jc w:val="center"/>
      </w:pPr>
      <w:r>
        <w:rPr>
          <w:noProof/>
        </w:rPr>
        <w:lastRenderedPageBreak/>
        <w:drawing>
          <wp:inline distT="0" distB="0" distL="0" distR="0" wp14:anchorId="75720B52" wp14:editId="4EE84C5E">
            <wp:extent cx="4023360" cy="3108960"/>
            <wp:effectExtent l="0" t="0" r="15240" b="15240"/>
            <wp:docPr id="55" name="Wykres 55">
              <a:extLst xmlns:a="http://schemas.openxmlformats.org/drawingml/2006/main">
                <a:ext uri="{FF2B5EF4-FFF2-40B4-BE49-F238E27FC236}">
                  <a16:creationId xmlns:a16="http://schemas.microsoft.com/office/drawing/2014/main" id="{20A8CB0E-DFC1-43CA-ACF0-0B52D742AB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1178D3" w:rsidRDefault="001178D3" w:rsidP="001178D3">
      <w:pPr>
        <w:spacing w:after="0" w:line="312" w:lineRule="auto"/>
        <w:jc w:val="center"/>
      </w:pPr>
      <w:r>
        <w:t>Rys. 5.33 Szacowanie zadań</w:t>
      </w:r>
    </w:p>
    <w:p w:rsidR="001178D3" w:rsidRDefault="001178D3" w:rsidP="001178D3">
      <w:pPr>
        <w:spacing w:after="0" w:line="312" w:lineRule="auto"/>
        <w:jc w:val="center"/>
      </w:pPr>
    </w:p>
    <w:p w:rsidR="00EC127C" w:rsidRDefault="00EC127C" w:rsidP="001178D3">
      <w:pPr>
        <w:spacing w:after="0" w:line="312" w:lineRule="auto"/>
        <w:jc w:val="center"/>
      </w:pPr>
      <w:r>
        <w:rPr>
          <w:noProof/>
        </w:rPr>
        <w:drawing>
          <wp:inline distT="0" distB="0" distL="0" distR="0" wp14:anchorId="3EFBFA77" wp14:editId="06A0A9CF">
            <wp:extent cx="4023360" cy="2743200"/>
            <wp:effectExtent l="0" t="0" r="15240" b="0"/>
            <wp:docPr id="57" name="Wykres 57">
              <a:extLst xmlns:a="http://schemas.openxmlformats.org/drawingml/2006/main">
                <a:ext uri="{FF2B5EF4-FFF2-40B4-BE49-F238E27FC236}">
                  <a16:creationId xmlns:a16="http://schemas.microsoft.com/office/drawing/2014/main" id="{FECA08BB-DE57-4E65-8445-5282DD61F1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1178D3" w:rsidRDefault="00556D88" w:rsidP="001178D3">
      <w:pPr>
        <w:spacing w:after="0" w:line="312" w:lineRule="auto"/>
        <w:jc w:val="center"/>
      </w:pPr>
      <w:r>
        <w:t>Rys. 5.34 Ustalanie czasochłonności</w:t>
      </w:r>
    </w:p>
    <w:p w:rsidR="00556D88" w:rsidRDefault="00556D88" w:rsidP="00556D88">
      <w:pPr>
        <w:spacing w:after="0" w:line="312" w:lineRule="auto"/>
        <w:jc w:val="both"/>
      </w:pPr>
    </w:p>
    <w:p w:rsidR="00556D88" w:rsidRDefault="00461FBF" w:rsidP="00556D88">
      <w:pPr>
        <w:spacing w:after="0" w:line="312" w:lineRule="auto"/>
        <w:ind w:firstLine="708"/>
        <w:jc w:val="both"/>
      </w:pPr>
      <w:r>
        <w:t xml:space="preserve">Pytanie 2.19 </w:t>
      </w:r>
      <w:r w:rsidR="00556D88">
        <w:t xml:space="preserve">dotyczyło wielkości zespołu programistycznego, liczby </w:t>
      </w:r>
      <w:r w:rsidR="00A40D8F">
        <w:t xml:space="preserve">zostały </w:t>
      </w:r>
      <w:r w:rsidR="00556D88">
        <w:t xml:space="preserve">przedstawione na Rys. 5.35, natomiast określenie norm </w:t>
      </w:r>
      <w:r w:rsidR="004919C7">
        <w:t xml:space="preserve">przedstawione jest </w:t>
      </w:r>
      <w:r w:rsidR="00556D88">
        <w:t xml:space="preserve">na Rys. 5.36. Jak </w:t>
      </w:r>
      <w:r w:rsidR="004919C7">
        <w:t>widać</w:t>
      </w:r>
      <w:r w:rsidR="00556D88">
        <w:t xml:space="preserve"> najpewniej ponad 80% </w:t>
      </w:r>
      <w:r w:rsidR="00556D88">
        <w:lastRenderedPageBreak/>
        <w:t xml:space="preserve">zespołów pracuje w nie za dużej i nie za małej grupie, jednak wciąż zastanawiające są grupy skraje po </w:t>
      </w:r>
      <w:r w:rsidR="006B5C82">
        <w:br/>
      </w:r>
      <w:r w:rsidR="00556D88">
        <w:t xml:space="preserve">2 lub 35 osób. </w:t>
      </w:r>
      <w:r w:rsidR="009B418C">
        <w:t>Metodyka Scrum</w:t>
      </w:r>
      <w:r w:rsidR="00556D88">
        <w:t xml:space="preserve"> nie powin</w:t>
      </w:r>
      <w:r w:rsidR="009B418C">
        <w:t>na</w:t>
      </w:r>
      <w:r w:rsidR="00556D88">
        <w:t xml:space="preserve"> być prowadzon</w:t>
      </w:r>
      <w:r w:rsidR="009B418C">
        <w:t>a</w:t>
      </w:r>
      <w:r w:rsidR="00556D88">
        <w:t xml:space="preserve"> ani dla tak małych, ani dla tak dużych zespołów.</w:t>
      </w:r>
    </w:p>
    <w:p w:rsidR="00556D88" w:rsidRDefault="00556D88" w:rsidP="00556D88">
      <w:pPr>
        <w:spacing w:after="0" w:line="312" w:lineRule="auto"/>
        <w:ind w:firstLine="708"/>
        <w:jc w:val="both"/>
      </w:pPr>
    </w:p>
    <w:p w:rsidR="0073711C" w:rsidRDefault="00C36A53" w:rsidP="00556D88">
      <w:pPr>
        <w:spacing w:after="0" w:line="312" w:lineRule="auto"/>
        <w:jc w:val="center"/>
      </w:pPr>
      <w:r>
        <w:rPr>
          <w:noProof/>
        </w:rPr>
        <w:drawing>
          <wp:inline distT="0" distB="0" distL="0" distR="0" wp14:anchorId="324951A3" wp14:editId="109BF76D">
            <wp:extent cx="5943600" cy="2546985"/>
            <wp:effectExtent l="0" t="0" r="0" b="5715"/>
            <wp:docPr id="41" name="Wykres 41">
              <a:extLst xmlns:a="http://schemas.openxmlformats.org/drawingml/2006/main">
                <a:ext uri="{FF2B5EF4-FFF2-40B4-BE49-F238E27FC236}">
                  <a16:creationId xmlns:a16="http://schemas.microsoft.com/office/drawing/2014/main" id="{5A06C964-E052-452F-BA3C-BCA6DB6C74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556D88" w:rsidRDefault="00556D88" w:rsidP="00556D88">
      <w:pPr>
        <w:spacing w:after="0" w:line="312" w:lineRule="auto"/>
        <w:jc w:val="center"/>
      </w:pPr>
      <w:r>
        <w:t>Rys. 5.35 Wielkość zespołów programistycznych</w:t>
      </w:r>
    </w:p>
    <w:p w:rsidR="00556D88" w:rsidRDefault="00556D88" w:rsidP="00556D88">
      <w:pPr>
        <w:spacing w:after="0" w:line="312" w:lineRule="auto"/>
        <w:jc w:val="center"/>
      </w:pPr>
    </w:p>
    <w:p w:rsidR="00C85E32" w:rsidRDefault="00C85E32" w:rsidP="00556D88">
      <w:pPr>
        <w:spacing w:after="0" w:line="312" w:lineRule="auto"/>
        <w:jc w:val="center"/>
      </w:pPr>
      <w:r>
        <w:rPr>
          <w:noProof/>
        </w:rPr>
        <w:drawing>
          <wp:inline distT="0" distB="0" distL="0" distR="0" wp14:anchorId="79FA1C33" wp14:editId="0B18BC0E">
            <wp:extent cx="4572000" cy="2743200"/>
            <wp:effectExtent l="0" t="0" r="0" b="0"/>
            <wp:docPr id="42" name="Wykres 42">
              <a:extLst xmlns:a="http://schemas.openxmlformats.org/drawingml/2006/main">
                <a:ext uri="{FF2B5EF4-FFF2-40B4-BE49-F238E27FC236}">
                  <a16:creationId xmlns:a16="http://schemas.microsoft.com/office/drawing/2014/main" id="{E0353F37-DD2F-4495-B40D-315F34B2DE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556D88" w:rsidRDefault="00556D88" w:rsidP="00556D88">
      <w:pPr>
        <w:spacing w:after="0" w:line="312" w:lineRule="auto"/>
        <w:jc w:val="center"/>
      </w:pPr>
      <w:r>
        <w:t>Rys. 5.36 Zgodność z wytycznymi wielkości zespołów</w:t>
      </w:r>
    </w:p>
    <w:p w:rsidR="00556D88" w:rsidRDefault="00556D88" w:rsidP="00556D88">
      <w:pPr>
        <w:spacing w:after="0" w:line="312" w:lineRule="auto"/>
        <w:jc w:val="both"/>
      </w:pPr>
    </w:p>
    <w:p w:rsidR="00556D88" w:rsidRDefault="00461FBF" w:rsidP="00556D88">
      <w:pPr>
        <w:spacing w:after="0" w:line="312" w:lineRule="auto"/>
        <w:ind w:firstLine="708"/>
        <w:jc w:val="both"/>
      </w:pPr>
      <w:r>
        <w:lastRenderedPageBreak/>
        <w:t xml:space="preserve">Pytanie 2.20 </w:t>
      </w:r>
      <w:r w:rsidR="00556D88">
        <w:t xml:space="preserve">poruszało temat pracy programistów w jednym projekcie </w:t>
      </w:r>
      <w:r w:rsidR="004919C7">
        <w:t>lub</w:t>
      </w:r>
      <w:r w:rsidR="00556D88">
        <w:t xml:space="preserve"> rozdrabnianiu się na wiele. </w:t>
      </w:r>
      <w:r w:rsidR="004919C7">
        <w:t>Przedstawiony</w:t>
      </w:r>
      <w:r w:rsidR="00556D88">
        <w:t xml:space="preserve"> na Rys. 5.37</w:t>
      </w:r>
      <w:r w:rsidR="004919C7">
        <w:t xml:space="preserve"> wykres pokazuje, że</w:t>
      </w:r>
      <w:r w:rsidR="00556D88">
        <w:t xml:space="preserve"> ponad 1/3 zespołów </w:t>
      </w:r>
      <w:r w:rsidR="004919C7">
        <w:t xml:space="preserve">składa się z </w:t>
      </w:r>
      <w:r w:rsidR="004919C7" w:rsidRPr="00DA734E">
        <w:t>programistów</w:t>
      </w:r>
      <w:r w:rsidR="00556D88" w:rsidRPr="00DA734E">
        <w:t xml:space="preserve"> zajmujących się innymi zagadnieniami. </w:t>
      </w:r>
      <w:r w:rsidR="00A40D8F" w:rsidRPr="00DA734E">
        <w:t>Rozbija to bardzo pracę i nie jest zalecaną praktyką.</w:t>
      </w:r>
      <w:r w:rsidR="004919C7" w:rsidRPr="00DA734E">
        <w:t xml:space="preserve"> </w:t>
      </w:r>
      <w:r w:rsidR="00DA734E" w:rsidRPr="00DA734E">
        <w:t xml:space="preserve">Ponieważ trudniej jest zaplanować pracę, gdy programiści mogą być w </w:t>
      </w:r>
      <w:r w:rsidR="00DA734E">
        <w:t xml:space="preserve">niektórych sprintach </w:t>
      </w:r>
      <w:r w:rsidR="00DA734E" w:rsidRPr="00DA734E">
        <w:t xml:space="preserve">pochłonięci innym projektem. </w:t>
      </w:r>
    </w:p>
    <w:p w:rsidR="00A40D8F" w:rsidRDefault="00A40D8F" w:rsidP="00556D88">
      <w:pPr>
        <w:spacing w:after="0" w:line="312" w:lineRule="auto"/>
        <w:ind w:firstLine="708"/>
        <w:jc w:val="both"/>
      </w:pPr>
    </w:p>
    <w:p w:rsidR="00C85E32" w:rsidRDefault="00C85E32" w:rsidP="004F13FE">
      <w:pPr>
        <w:spacing w:after="0" w:line="312" w:lineRule="auto"/>
        <w:jc w:val="center"/>
      </w:pPr>
      <w:r>
        <w:rPr>
          <w:noProof/>
        </w:rPr>
        <w:drawing>
          <wp:inline distT="0" distB="0" distL="0" distR="0" wp14:anchorId="6456DF90" wp14:editId="606463F5">
            <wp:extent cx="4023360" cy="3017520"/>
            <wp:effectExtent l="0" t="0" r="15240" b="11430"/>
            <wp:docPr id="43" name="Wykres 43">
              <a:extLst xmlns:a="http://schemas.openxmlformats.org/drawingml/2006/main">
                <a:ext uri="{FF2B5EF4-FFF2-40B4-BE49-F238E27FC236}">
                  <a16:creationId xmlns:a16="http://schemas.microsoft.com/office/drawing/2014/main" id="{A81C6984-F711-4E97-A55A-BC774F7845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4F13FE" w:rsidRDefault="004F13FE" w:rsidP="004F13FE">
      <w:pPr>
        <w:spacing w:after="0" w:line="312" w:lineRule="auto"/>
        <w:jc w:val="center"/>
      </w:pPr>
      <w:r>
        <w:t>Rys. 5.37 Praca przy projektach programistów</w:t>
      </w:r>
    </w:p>
    <w:p w:rsidR="004F13FE" w:rsidRDefault="004F13FE" w:rsidP="004F13FE">
      <w:pPr>
        <w:spacing w:after="0" w:line="312" w:lineRule="auto"/>
        <w:jc w:val="center"/>
      </w:pPr>
    </w:p>
    <w:p w:rsidR="004F13FE" w:rsidRDefault="00461FBF" w:rsidP="004F13FE">
      <w:pPr>
        <w:spacing w:after="0" w:line="312" w:lineRule="auto"/>
        <w:ind w:firstLine="708"/>
        <w:jc w:val="both"/>
      </w:pPr>
      <w:r>
        <w:t xml:space="preserve">Pytanie 2.21 </w:t>
      </w:r>
      <w:r w:rsidR="004F13FE">
        <w:t xml:space="preserve">poruszało podobno kwestie, mianowicie etat pracowników w projekcie. Odpowiedzi przedstawione na Rys. 5.38, są jednak bardziej zadowalające. </w:t>
      </w:r>
      <w:r w:rsidR="004919C7">
        <w:t>96 %</w:t>
      </w:r>
      <w:r w:rsidR="004F13FE">
        <w:t xml:space="preserve"> zespołów </w:t>
      </w:r>
      <w:r w:rsidR="004919C7">
        <w:t>składa się z pracowników</w:t>
      </w:r>
      <w:r w:rsidR="004F13FE">
        <w:t xml:space="preserve"> pracujących na pełen etat lub przynajmniej na większość etatu.</w:t>
      </w:r>
    </w:p>
    <w:p w:rsidR="004F13FE" w:rsidRDefault="004F13FE" w:rsidP="004F13FE">
      <w:pPr>
        <w:spacing w:after="0" w:line="312" w:lineRule="auto"/>
        <w:ind w:firstLine="708"/>
        <w:jc w:val="both"/>
      </w:pPr>
    </w:p>
    <w:p w:rsidR="00C85E32" w:rsidRDefault="00C85E32" w:rsidP="004F13FE">
      <w:pPr>
        <w:spacing w:after="0" w:line="312" w:lineRule="auto"/>
        <w:jc w:val="center"/>
      </w:pPr>
      <w:r>
        <w:rPr>
          <w:noProof/>
        </w:rPr>
        <w:lastRenderedPageBreak/>
        <w:drawing>
          <wp:inline distT="0" distB="0" distL="0" distR="0" wp14:anchorId="546F8861" wp14:editId="1E52BF97">
            <wp:extent cx="4023360" cy="3017520"/>
            <wp:effectExtent l="0" t="0" r="15240" b="11430"/>
            <wp:docPr id="44" name="Wykres 44">
              <a:extLst xmlns:a="http://schemas.openxmlformats.org/drawingml/2006/main">
                <a:ext uri="{FF2B5EF4-FFF2-40B4-BE49-F238E27FC236}">
                  <a16:creationId xmlns:a16="http://schemas.microsoft.com/office/drawing/2014/main" id="{02385905-1633-4DF3-A3C6-DDB58D7254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4F13FE" w:rsidRDefault="004F13FE" w:rsidP="004F13FE">
      <w:pPr>
        <w:spacing w:after="0" w:line="312" w:lineRule="auto"/>
        <w:jc w:val="center"/>
      </w:pPr>
      <w:r>
        <w:t>Rys. 5.38 Etat pracy programistów</w:t>
      </w:r>
    </w:p>
    <w:p w:rsidR="004F13FE" w:rsidRDefault="004F13FE" w:rsidP="004F13FE">
      <w:pPr>
        <w:spacing w:after="0" w:line="312" w:lineRule="auto"/>
        <w:jc w:val="center"/>
      </w:pPr>
    </w:p>
    <w:p w:rsidR="004F13FE" w:rsidRDefault="00461FBF" w:rsidP="004F13FE">
      <w:pPr>
        <w:spacing w:after="0" w:line="312" w:lineRule="auto"/>
        <w:ind w:firstLine="708"/>
        <w:jc w:val="both"/>
      </w:pPr>
      <w:r>
        <w:t xml:space="preserve">Pytanie 2.22 </w:t>
      </w:r>
      <w:r w:rsidR="004F13FE">
        <w:t xml:space="preserve">odnosiło się do zasady </w:t>
      </w:r>
      <w:r w:rsidR="004919C7">
        <w:t>metodyki Scrum</w:t>
      </w:r>
      <w:r w:rsidR="004F13FE">
        <w:t xml:space="preserve">, mówiącej, że nie powinno się określać ról dla członków zespołu programistycznego. Jednak jak </w:t>
      </w:r>
      <w:r w:rsidR="004919C7">
        <w:t xml:space="preserve">można </w:t>
      </w:r>
      <w:r w:rsidR="009B418C">
        <w:t>zauważyć</w:t>
      </w:r>
      <w:r w:rsidR="004F13FE">
        <w:t xml:space="preserve"> na Rys. 5.39 rolę są często określane. Może to być kwestia przyzwyczajenia</w:t>
      </w:r>
      <w:r w:rsidR="004F13FE" w:rsidRPr="009A4818">
        <w:t>, jednak powinno się starać, by każdy programista był członkiem zespołu z danym zestawem umiejętności.</w:t>
      </w:r>
      <w:r w:rsidR="004919C7" w:rsidRPr="009A4818">
        <w:t xml:space="preserve"> </w:t>
      </w:r>
      <w:r w:rsidR="009A4818" w:rsidRPr="009A4818">
        <w:t>Ponieważ nie tworzy to sytuacji narzucania niektórym członkom zespołu zadań z powodu ich roli i zachęca do podejmowania się różnych zagadnień. Tworzymy w ten sposób mulitidyscyplinarny zespół.</w:t>
      </w:r>
    </w:p>
    <w:p w:rsidR="004F13FE" w:rsidRDefault="004F13FE" w:rsidP="004F13FE">
      <w:pPr>
        <w:spacing w:after="0" w:line="312" w:lineRule="auto"/>
        <w:ind w:firstLine="708"/>
        <w:jc w:val="both"/>
      </w:pPr>
    </w:p>
    <w:p w:rsidR="00C85E32" w:rsidRDefault="00C85E32" w:rsidP="004F13FE">
      <w:pPr>
        <w:spacing w:after="0" w:line="312" w:lineRule="auto"/>
        <w:jc w:val="center"/>
      </w:pPr>
      <w:r>
        <w:rPr>
          <w:noProof/>
        </w:rPr>
        <w:lastRenderedPageBreak/>
        <w:drawing>
          <wp:inline distT="0" distB="0" distL="0" distR="0" wp14:anchorId="38847DA3" wp14:editId="70F4B777">
            <wp:extent cx="4023360" cy="3108960"/>
            <wp:effectExtent l="0" t="0" r="15240" b="15240"/>
            <wp:docPr id="45" name="Wykres 45">
              <a:extLst xmlns:a="http://schemas.openxmlformats.org/drawingml/2006/main">
                <a:ext uri="{FF2B5EF4-FFF2-40B4-BE49-F238E27FC236}">
                  <a16:creationId xmlns:a16="http://schemas.microsoft.com/office/drawing/2014/main" id="{FFFDEF9B-01A9-4182-978B-EC9DAF4A5F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4F13FE" w:rsidRDefault="004F13FE" w:rsidP="004F13FE">
      <w:pPr>
        <w:spacing w:after="0" w:line="312" w:lineRule="auto"/>
        <w:jc w:val="center"/>
      </w:pPr>
      <w:r>
        <w:t>Rys. 5.39 Określanie ról w zespole</w:t>
      </w:r>
    </w:p>
    <w:p w:rsidR="004F13FE" w:rsidRDefault="004F13FE" w:rsidP="00740CF1">
      <w:pPr>
        <w:spacing w:after="0" w:line="312" w:lineRule="auto"/>
        <w:jc w:val="both"/>
      </w:pPr>
    </w:p>
    <w:p w:rsidR="004F13FE" w:rsidRDefault="00461FBF" w:rsidP="00740CF1">
      <w:pPr>
        <w:spacing w:after="0" w:line="312" w:lineRule="auto"/>
        <w:ind w:firstLine="708"/>
        <w:jc w:val="both"/>
      </w:pPr>
      <w:r>
        <w:t xml:space="preserve">Pytanie 2.23 </w:t>
      </w:r>
      <w:r w:rsidR="004F13FE">
        <w:t xml:space="preserve">dotyczyło </w:t>
      </w:r>
      <w:r w:rsidR="00082D22">
        <w:t>niezależności, względem innych zespołów,</w:t>
      </w:r>
      <w:r w:rsidR="004F13FE">
        <w:t xml:space="preserve"> zespołu programistycznego</w:t>
      </w:r>
      <w:r w:rsidR="00740CF1">
        <w:t xml:space="preserve">. Jak możemy zauważyć na Rys. 5.40 prawie połowa zespołów, potrzebuje innych zespołów do pracy.  Jest to duży problem i często wąskie </w:t>
      </w:r>
      <w:r w:rsidR="00A40D8F">
        <w:t>gardło,</w:t>
      </w:r>
      <w:r w:rsidR="00740CF1">
        <w:t xml:space="preserve"> gdzie zatrzymuje się projekt.</w:t>
      </w:r>
    </w:p>
    <w:p w:rsidR="00082D22" w:rsidRDefault="00082D22" w:rsidP="00740CF1">
      <w:pPr>
        <w:spacing w:after="0" w:line="312" w:lineRule="auto"/>
        <w:ind w:firstLine="708"/>
        <w:jc w:val="both"/>
      </w:pPr>
    </w:p>
    <w:p w:rsidR="00C85E32" w:rsidRDefault="00C85E32" w:rsidP="00740CF1">
      <w:pPr>
        <w:spacing w:after="0" w:line="312" w:lineRule="auto"/>
        <w:jc w:val="center"/>
      </w:pPr>
      <w:r>
        <w:rPr>
          <w:noProof/>
        </w:rPr>
        <w:lastRenderedPageBreak/>
        <w:drawing>
          <wp:inline distT="0" distB="0" distL="0" distR="0" wp14:anchorId="6FFB94E5" wp14:editId="149C66C5">
            <wp:extent cx="4023360" cy="3017520"/>
            <wp:effectExtent l="0" t="0" r="15240" b="11430"/>
            <wp:docPr id="46" name="Wykres 46">
              <a:extLst xmlns:a="http://schemas.openxmlformats.org/drawingml/2006/main">
                <a:ext uri="{FF2B5EF4-FFF2-40B4-BE49-F238E27FC236}">
                  <a16:creationId xmlns:a16="http://schemas.microsoft.com/office/drawing/2014/main" id="{56DE67EC-6A37-4203-9F05-0AF90544E4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740CF1" w:rsidRDefault="00740CF1" w:rsidP="00740CF1">
      <w:pPr>
        <w:spacing w:after="0" w:line="312" w:lineRule="auto"/>
        <w:jc w:val="center"/>
      </w:pPr>
      <w:r>
        <w:t>Rys. 5.40 Samodzielna praca zespołu</w:t>
      </w:r>
    </w:p>
    <w:p w:rsidR="00740CF1" w:rsidRDefault="00740CF1" w:rsidP="00740CF1">
      <w:pPr>
        <w:spacing w:after="0" w:line="312" w:lineRule="auto"/>
        <w:jc w:val="center"/>
      </w:pPr>
    </w:p>
    <w:p w:rsidR="00740CF1" w:rsidRDefault="00461FBF" w:rsidP="001B6CE3">
      <w:pPr>
        <w:spacing w:after="0" w:line="312" w:lineRule="auto"/>
        <w:ind w:firstLine="708"/>
        <w:jc w:val="both"/>
      </w:pPr>
      <w:r>
        <w:t xml:space="preserve">Pytanie 2.24 </w:t>
      </w:r>
      <w:r w:rsidR="00740CF1">
        <w:t xml:space="preserve">dotyczyło tworzenia wykresu wypalania dla projektu. Wyniki przedstawione na Rys. 5.41 pokazują, że tylko niecała 1/3 zespołów tworzy i analizuje wykres wypalania. Nie jest </w:t>
      </w:r>
      <w:r w:rsidR="00082D22">
        <w:t>to</w:t>
      </w:r>
      <w:r w:rsidR="00740CF1">
        <w:t xml:space="preserve"> co prawda </w:t>
      </w:r>
      <w:r w:rsidR="00082D22">
        <w:t>praktyka opisana w Scrum Guide</w:t>
      </w:r>
      <w:r w:rsidR="00740CF1">
        <w:t xml:space="preserve">, ale </w:t>
      </w:r>
      <w:r w:rsidR="00082D22">
        <w:t xml:space="preserve">jest </w:t>
      </w:r>
      <w:r w:rsidR="00740CF1">
        <w:t>bardzo preferowan</w:t>
      </w:r>
      <w:r w:rsidR="00082D22">
        <w:t>a</w:t>
      </w:r>
      <w:r w:rsidR="00740CF1">
        <w:t xml:space="preserve">. </w:t>
      </w:r>
      <w:r w:rsidR="00082D22">
        <w:t>Wykres wypalania p</w:t>
      </w:r>
      <w:r w:rsidR="00740CF1">
        <w:t xml:space="preserve">omaga </w:t>
      </w:r>
      <w:r w:rsidR="001854EC">
        <w:br/>
      </w:r>
      <w:r w:rsidR="00740CF1">
        <w:t>w utrzymywaniu transparentności i analizie szybkości zespołu.</w:t>
      </w:r>
    </w:p>
    <w:p w:rsidR="001B6CE3" w:rsidRDefault="001B6CE3" w:rsidP="001B6CE3">
      <w:pPr>
        <w:spacing w:after="0" w:line="312" w:lineRule="auto"/>
        <w:ind w:firstLine="708"/>
        <w:jc w:val="both"/>
      </w:pPr>
    </w:p>
    <w:p w:rsidR="00C85E32" w:rsidRDefault="00C85E32" w:rsidP="001B6CE3">
      <w:pPr>
        <w:spacing w:after="0" w:line="312" w:lineRule="auto"/>
        <w:jc w:val="center"/>
      </w:pPr>
      <w:r>
        <w:rPr>
          <w:noProof/>
        </w:rPr>
        <w:lastRenderedPageBreak/>
        <w:drawing>
          <wp:inline distT="0" distB="0" distL="0" distR="0" wp14:anchorId="6B8B5F33" wp14:editId="354108C2">
            <wp:extent cx="4389120" cy="3017520"/>
            <wp:effectExtent l="0" t="0" r="11430" b="11430"/>
            <wp:docPr id="47" name="Wykres 47">
              <a:extLst xmlns:a="http://schemas.openxmlformats.org/drawingml/2006/main">
                <a:ext uri="{FF2B5EF4-FFF2-40B4-BE49-F238E27FC236}">
                  <a16:creationId xmlns:a16="http://schemas.microsoft.com/office/drawing/2014/main" id="{0A3E2E5E-2C4B-40BB-B481-129F267BF4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1B6CE3" w:rsidRDefault="001B6CE3" w:rsidP="001B6CE3">
      <w:pPr>
        <w:spacing w:after="0" w:line="312" w:lineRule="auto"/>
        <w:jc w:val="center"/>
      </w:pPr>
      <w:r>
        <w:t>Rys. 5.41 Wykres wypalania</w:t>
      </w:r>
    </w:p>
    <w:p w:rsidR="00A40D8F" w:rsidRDefault="00A40D8F" w:rsidP="001B6CE3">
      <w:pPr>
        <w:spacing w:after="0" w:line="312" w:lineRule="auto"/>
        <w:jc w:val="center"/>
      </w:pPr>
    </w:p>
    <w:p w:rsidR="001B6CE3" w:rsidRDefault="00461FBF" w:rsidP="001B4213">
      <w:pPr>
        <w:spacing w:after="0" w:line="312" w:lineRule="auto"/>
        <w:ind w:firstLine="708"/>
        <w:jc w:val="both"/>
      </w:pPr>
      <w:r>
        <w:t xml:space="preserve">Pytanie 2.25 </w:t>
      </w:r>
      <w:r w:rsidR="001B6CE3">
        <w:t>było pytaniem kontrolnym, w celu sprawdzenia czy aby na pewno Scrum Master</w:t>
      </w:r>
      <w:r w:rsidR="001854EC">
        <w:br/>
      </w:r>
      <w:r w:rsidR="001B6CE3">
        <w:t xml:space="preserve"> i </w:t>
      </w:r>
      <w:r w:rsidR="001B4213">
        <w:t>Product Owner w zespole to nie jest jedna osoba. Jak widzimy na Rys. 5.42</w:t>
      </w:r>
      <w:r w:rsidR="00082D22">
        <w:t>, tylko 10% zespołów łączy te role, a u 89% istnieją one jako osobne byty.</w:t>
      </w:r>
      <w:r w:rsidR="001B4213">
        <w:t xml:space="preserve"> </w:t>
      </w:r>
      <w:r w:rsidR="00082D22">
        <w:t>C</w:t>
      </w:r>
      <w:r w:rsidR="001B4213">
        <w:t xml:space="preserve">o bardziej zastanawia w jednej odpowiedzi, ktoś nie był </w:t>
      </w:r>
      <w:r w:rsidR="001854EC">
        <w:br/>
      </w:r>
      <w:r w:rsidR="001B4213">
        <w:t>w stanie tego określić.</w:t>
      </w:r>
    </w:p>
    <w:p w:rsidR="001B4213" w:rsidRDefault="001B4213" w:rsidP="001B4213">
      <w:pPr>
        <w:spacing w:after="0" w:line="312" w:lineRule="auto"/>
        <w:ind w:firstLine="708"/>
        <w:jc w:val="both"/>
      </w:pPr>
    </w:p>
    <w:p w:rsidR="00C85E32" w:rsidRDefault="00C85E32" w:rsidP="001B4213">
      <w:pPr>
        <w:spacing w:after="0" w:line="312" w:lineRule="auto"/>
        <w:jc w:val="center"/>
      </w:pPr>
      <w:r>
        <w:rPr>
          <w:noProof/>
        </w:rPr>
        <w:lastRenderedPageBreak/>
        <w:drawing>
          <wp:inline distT="0" distB="0" distL="0" distR="0" wp14:anchorId="5E96CCB5" wp14:editId="36AF423A">
            <wp:extent cx="4023360" cy="3200400"/>
            <wp:effectExtent l="0" t="0" r="15240" b="0"/>
            <wp:docPr id="48" name="Wykres 48">
              <a:extLst xmlns:a="http://schemas.openxmlformats.org/drawingml/2006/main">
                <a:ext uri="{FF2B5EF4-FFF2-40B4-BE49-F238E27FC236}">
                  <a16:creationId xmlns:a16="http://schemas.microsoft.com/office/drawing/2014/main" id="{1E10235C-9207-467C-A6CF-4C67C4B110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1B4213" w:rsidRDefault="001B4213" w:rsidP="001B4213">
      <w:pPr>
        <w:spacing w:after="0" w:line="312" w:lineRule="auto"/>
        <w:jc w:val="center"/>
      </w:pPr>
      <w:r>
        <w:t>Rys. 5.42 Wspólna rola</w:t>
      </w:r>
    </w:p>
    <w:p w:rsidR="001B4213" w:rsidRDefault="001B4213" w:rsidP="001B4213">
      <w:pPr>
        <w:spacing w:after="0" w:line="312" w:lineRule="auto"/>
        <w:jc w:val="center"/>
      </w:pPr>
    </w:p>
    <w:p w:rsidR="001B4213" w:rsidRDefault="00461FBF" w:rsidP="003765D8">
      <w:pPr>
        <w:spacing w:after="0" w:line="312" w:lineRule="auto"/>
        <w:ind w:firstLine="706"/>
        <w:jc w:val="both"/>
      </w:pPr>
      <w:r>
        <w:t xml:space="preserve">Pytanie 2.26 </w:t>
      </w:r>
      <w:r w:rsidR="001B4213">
        <w:t xml:space="preserve">dotyczyło istnienia dodatkowych ról, nie </w:t>
      </w:r>
      <w:r w:rsidR="003765D8">
        <w:t xml:space="preserve">tych proponowanych przez Scrum Guide. Jak widzimy na Rys. 5.43 ponad połowa zespołów posiadała dodatkowe role. Wykres </w:t>
      </w:r>
      <w:r w:rsidR="003765D8">
        <w:br/>
        <w:t xml:space="preserve">z wymienionymi rolami </w:t>
      </w:r>
      <w:r w:rsidR="00082D22">
        <w:t>widać</w:t>
      </w:r>
      <w:r w:rsidR="003765D8">
        <w:t xml:space="preserve"> na Rys. 5.44 i najczęściej był to P</w:t>
      </w:r>
      <w:r w:rsidR="00082D22">
        <w:t xml:space="preserve">roject </w:t>
      </w:r>
      <w:r w:rsidR="003765D8">
        <w:t>M</w:t>
      </w:r>
      <w:r w:rsidR="00082D22">
        <w:t>anagera</w:t>
      </w:r>
      <w:r w:rsidR="003765D8">
        <w:t xml:space="preserve">, czyli </w:t>
      </w:r>
      <w:r w:rsidR="00A40D8F">
        <w:t>rola,</w:t>
      </w:r>
      <w:r w:rsidR="003765D8">
        <w:t xml:space="preserve"> która najpewniej istniała przed przejście</w:t>
      </w:r>
      <w:r w:rsidR="00082D22">
        <w:t>m</w:t>
      </w:r>
      <w:r w:rsidR="003765D8">
        <w:t xml:space="preserve"> na </w:t>
      </w:r>
      <w:r w:rsidR="00082D22">
        <w:t xml:space="preserve">metodykę </w:t>
      </w:r>
      <w:r w:rsidR="003765D8">
        <w:t xml:space="preserve">Scrum i nie została </w:t>
      </w:r>
      <w:r w:rsidR="00082D22">
        <w:t xml:space="preserve">ani </w:t>
      </w:r>
      <w:r w:rsidR="009B418C">
        <w:t>przekształcona,</w:t>
      </w:r>
      <w:r w:rsidR="003765D8">
        <w:t xml:space="preserve"> ani usunięta. Dodatkowe role są często wymagane przez biznes lub kulturę organizacji, jednak powinno się tego zdecydowanie unikać. W kolumnie „inne” na Rys. 5.44 zawierają się odpowiedzi tj. </w:t>
      </w:r>
      <w:proofErr w:type="spellStart"/>
      <w:r w:rsidR="00A40D8F">
        <w:t>C</w:t>
      </w:r>
      <w:r w:rsidR="003765D8">
        <w:t>hapter</w:t>
      </w:r>
      <w:proofErr w:type="spellEnd"/>
      <w:r w:rsidR="003765D8">
        <w:t xml:space="preserve"> </w:t>
      </w:r>
      <w:proofErr w:type="spellStart"/>
      <w:r w:rsidR="00A40D8F">
        <w:t>L</w:t>
      </w:r>
      <w:r w:rsidR="003765D8">
        <w:t>ead</w:t>
      </w:r>
      <w:proofErr w:type="spellEnd"/>
      <w:r w:rsidR="003765D8">
        <w:t xml:space="preserve">, </w:t>
      </w:r>
      <w:proofErr w:type="spellStart"/>
      <w:r w:rsidR="00A40D8F">
        <w:t>G</w:t>
      </w:r>
      <w:r w:rsidR="003765D8">
        <w:t>uilds</w:t>
      </w:r>
      <w:proofErr w:type="spellEnd"/>
      <w:r w:rsidR="003765D8">
        <w:t xml:space="preserve"> </w:t>
      </w:r>
      <w:proofErr w:type="spellStart"/>
      <w:r w:rsidR="00A40D8F">
        <w:t>L</w:t>
      </w:r>
      <w:r w:rsidR="003765D8">
        <w:t>ead</w:t>
      </w:r>
      <w:proofErr w:type="spellEnd"/>
      <w:r w:rsidR="003765D8">
        <w:t xml:space="preserve">, </w:t>
      </w:r>
      <w:proofErr w:type="spellStart"/>
      <w:r w:rsidR="00A40D8F">
        <w:t>T</w:t>
      </w:r>
      <w:r w:rsidR="003765D8">
        <w:t>ribe</w:t>
      </w:r>
      <w:proofErr w:type="spellEnd"/>
      <w:r w:rsidR="003765D8">
        <w:t xml:space="preserve"> </w:t>
      </w:r>
      <w:proofErr w:type="spellStart"/>
      <w:r w:rsidR="00A40D8F">
        <w:t>L</w:t>
      </w:r>
      <w:r w:rsidR="003765D8">
        <w:t>ead</w:t>
      </w:r>
      <w:proofErr w:type="spellEnd"/>
      <w:r w:rsidR="003765D8">
        <w:t xml:space="preserve">, </w:t>
      </w:r>
      <w:r w:rsidR="00A40D8F">
        <w:t>D</w:t>
      </w:r>
      <w:r w:rsidR="003765D8">
        <w:t xml:space="preserve">elivery </w:t>
      </w:r>
      <w:r w:rsidR="00A40D8F">
        <w:t>M</w:t>
      </w:r>
      <w:r w:rsidR="003765D8">
        <w:t xml:space="preserve">anager, </w:t>
      </w:r>
      <w:r w:rsidR="003765D8" w:rsidRPr="003765D8">
        <w:t xml:space="preserve">Engineering Manager, design </w:t>
      </w:r>
      <w:proofErr w:type="spellStart"/>
      <w:r w:rsidR="003765D8" w:rsidRPr="003765D8">
        <w:t>lead</w:t>
      </w:r>
      <w:proofErr w:type="spellEnd"/>
      <w:r w:rsidR="003765D8" w:rsidRPr="003765D8">
        <w:t xml:space="preserve">, </w:t>
      </w:r>
      <w:r w:rsidR="00A40D8F">
        <w:t>S</w:t>
      </w:r>
      <w:r w:rsidR="003765D8" w:rsidRPr="003765D8">
        <w:t xml:space="preserve">ystem </w:t>
      </w:r>
      <w:r w:rsidR="00A40D8F">
        <w:t>M</w:t>
      </w:r>
      <w:r w:rsidR="003765D8" w:rsidRPr="003765D8">
        <w:t xml:space="preserve">anager, </w:t>
      </w:r>
      <w:r w:rsidR="00A40D8F">
        <w:t>S</w:t>
      </w:r>
      <w:r w:rsidR="003765D8" w:rsidRPr="003765D8">
        <w:t xml:space="preserve">ponsor, </w:t>
      </w:r>
      <w:proofErr w:type="spellStart"/>
      <w:r w:rsidR="00A40D8F">
        <w:t>S</w:t>
      </w:r>
      <w:r w:rsidR="003765D8" w:rsidRPr="003765D8">
        <w:t>takeholder</w:t>
      </w:r>
      <w:proofErr w:type="spellEnd"/>
      <w:r w:rsidR="003765D8" w:rsidRPr="003765D8">
        <w:t xml:space="preserve">, Project </w:t>
      </w:r>
      <w:proofErr w:type="spellStart"/>
      <w:r w:rsidR="003765D8" w:rsidRPr="003765D8">
        <w:t>Quality</w:t>
      </w:r>
      <w:proofErr w:type="spellEnd"/>
      <w:r w:rsidR="003765D8" w:rsidRPr="003765D8">
        <w:t xml:space="preserve"> Manager, </w:t>
      </w:r>
      <w:r w:rsidR="00A40D8F">
        <w:t>P</w:t>
      </w:r>
      <w:r w:rsidR="003765D8" w:rsidRPr="003765D8">
        <w:t xml:space="preserve">roduct </w:t>
      </w:r>
      <w:r w:rsidR="00A40D8F">
        <w:t>M</w:t>
      </w:r>
      <w:r w:rsidR="003765D8" w:rsidRPr="003765D8">
        <w:t xml:space="preserve">anager, </w:t>
      </w:r>
      <w:r w:rsidR="00A40D8F">
        <w:t>P</w:t>
      </w:r>
      <w:r w:rsidR="003765D8" w:rsidRPr="003765D8">
        <w:t xml:space="preserve">roject </w:t>
      </w:r>
      <w:proofErr w:type="spellStart"/>
      <w:r w:rsidR="00A40D8F">
        <w:t>L</w:t>
      </w:r>
      <w:r w:rsidR="003765D8" w:rsidRPr="003765D8">
        <w:t>ead</w:t>
      </w:r>
      <w:proofErr w:type="spellEnd"/>
      <w:r w:rsidR="003765D8" w:rsidRPr="003765D8">
        <w:t xml:space="preserve">, </w:t>
      </w:r>
      <w:proofErr w:type="spellStart"/>
      <w:r w:rsidR="00A40D8F">
        <w:t>P</w:t>
      </w:r>
      <w:r w:rsidR="003765D8" w:rsidRPr="003765D8">
        <w:t>roduction</w:t>
      </w:r>
      <w:proofErr w:type="spellEnd"/>
      <w:r w:rsidR="003765D8" w:rsidRPr="003765D8">
        <w:t xml:space="preserve"> </w:t>
      </w:r>
      <w:r w:rsidR="00A40D8F">
        <w:t>M</w:t>
      </w:r>
      <w:r w:rsidR="003765D8" w:rsidRPr="003765D8">
        <w:t>anager (</w:t>
      </w:r>
      <w:r w:rsidR="00A40D8F">
        <w:t>P</w:t>
      </w:r>
      <w:r w:rsidR="003765D8" w:rsidRPr="003765D8">
        <w:t xml:space="preserve">lanner), </w:t>
      </w:r>
      <w:r w:rsidR="00A40D8F">
        <w:t>S</w:t>
      </w:r>
      <w:r w:rsidR="003765D8" w:rsidRPr="003765D8">
        <w:t xml:space="preserve">ales </w:t>
      </w:r>
      <w:r w:rsidR="00A40D8F">
        <w:t>L</w:t>
      </w:r>
      <w:r w:rsidR="003765D8" w:rsidRPr="003765D8">
        <w:t xml:space="preserve">eader, </w:t>
      </w:r>
      <w:r w:rsidR="00A40D8F">
        <w:t>S</w:t>
      </w:r>
      <w:r w:rsidR="003765D8" w:rsidRPr="003765D8">
        <w:t xml:space="preserve">ervice </w:t>
      </w:r>
      <w:r w:rsidR="00A40D8F">
        <w:t>D</w:t>
      </w:r>
      <w:r w:rsidR="003765D8" w:rsidRPr="003765D8">
        <w:t xml:space="preserve">esign, </w:t>
      </w:r>
      <w:r w:rsidR="00A40D8F">
        <w:t>T</w:t>
      </w:r>
      <w:r w:rsidR="003765D8" w:rsidRPr="003765D8">
        <w:t xml:space="preserve">est </w:t>
      </w:r>
      <w:r w:rsidR="00A40D8F">
        <w:t>M</w:t>
      </w:r>
      <w:r w:rsidR="003765D8" w:rsidRPr="003765D8">
        <w:t xml:space="preserve">anager, </w:t>
      </w:r>
      <w:proofErr w:type="spellStart"/>
      <w:r w:rsidR="00A40D8F">
        <w:t>R</w:t>
      </w:r>
      <w:r w:rsidR="003765D8" w:rsidRPr="003765D8">
        <w:t>elease</w:t>
      </w:r>
      <w:proofErr w:type="spellEnd"/>
      <w:r w:rsidR="003765D8" w:rsidRPr="003765D8">
        <w:t xml:space="preserve"> </w:t>
      </w:r>
      <w:r w:rsidR="00A40D8F">
        <w:t>M</w:t>
      </w:r>
      <w:r w:rsidR="003765D8" w:rsidRPr="003765D8">
        <w:t xml:space="preserve">anager, </w:t>
      </w:r>
      <w:r w:rsidR="00A40D8F">
        <w:t>L</w:t>
      </w:r>
      <w:r w:rsidR="003765D8" w:rsidRPr="003765D8">
        <w:t xml:space="preserve">iderzy </w:t>
      </w:r>
      <w:r w:rsidR="00A40D8F">
        <w:t>T</w:t>
      </w:r>
      <w:r w:rsidR="003765D8" w:rsidRPr="003765D8">
        <w:t xml:space="preserve">echnologii i Agile </w:t>
      </w:r>
      <w:proofErr w:type="spellStart"/>
      <w:r w:rsidR="003765D8" w:rsidRPr="003765D8">
        <w:t>Coach</w:t>
      </w:r>
      <w:proofErr w:type="spellEnd"/>
      <w:r w:rsidR="003765D8" w:rsidRPr="003765D8">
        <w:t>.</w:t>
      </w:r>
    </w:p>
    <w:p w:rsidR="00C85E32" w:rsidRDefault="003058D3" w:rsidP="003765D8">
      <w:pPr>
        <w:spacing w:after="0" w:line="312" w:lineRule="auto"/>
        <w:jc w:val="center"/>
      </w:pPr>
      <w:r>
        <w:rPr>
          <w:noProof/>
        </w:rPr>
        <w:lastRenderedPageBreak/>
        <w:drawing>
          <wp:inline distT="0" distB="0" distL="0" distR="0" wp14:anchorId="054102B9" wp14:editId="1420E7BC">
            <wp:extent cx="4023360" cy="2926080"/>
            <wp:effectExtent l="0" t="0" r="15240" b="7620"/>
            <wp:docPr id="51" name="Wykres 51">
              <a:extLst xmlns:a="http://schemas.openxmlformats.org/drawingml/2006/main">
                <a:ext uri="{FF2B5EF4-FFF2-40B4-BE49-F238E27FC236}">
                  <a16:creationId xmlns:a16="http://schemas.microsoft.com/office/drawing/2014/main" id="{5F456DC0-E7D5-4E51-B95A-3117361445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3765D8" w:rsidRDefault="003765D8" w:rsidP="003765D8">
      <w:pPr>
        <w:spacing w:after="0" w:line="312" w:lineRule="auto"/>
        <w:jc w:val="center"/>
      </w:pPr>
      <w:r>
        <w:t>Rys. 5.43 Dodatkowe role</w:t>
      </w:r>
    </w:p>
    <w:p w:rsidR="003765D8" w:rsidRDefault="003765D8" w:rsidP="003765D8">
      <w:pPr>
        <w:spacing w:after="0" w:line="312" w:lineRule="auto"/>
        <w:jc w:val="center"/>
      </w:pPr>
    </w:p>
    <w:p w:rsidR="008E3739" w:rsidRDefault="008E3739" w:rsidP="003765D8">
      <w:pPr>
        <w:spacing w:after="0" w:line="312" w:lineRule="auto"/>
        <w:jc w:val="center"/>
      </w:pPr>
      <w:r>
        <w:rPr>
          <w:noProof/>
        </w:rPr>
        <w:drawing>
          <wp:inline distT="0" distB="0" distL="0" distR="0" wp14:anchorId="5CBEA873" wp14:editId="59EF70CA">
            <wp:extent cx="4023360" cy="2743200"/>
            <wp:effectExtent l="0" t="0" r="15240" b="0"/>
            <wp:docPr id="50" name="Wykres 50">
              <a:extLst xmlns:a="http://schemas.openxmlformats.org/drawingml/2006/main">
                <a:ext uri="{FF2B5EF4-FFF2-40B4-BE49-F238E27FC236}">
                  <a16:creationId xmlns:a16="http://schemas.microsoft.com/office/drawing/2014/main" id="{6F112CFE-7965-409C-816B-88CA74AFA8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3765D8" w:rsidRDefault="003765D8" w:rsidP="003765D8">
      <w:pPr>
        <w:spacing w:after="0" w:line="312" w:lineRule="auto"/>
        <w:jc w:val="center"/>
      </w:pPr>
      <w:r>
        <w:t>Rys. 5.44 Rodzaje dodatkowych ról</w:t>
      </w:r>
    </w:p>
    <w:p w:rsidR="003765D8" w:rsidRDefault="003765D8" w:rsidP="003765D8">
      <w:pPr>
        <w:spacing w:after="0" w:line="312" w:lineRule="auto"/>
        <w:jc w:val="center"/>
      </w:pPr>
    </w:p>
    <w:p w:rsidR="003765D8" w:rsidRDefault="00461FBF" w:rsidP="003765D8">
      <w:pPr>
        <w:spacing w:line="312" w:lineRule="auto"/>
        <w:ind w:firstLine="706"/>
        <w:jc w:val="both"/>
        <w:rPr>
          <w:rFonts w:ascii="Arial" w:eastAsia="Times New Roman" w:hAnsi="Arial" w:cs="Arial"/>
          <w:sz w:val="20"/>
          <w:szCs w:val="20"/>
          <w:lang w:eastAsia="pl-PL"/>
        </w:rPr>
      </w:pPr>
      <w:r>
        <w:t xml:space="preserve">Pytanie 2.27 </w:t>
      </w:r>
      <w:r w:rsidR="003765D8" w:rsidRPr="003765D8">
        <w:t>analogicznie odnosiło się do dodatkowych spotkań, nie określonych przez Scrum Guide. Na Rys. 5.45 widzimy, że ponad połowa zespołów posiadała dodatkowe spotkania.</w:t>
      </w:r>
      <w:r w:rsidR="003765D8">
        <w:t xml:space="preserve"> Natomiast Rys. 5.46 przedstawia nam rodzaje tych spotkań, zazwyczaj był to </w:t>
      </w:r>
      <w:proofErr w:type="spellStart"/>
      <w:r w:rsidR="003765D8">
        <w:t>Backlog</w:t>
      </w:r>
      <w:proofErr w:type="spellEnd"/>
      <w:r w:rsidR="003765D8">
        <w:t xml:space="preserve"> </w:t>
      </w:r>
      <w:proofErr w:type="spellStart"/>
      <w:r w:rsidR="003765D8">
        <w:t>Refainment</w:t>
      </w:r>
      <w:proofErr w:type="spellEnd"/>
      <w:r w:rsidR="003765D8">
        <w:t xml:space="preserve">, spotkania </w:t>
      </w:r>
      <w:r w:rsidR="003765D8">
        <w:lastRenderedPageBreak/>
        <w:t xml:space="preserve">synchronizujące i demo z klientem. Wszystkie te spotkania są istotne dla dobrego </w:t>
      </w:r>
      <w:proofErr w:type="spellStart"/>
      <w:r w:rsidR="00082D22">
        <w:t>funcjonowania</w:t>
      </w:r>
      <w:proofErr w:type="spellEnd"/>
      <w:r w:rsidR="00082D22">
        <w:t xml:space="preserve"> metod</w:t>
      </w:r>
      <w:r w:rsidR="009B418C">
        <w:t>yki</w:t>
      </w:r>
      <w:r w:rsidR="00082D22">
        <w:t xml:space="preserve"> </w:t>
      </w:r>
      <w:proofErr w:type="spellStart"/>
      <w:r w:rsidR="00082D22">
        <w:t>Scrum</w:t>
      </w:r>
      <w:proofErr w:type="spellEnd"/>
      <w:r w:rsidR="00082D22">
        <w:t xml:space="preserve"> w projekcie</w:t>
      </w:r>
      <w:r w:rsidR="003765D8">
        <w:t xml:space="preserve">. W kolumnie „inne” znalazły się takie odpowiedzi jak </w:t>
      </w:r>
      <w:proofErr w:type="spellStart"/>
      <w:r w:rsidR="003765D8" w:rsidRPr="003765D8">
        <w:t>Code</w:t>
      </w:r>
      <w:proofErr w:type="spellEnd"/>
      <w:r w:rsidR="003765D8" w:rsidRPr="003765D8">
        <w:t xml:space="preserve"> </w:t>
      </w:r>
      <w:proofErr w:type="spellStart"/>
      <w:r w:rsidR="003765D8" w:rsidRPr="003765D8">
        <w:t>review</w:t>
      </w:r>
      <w:proofErr w:type="spellEnd"/>
      <w:r w:rsidR="003765D8" w:rsidRPr="003765D8">
        <w:t xml:space="preserve">, </w:t>
      </w:r>
      <w:proofErr w:type="spellStart"/>
      <w:r w:rsidR="003765D8" w:rsidRPr="003765D8">
        <w:t>dev</w:t>
      </w:r>
      <w:proofErr w:type="spellEnd"/>
      <w:r w:rsidR="003765D8" w:rsidRPr="003765D8">
        <w:t xml:space="preserve"> </w:t>
      </w:r>
      <w:proofErr w:type="spellStart"/>
      <w:r w:rsidR="003765D8" w:rsidRPr="003765D8">
        <w:t>leaders</w:t>
      </w:r>
      <w:proofErr w:type="spellEnd"/>
      <w:r w:rsidR="003765D8" w:rsidRPr="003765D8">
        <w:t xml:space="preserve"> </w:t>
      </w:r>
      <w:proofErr w:type="spellStart"/>
      <w:r w:rsidR="003765D8" w:rsidRPr="003765D8">
        <w:t>meeting</w:t>
      </w:r>
      <w:proofErr w:type="spellEnd"/>
      <w:r w:rsidR="003765D8" w:rsidRPr="003765D8">
        <w:t xml:space="preserve">, </w:t>
      </w:r>
      <w:proofErr w:type="spellStart"/>
      <w:r w:rsidR="003765D8" w:rsidRPr="003765D8">
        <w:t>dev</w:t>
      </w:r>
      <w:proofErr w:type="spellEnd"/>
      <w:r w:rsidR="003765D8" w:rsidRPr="003765D8">
        <w:t xml:space="preserve"> </w:t>
      </w:r>
      <w:proofErr w:type="spellStart"/>
      <w:r w:rsidR="003765D8" w:rsidRPr="003765D8">
        <w:t>meeting</w:t>
      </w:r>
      <w:proofErr w:type="spellEnd"/>
      <w:r w:rsidR="003765D8" w:rsidRPr="003765D8">
        <w:t xml:space="preserve">, </w:t>
      </w:r>
      <w:proofErr w:type="spellStart"/>
      <w:r w:rsidR="003765D8" w:rsidRPr="003765D8">
        <w:t>Discover</w:t>
      </w:r>
      <w:proofErr w:type="spellEnd"/>
      <w:r w:rsidR="003765D8" w:rsidRPr="003765D8">
        <w:t xml:space="preserve"> </w:t>
      </w:r>
      <w:proofErr w:type="spellStart"/>
      <w:r w:rsidR="003765D8" w:rsidRPr="003765D8">
        <w:t>Weekly</w:t>
      </w:r>
      <w:proofErr w:type="spellEnd"/>
      <w:r w:rsidR="003765D8" w:rsidRPr="003765D8">
        <w:t xml:space="preserve"> (wspólne weryfikowanie aplikacji, szukanie potencjalnych problemów), doszkalające</w:t>
      </w:r>
      <w:r w:rsidR="00A40D8F">
        <w:t xml:space="preserve"> u klienta</w:t>
      </w:r>
      <w:r w:rsidR="003765D8" w:rsidRPr="003765D8">
        <w:t xml:space="preserve">, </w:t>
      </w:r>
      <w:proofErr w:type="spellStart"/>
      <w:r w:rsidR="003765D8" w:rsidRPr="003765D8">
        <w:t>Improvement</w:t>
      </w:r>
      <w:proofErr w:type="spellEnd"/>
      <w:r w:rsidR="003765D8" w:rsidRPr="003765D8">
        <w:t xml:space="preserve"> Meeting, Miesięczne </w:t>
      </w:r>
      <w:proofErr w:type="spellStart"/>
      <w:r w:rsidR="003765D8" w:rsidRPr="003765D8">
        <w:t>progress</w:t>
      </w:r>
      <w:proofErr w:type="spellEnd"/>
      <w:r w:rsidR="003765D8" w:rsidRPr="003765D8">
        <w:t xml:space="preserve"> </w:t>
      </w:r>
      <w:proofErr w:type="spellStart"/>
      <w:r w:rsidR="003765D8" w:rsidRPr="003765D8">
        <w:t>update'y</w:t>
      </w:r>
      <w:proofErr w:type="spellEnd"/>
      <w:r w:rsidR="003765D8" w:rsidRPr="003765D8">
        <w:t xml:space="preserve">, cotygodniowe </w:t>
      </w:r>
      <w:proofErr w:type="spellStart"/>
      <w:r w:rsidR="003765D8" w:rsidRPr="003765D8">
        <w:t>feature</w:t>
      </w:r>
      <w:proofErr w:type="spellEnd"/>
      <w:r w:rsidR="003765D8" w:rsidRPr="003765D8">
        <w:t xml:space="preserve"> </w:t>
      </w:r>
      <w:proofErr w:type="spellStart"/>
      <w:r w:rsidR="003765D8" w:rsidRPr="003765D8">
        <w:t>update'y</w:t>
      </w:r>
      <w:proofErr w:type="spellEnd"/>
      <w:r w:rsidR="003765D8" w:rsidRPr="003765D8">
        <w:t xml:space="preserve">, organizacyjne, motywujące, spotkania działów, spotkania monitorujące, spotkania przyrostowe z klientem, spotkanie przygotowujące przed przeglądem, warsztaty analityczne, </w:t>
      </w:r>
      <w:r w:rsidR="003765D8">
        <w:t xml:space="preserve">wprowadzające </w:t>
      </w:r>
      <w:r w:rsidR="001854EC">
        <w:br/>
      </w:r>
      <w:r w:rsidR="003765D8">
        <w:t>i</w:t>
      </w:r>
      <w:r w:rsidR="003765D8" w:rsidRPr="003765D8">
        <w:t xml:space="preserve"> spotkanie podzespołów z </w:t>
      </w:r>
      <w:r w:rsidR="00A40D8F">
        <w:t>głównym</w:t>
      </w:r>
      <w:r w:rsidR="003765D8" w:rsidRPr="003765D8">
        <w:t xml:space="preserve"> Analitykiem</w:t>
      </w:r>
      <w:r w:rsidR="003765D8">
        <w:t>.</w:t>
      </w:r>
    </w:p>
    <w:p w:rsidR="008E3739" w:rsidRPr="003765D8" w:rsidRDefault="008E3739" w:rsidP="003765D8">
      <w:pPr>
        <w:spacing w:after="0" w:line="312" w:lineRule="auto"/>
        <w:ind w:firstLine="708"/>
        <w:jc w:val="both"/>
      </w:pPr>
    </w:p>
    <w:p w:rsidR="003058D3" w:rsidRDefault="003058D3" w:rsidP="003765D8">
      <w:pPr>
        <w:spacing w:line="240" w:lineRule="auto"/>
        <w:jc w:val="center"/>
        <w:rPr>
          <w:rFonts w:ascii="Arial" w:eastAsia="Times New Roman" w:hAnsi="Arial" w:cs="Arial"/>
          <w:color w:val="000000"/>
          <w:sz w:val="20"/>
          <w:szCs w:val="20"/>
          <w:lang w:eastAsia="pl-PL"/>
        </w:rPr>
      </w:pPr>
      <w:r>
        <w:rPr>
          <w:noProof/>
        </w:rPr>
        <w:drawing>
          <wp:inline distT="0" distB="0" distL="0" distR="0" wp14:anchorId="7D7BD273" wp14:editId="0CC7E740">
            <wp:extent cx="4023360" cy="2743200"/>
            <wp:effectExtent l="0" t="0" r="15240" b="0"/>
            <wp:docPr id="52" name="Wykres 52">
              <a:extLst xmlns:a="http://schemas.openxmlformats.org/drawingml/2006/main">
                <a:ext uri="{FF2B5EF4-FFF2-40B4-BE49-F238E27FC236}">
                  <a16:creationId xmlns:a16="http://schemas.microsoft.com/office/drawing/2014/main" id="{D90C425F-9AB3-4F4F-9896-D30D10F2FF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3765D8" w:rsidRPr="003765D8" w:rsidRDefault="003765D8" w:rsidP="003765D8">
      <w:pPr>
        <w:spacing w:line="312" w:lineRule="auto"/>
        <w:ind w:firstLine="706"/>
        <w:jc w:val="center"/>
      </w:pPr>
      <w:r w:rsidRPr="003765D8">
        <w:t>Rys. 5.45 Dodatkowe spotkania</w:t>
      </w:r>
    </w:p>
    <w:p w:rsidR="003765D8" w:rsidRDefault="003765D8" w:rsidP="003765D8">
      <w:pPr>
        <w:spacing w:line="240" w:lineRule="auto"/>
        <w:jc w:val="center"/>
        <w:rPr>
          <w:rFonts w:ascii="Arial" w:eastAsia="Times New Roman" w:hAnsi="Arial" w:cs="Arial"/>
          <w:color w:val="000000"/>
          <w:sz w:val="20"/>
          <w:szCs w:val="20"/>
          <w:lang w:eastAsia="pl-PL"/>
        </w:rPr>
      </w:pPr>
    </w:p>
    <w:p w:rsidR="003058D3" w:rsidRDefault="003058D3" w:rsidP="003765D8">
      <w:pPr>
        <w:spacing w:line="240" w:lineRule="auto"/>
        <w:jc w:val="center"/>
        <w:rPr>
          <w:rFonts w:ascii="Arial" w:eastAsia="Times New Roman" w:hAnsi="Arial" w:cs="Arial"/>
          <w:color w:val="000000"/>
          <w:sz w:val="20"/>
          <w:szCs w:val="20"/>
          <w:lang w:eastAsia="pl-PL"/>
        </w:rPr>
      </w:pPr>
      <w:r>
        <w:rPr>
          <w:noProof/>
        </w:rPr>
        <w:lastRenderedPageBreak/>
        <w:drawing>
          <wp:inline distT="0" distB="0" distL="0" distR="0" wp14:anchorId="4E67206A" wp14:editId="49C5971B">
            <wp:extent cx="4023360" cy="2743200"/>
            <wp:effectExtent l="0" t="0" r="15240" b="0"/>
            <wp:docPr id="53" name="Wykres 53">
              <a:extLst xmlns:a="http://schemas.openxmlformats.org/drawingml/2006/main">
                <a:ext uri="{FF2B5EF4-FFF2-40B4-BE49-F238E27FC236}">
                  <a16:creationId xmlns:a16="http://schemas.microsoft.com/office/drawing/2014/main" id="{3CA8AAB4-6288-46D0-AD17-31828512E0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28448D" w:rsidRPr="0028448D" w:rsidRDefault="003765D8" w:rsidP="0028448D">
      <w:pPr>
        <w:spacing w:line="312" w:lineRule="auto"/>
        <w:ind w:firstLine="706"/>
        <w:jc w:val="center"/>
      </w:pPr>
      <w:r w:rsidRPr="003765D8">
        <w:t>Rys. 5.46 Rodzaje dodatkowych spotkań</w:t>
      </w:r>
    </w:p>
    <w:p w:rsidR="00A40D8F" w:rsidRDefault="003765D8" w:rsidP="00A40D8F">
      <w:pPr>
        <w:spacing w:line="312" w:lineRule="auto"/>
        <w:ind w:firstLine="706"/>
        <w:jc w:val="both"/>
      </w:pPr>
      <w:r w:rsidRPr="003765D8">
        <w:t xml:space="preserve">Ostatnie pytanie z sekcji </w:t>
      </w:r>
      <w:r w:rsidR="00082D22">
        <w:t>drugiej</w:t>
      </w:r>
      <w:r w:rsidRPr="003765D8">
        <w:t xml:space="preserve"> </w:t>
      </w:r>
      <w:r w:rsidR="00461FBF">
        <w:t xml:space="preserve">2.28 </w:t>
      </w:r>
      <w:r w:rsidRPr="003765D8">
        <w:t xml:space="preserve">dotyczyło narzędzi </w:t>
      </w:r>
      <w:r>
        <w:t xml:space="preserve">wspomagających prace w </w:t>
      </w:r>
      <w:r w:rsidR="009B418C">
        <w:t xml:space="preserve">metodyce </w:t>
      </w:r>
      <w:r>
        <w:t>Scrum. Wyniki zostały przedstawione na Rys. 5.47</w:t>
      </w:r>
      <w:r w:rsidR="0028448D">
        <w:t xml:space="preserve"> i jak </w:t>
      </w:r>
      <w:r w:rsidR="00082D22">
        <w:t>można zauważyć</w:t>
      </w:r>
      <w:r w:rsidR="0028448D">
        <w:t xml:space="preserve"> najpopularniejsz</w:t>
      </w:r>
      <w:r w:rsidR="00082D22">
        <w:t>ym z nich</w:t>
      </w:r>
      <w:r w:rsidR="0028448D">
        <w:t xml:space="preserve"> jest zdecydowanie </w:t>
      </w:r>
      <w:proofErr w:type="spellStart"/>
      <w:r w:rsidR="0028448D">
        <w:t>Jira</w:t>
      </w:r>
      <w:proofErr w:type="spellEnd"/>
      <w:r w:rsidR="0028448D">
        <w:t xml:space="preserve">, a komunikacyjnie </w:t>
      </w:r>
      <w:proofErr w:type="spellStart"/>
      <w:r w:rsidR="0028448D">
        <w:t>Slack</w:t>
      </w:r>
      <w:proofErr w:type="spellEnd"/>
      <w:r w:rsidR="0028448D">
        <w:t xml:space="preserve">. W kolumnie „inne” zostały zawarte odpowiedzi </w:t>
      </w:r>
      <w:proofErr w:type="spellStart"/>
      <w:r w:rsidR="0028448D" w:rsidRPr="003765D8">
        <w:t>hipchat</w:t>
      </w:r>
      <w:proofErr w:type="spellEnd"/>
      <w:r w:rsidR="0028448D" w:rsidRPr="003765D8">
        <w:t xml:space="preserve">, </w:t>
      </w:r>
      <w:proofErr w:type="spellStart"/>
      <w:r w:rsidR="0028448D" w:rsidRPr="003765D8">
        <w:t>hangout</w:t>
      </w:r>
      <w:proofErr w:type="spellEnd"/>
      <w:r w:rsidR="0028448D" w:rsidRPr="003765D8">
        <w:t xml:space="preserve">, </w:t>
      </w:r>
      <w:proofErr w:type="spellStart"/>
      <w:r w:rsidR="0028448D" w:rsidRPr="003765D8">
        <w:t>whatsapp</w:t>
      </w:r>
      <w:proofErr w:type="spellEnd"/>
      <w:r w:rsidR="0028448D" w:rsidRPr="003765D8">
        <w:t xml:space="preserve">, </w:t>
      </w:r>
      <w:proofErr w:type="spellStart"/>
      <w:r w:rsidR="0028448D" w:rsidRPr="003765D8">
        <w:t>rqm</w:t>
      </w:r>
      <w:proofErr w:type="spellEnd"/>
      <w:r w:rsidR="0028448D" w:rsidRPr="003765D8">
        <w:t xml:space="preserve">, </w:t>
      </w:r>
      <w:proofErr w:type="spellStart"/>
      <w:r w:rsidR="0028448D" w:rsidRPr="003765D8">
        <w:t>azureDevOps</w:t>
      </w:r>
      <w:proofErr w:type="spellEnd"/>
      <w:r w:rsidR="0028448D" w:rsidRPr="003765D8">
        <w:t xml:space="preserve">, </w:t>
      </w:r>
      <w:proofErr w:type="spellStart"/>
      <w:r w:rsidR="0028448D" w:rsidRPr="003765D8">
        <w:t>facebook</w:t>
      </w:r>
      <w:proofErr w:type="spellEnd"/>
      <w:r w:rsidR="0028448D" w:rsidRPr="003765D8">
        <w:t xml:space="preserve">, </w:t>
      </w:r>
      <w:proofErr w:type="spellStart"/>
      <w:r w:rsidR="0028448D" w:rsidRPr="003765D8">
        <w:t>svn</w:t>
      </w:r>
      <w:proofErr w:type="spellEnd"/>
      <w:r w:rsidR="0028448D" w:rsidRPr="003765D8">
        <w:t xml:space="preserve">, Oracle </w:t>
      </w:r>
      <w:proofErr w:type="spellStart"/>
      <w:r w:rsidR="0028448D" w:rsidRPr="003765D8">
        <w:t>ebs</w:t>
      </w:r>
      <w:proofErr w:type="spellEnd"/>
      <w:r w:rsidR="0028448D" w:rsidRPr="003765D8">
        <w:t xml:space="preserve">, ms </w:t>
      </w:r>
      <w:proofErr w:type="spellStart"/>
      <w:r w:rsidR="0028448D" w:rsidRPr="003765D8">
        <w:t>project</w:t>
      </w:r>
      <w:proofErr w:type="spellEnd"/>
      <w:r w:rsidR="0028448D" w:rsidRPr="003765D8">
        <w:t xml:space="preserve">, </w:t>
      </w:r>
      <w:proofErr w:type="spellStart"/>
      <w:r w:rsidR="0028448D" w:rsidRPr="003765D8">
        <w:t>funretro</w:t>
      </w:r>
      <w:proofErr w:type="spellEnd"/>
      <w:r w:rsidR="0028448D" w:rsidRPr="003765D8">
        <w:t xml:space="preserve">, rally, </w:t>
      </w:r>
      <w:proofErr w:type="spellStart"/>
      <w:r w:rsidR="0028448D" w:rsidRPr="003765D8">
        <w:t>kanbanize</w:t>
      </w:r>
      <w:proofErr w:type="spellEnd"/>
      <w:r w:rsidR="0028448D" w:rsidRPr="003765D8">
        <w:t xml:space="preserve">, </w:t>
      </w:r>
      <w:proofErr w:type="spellStart"/>
      <w:r w:rsidR="0028448D" w:rsidRPr="003765D8">
        <w:t>doodle</w:t>
      </w:r>
      <w:proofErr w:type="spellEnd"/>
      <w:r w:rsidR="0028448D" w:rsidRPr="003765D8">
        <w:t xml:space="preserve">, ankiety gogle, ms </w:t>
      </w:r>
      <w:proofErr w:type="spellStart"/>
      <w:r w:rsidR="0028448D" w:rsidRPr="003765D8">
        <w:t>planner</w:t>
      </w:r>
      <w:proofErr w:type="spellEnd"/>
      <w:r w:rsidR="0028448D" w:rsidRPr="003765D8">
        <w:t xml:space="preserve">, </w:t>
      </w:r>
      <w:proofErr w:type="spellStart"/>
      <w:r w:rsidR="0028448D" w:rsidRPr="003765D8">
        <w:t>xray</w:t>
      </w:r>
      <w:proofErr w:type="spellEnd"/>
      <w:r w:rsidR="0028448D" w:rsidRPr="003765D8">
        <w:t xml:space="preserve">, </w:t>
      </w:r>
      <w:proofErr w:type="spellStart"/>
      <w:r w:rsidR="0028448D" w:rsidRPr="003765D8">
        <w:t>jabber</w:t>
      </w:r>
      <w:proofErr w:type="spellEnd"/>
      <w:r w:rsidR="0028448D" w:rsidRPr="003765D8">
        <w:t xml:space="preserve">, </w:t>
      </w:r>
      <w:proofErr w:type="spellStart"/>
      <w:r w:rsidR="0028448D" w:rsidRPr="003765D8">
        <w:t>roadmunk</w:t>
      </w:r>
      <w:proofErr w:type="spellEnd"/>
      <w:r w:rsidR="0028448D" w:rsidRPr="003765D8">
        <w:t xml:space="preserve">, telegram, aha, </w:t>
      </w:r>
      <w:proofErr w:type="spellStart"/>
      <w:r w:rsidR="0028448D" w:rsidRPr="003765D8">
        <w:t>retrobot</w:t>
      </w:r>
      <w:proofErr w:type="spellEnd"/>
      <w:r w:rsidR="0028448D" w:rsidRPr="003765D8">
        <w:t xml:space="preserve">, </w:t>
      </w:r>
      <w:proofErr w:type="spellStart"/>
      <w:r w:rsidR="0028448D" w:rsidRPr="003765D8">
        <w:t>youtrack</w:t>
      </w:r>
      <w:proofErr w:type="spellEnd"/>
      <w:r w:rsidR="0028448D" w:rsidRPr="003765D8">
        <w:t xml:space="preserve">, </w:t>
      </w:r>
      <w:proofErr w:type="spellStart"/>
      <w:r w:rsidR="0028448D" w:rsidRPr="003765D8">
        <w:t>glip</w:t>
      </w:r>
      <w:proofErr w:type="spellEnd"/>
      <w:r w:rsidR="0028448D" w:rsidRPr="003765D8">
        <w:t xml:space="preserve">, </w:t>
      </w:r>
      <w:proofErr w:type="spellStart"/>
      <w:r w:rsidR="0028448D" w:rsidRPr="003765D8">
        <w:t>openproject</w:t>
      </w:r>
      <w:proofErr w:type="spellEnd"/>
      <w:r w:rsidR="0028448D" w:rsidRPr="003765D8">
        <w:t xml:space="preserve">, </w:t>
      </w:r>
      <w:proofErr w:type="spellStart"/>
      <w:r w:rsidR="0028448D" w:rsidRPr="003765D8">
        <w:t>lync</w:t>
      </w:r>
      <w:proofErr w:type="spellEnd"/>
      <w:r w:rsidR="0028448D" w:rsidRPr="003765D8">
        <w:t xml:space="preserve">, red </w:t>
      </w:r>
      <w:proofErr w:type="spellStart"/>
      <w:r w:rsidR="0028448D" w:rsidRPr="003765D8">
        <w:t>hat</w:t>
      </w:r>
      <w:proofErr w:type="spellEnd"/>
      <w:r w:rsidR="0028448D" w:rsidRPr="003765D8">
        <w:t xml:space="preserve">, </w:t>
      </w:r>
      <w:proofErr w:type="spellStart"/>
      <w:r w:rsidR="0028448D" w:rsidRPr="003765D8">
        <w:t>zammad</w:t>
      </w:r>
      <w:proofErr w:type="spellEnd"/>
      <w:r w:rsidR="0028448D" w:rsidRPr="003765D8">
        <w:t xml:space="preserve">, </w:t>
      </w:r>
      <w:proofErr w:type="spellStart"/>
      <w:r w:rsidR="0028448D" w:rsidRPr="003765D8">
        <w:t>clickUp</w:t>
      </w:r>
      <w:proofErr w:type="spellEnd"/>
      <w:r w:rsidR="0028448D" w:rsidRPr="003765D8">
        <w:t xml:space="preserve">, </w:t>
      </w:r>
      <w:proofErr w:type="spellStart"/>
      <w:r w:rsidR="0028448D" w:rsidRPr="003765D8">
        <w:t>tfs</w:t>
      </w:r>
      <w:proofErr w:type="spellEnd"/>
      <w:r w:rsidR="0028448D" w:rsidRPr="003765D8">
        <w:t xml:space="preserve"> </w:t>
      </w:r>
      <w:proofErr w:type="spellStart"/>
      <w:r w:rsidR="0028448D" w:rsidRPr="003765D8">
        <w:t>board</w:t>
      </w:r>
      <w:proofErr w:type="spellEnd"/>
      <w:r w:rsidR="0028448D" w:rsidRPr="003765D8">
        <w:t xml:space="preserve">, </w:t>
      </w:r>
      <w:proofErr w:type="spellStart"/>
      <w:r w:rsidR="0028448D" w:rsidRPr="003765D8">
        <w:t>project</w:t>
      </w:r>
      <w:proofErr w:type="spellEnd"/>
      <w:r w:rsidR="0028448D" w:rsidRPr="003765D8">
        <w:t xml:space="preserve"> Server</w:t>
      </w:r>
      <w:r w:rsidR="0028448D">
        <w:t>.</w:t>
      </w:r>
    </w:p>
    <w:p w:rsidR="00A40D8F" w:rsidRPr="003765D8" w:rsidRDefault="00A40D8F" w:rsidP="00A40D8F">
      <w:pPr>
        <w:spacing w:line="312" w:lineRule="auto"/>
        <w:ind w:firstLine="706"/>
        <w:jc w:val="both"/>
      </w:pPr>
    </w:p>
    <w:p w:rsidR="0092614D" w:rsidRDefault="0092614D" w:rsidP="003765D8">
      <w:pPr>
        <w:spacing w:line="240" w:lineRule="auto"/>
        <w:jc w:val="center"/>
        <w:rPr>
          <w:rFonts w:ascii="Arial" w:eastAsia="Times New Roman" w:hAnsi="Arial" w:cs="Arial"/>
          <w:sz w:val="20"/>
          <w:szCs w:val="20"/>
          <w:lang w:eastAsia="pl-PL"/>
        </w:rPr>
      </w:pPr>
      <w:r>
        <w:rPr>
          <w:noProof/>
        </w:rPr>
        <w:lastRenderedPageBreak/>
        <w:drawing>
          <wp:inline distT="0" distB="0" distL="0" distR="0" wp14:anchorId="19C598DC" wp14:editId="4C85DCA7">
            <wp:extent cx="4572000" cy="2743200"/>
            <wp:effectExtent l="0" t="0" r="0" b="0"/>
            <wp:docPr id="54" name="Wykres 54">
              <a:extLst xmlns:a="http://schemas.openxmlformats.org/drawingml/2006/main">
                <a:ext uri="{FF2B5EF4-FFF2-40B4-BE49-F238E27FC236}">
                  <a16:creationId xmlns:a16="http://schemas.microsoft.com/office/drawing/2014/main" id="{A85227BA-56BC-443C-BA71-59F7ABB4A1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3765D8" w:rsidRDefault="003765D8" w:rsidP="003765D8">
      <w:pPr>
        <w:spacing w:line="312" w:lineRule="auto"/>
        <w:ind w:firstLine="706"/>
        <w:jc w:val="center"/>
      </w:pPr>
      <w:r w:rsidRPr="003765D8">
        <w:t>Rys. 5.47 Narzędzia</w:t>
      </w:r>
    </w:p>
    <w:p w:rsidR="0028448D" w:rsidRDefault="0028448D" w:rsidP="003765D8">
      <w:pPr>
        <w:spacing w:line="312" w:lineRule="auto"/>
        <w:ind w:firstLine="706"/>
        <w:jc w:val="center"/>
      </w:pPr>
    </w:p>
    <w:p w:rsidR="0028448D" w:rsidRPr="003765D8" w:rsidRDefault="0028448D" w:rsidP="0028448D">
      <w:pPr>
        <w:spacing w:line="312" w:lineRule="auto"/>
        <w:ind w:firstLine="706"/>
        <w:jc w:val="both"/>
      </w:pPr>
      <w:r>
        <w:tab/>
        <w:t>Trze</w:t>
      </w:r>
      <w:r w:rsidR="00461FBF">
        <w:t>ci</w:t>
      </w:r>
      <w:r>
        <w:t xml:space="preserve">a i ostatnia sekcja, dotyczyła subiektywnych </w:t>
      </w:r>
      <w:r w:rsidR="003B049F">
        <w:t>ankietowanego w pracy w metodyce Scrum</w:t>
      </w:r>
      <w:r>
        <w:t>. Pierwsze pytanie</w:t>
      </w:r>
      <w:r w:rsidR="00461FBF">
        <w:t xml:space="preserve"> 3.1</w:t>
      </w:r>
      <w:r>
        <w:t xml:space="preserve"> poruszało stosunek do daily. Wyniki zostały przedstawione na Rys. 5.48</w:t>
      </w:r>
      <w:r w:rsidR="00C546CD">
        <w:t xml:space="preserve">, jak widzimy </w:t>
      </w:r>
      <w:r w:rsidR="003B049F">
        <w:t>aż 73 % ankietowanych</w:t>
      </w:r>
      <w:r w:rsidR="0040597A">
        <w:t xml:space="preserve"> widziała same zalety, podkreślano możliwość rozwiązania problemów, polepszenie komunikacji i świadomości członków zespołu o projekcie, możliwość wypowiedzenia się oraz </w:t>
      </w:r>
      <w:r w:rsidR="00A40D8F">
        <w:t>możliwość</w:t>
      </w:r>
      <w:r w:rsidR="0040597A">
        <w:t xml:space="preserve"> przygotowa</w:t>
      </w:r>
      <w:r w:rsidR="00A40D8F">
        <w:t>nia</w:t>
      </w:r>
      <w:r w:rsidR="0040597A">
        <w:t xml:space="preserve"> się na najbliższe godziny pracy. W skomplikowanych odpowiedziach, zawierały się stwierdzenia </w:t>
      </w:r>
      <w:r w:rsidR="003B049F">
        <w:t>niejednorodne. Ankietowani chwalili spotkanie, ale w wypowiedziach pojawiały się stwierdzenia,</w:t>
      </w:r>
      <w:r w:rsidR="0040597A">
        <w:t xml:space="preserve"> że synchronizacja jest przydatna, jednak nie powinno to być rozwiązywane na daily, że zespól wyciągał coś ze spotkań, ale </w:t>
      </w:r>
      <w:r w:rsidR="00C11994">
        <w:t>osoba ankietowana</w:t>
      </w:r>
      <w:r w:rsidR="0040597A">
        <w:t xml:space="preserve"> osobiście nie oraz co najważniejsze, że spotkanie jest przeciągane. Natomiast osoby negatywnie nastawione do daily, poruszały zagadnienia tj. </w:t>
      </w:r>
      <w:r w:rsidR="00FC44ED">
        <w:t>niewykorzystywanie</w:t>
      </w:r>
      <w:r w:rsidR="0040597A">
        <w:t xml:space="preserve"> potencjału, pomijanie dyskusji, </w:t>
      </w:r>
      <w:r w:rsidR="00FC44ED">
        <w:t>daily dla wielu projektów i obecność osoby, która nie uczestniczy w nich jest zbędna, tracenie czasu, bez</w:t>
      </w:r>
      <w:r w:rsidR="00A40D8F">
        <w:t>sensowność</w:t>
      </w:r>
      <w:r w:rsidR="00FC44ED">
        <w:t xml:space="preserve">, bo zespół siedzi razem w pokoju </w:t>
      </w:r>
      <w:r w:rsidR="001854EC">
        <w:br/>
      </w:r>
      <w:r w:rsidR="00FC44ED">
        <w:t xml:space="preserve">i rozmawiają, </w:t>
      </w:r>
      <w:r w:rsidR="00A40D8F">
        <w:t xml:space="preserve">że </w:t>
      </w:r>
      <w:r w:rsidR="00FC44ED">
        <w:t>wystarczyłoby jedno na 2 dni, że jest spotkaniem mocno statusowym, czasem nie dużo wnosi (rozmawianie o rzeczach nie związanych z projektem, raportowanie braku postępów). Co ciekawe, aż 7</w:t>
      </w:r>
      <w:r w:rsidR="00C11994">
        <w:t>%</w:t>
      </w:r>
      <w:r w:rsidR="00FC44ED">
        <w:t xml:space="preserve"> zespołów z 13</w:t>
      </w:r>
      <w:r w:rsidR="00C11994">
        <w:t>%</w:t>
      </w:r>
      <w:r w:rsidR="00FC44ED">
        <w:t xml:space="preserve"> wypowiadających się negatywnie o daily, nie </w:t>
      </w:r>
      <w:r w:rsidR="00794027">
        <w:t>miało</w:t>
      </w:r>
      <w:r w:rsidR="00FC44ED">
        <w:t xml:space="preserve"> </w:t>
      </w:r>
      <w:r w:rsidR="00794027">
        <w:t>S</w:t>
      </w:r>
      <w:r w:rsidR="00FC44ED">
        <w:t xml:space="preserve">crum </w:t>
      </w:r>
      <w:r w:rsidR="00794027">
        <w:t>M</w:t>
      </w:r>
      <w:r w:rsidR="00FC44ED">
        <w:t>astera, co mogło powodować złe przeprowadzanie spotkania, gubienie</w:t>
      </w:r>
      <w:r w:rsidR="00A40D8F">
        <w:t xml:space="preserve"> </w:t>
      </w:r>
      <w:r w:rsidR="00FC44ED">
        <w:t>się</w:t>
      </w:r>
      <w:r w:rsidR="00A40D8F">
        <w:t xml:space="preserve"> </w:t>
      </w:r>
      <w:r w:rsidR="00FC44ED">
        <w:t>w</w:t>
      </w:r>
      <w:r w:rsidR="00A40D8F">
        <w:t xml:space="preserve"> </w:t>
      </w:r>
      <w:r w:rsidR="00FC44ED">
        <w:t>dyskusjach i przedłużanie.</w:t>
      </w:r>
    </w:p>
    <w:p w:rsidR="00EB39FF" w:rsidRDefault="00EB39FF" w:rsidP="0028448D">
      <w:pPr>
        <w:spacing w:line="240" w:lineRule="auto"/>
        <w:jc w:val="center"/>
        <w:rPr>
          <w:rFonts w:ascii="Arial" w:eastAsia="Times New Roman" w:hAnsi="Arial" w:cs="Arial"/>
          <w:sz w:val="20"/>
          <w:szCs w:val="20"/>
          <w:lang w:eastAsia="pl-PL"/>
        </w:rPr>
      </w:pPr>
      <w:r>
        <w:rPr>
          <w:noProof/>
        </w:rPr>
        <w:lastRenderedPageBreak/>
        <w:drawing>
          <wp:inline distT="0" distB="0" distL="0" distR="0" wp14:anchorId="7999BEC2" wp14:editId="76371006">
            <wp:extent cx="4023360" cy="3017520"/>
            <wp:effectExtent l="0" t="0" r="15240" b="11430"/>
            <wp:docPr id="62" name="Wykres 62">
              <a:extLst xmlns:a="http://schemas.openxmlformats.org/drawingml/2006/main">
                <a:ext uri="{FF2B5EF4-FFF2-40B4-BE49-F238E27FC236}">
                  <a16:creationId xmlns:a16="http://schemas.microsoft.com/office/drawing/2014/main" id="{DB8AC733-733B-4A51-8F08-A53654A868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3765D8" w:rsidRDefault="003765D8" w:rsidP="0028448D">
      <w:pPr>
        <w:spacing w:line="312" w:lineRule="auto"/>
        <w:ind w:firstLine="706"/>
        <w:jc w:val="center"/>
      </w:pPr>
      <w:r w:rsidRPr="0028448D">
        <w:t>Rys. 5.48</w:t>
      </w:r>
      <w:r w:rsidR="0028448D">
        <w:t xml:space="preserve"> Stosunek do daily</w:t>
      </w:r>
    </w:p>
    <w:p w:rsidR="0028448D" w:rsidRDefault="0028448D" w:rsidP="0028448D">
      <w:pPr>
        <w:spacing w:line="312" w:lineRule="auto"/>
        <w:ind w:firstLine="706"/>
        <w:jc w:val="both"/>
      </w:pPr>
    </w:p>
    <w:p w:rsidR="0028448D" w:rsidRPr="003765D8" w:rsidRDefault="0028448D" w:rsidP="0028448D">
      <w:pPr>
        <w:spacing w:line="312" w:lineRule="auto"/>
        <w:ind w:firstLine="706"/>
        <w:jc w:val="both"/>
      </w:pPr>
      <w:r>
        <w:tab/>
        <w:t>Drugie pytanie</w:t>
      </w:r>
      <w:r w:rsidR="00461FBF">
        <w:t xml:space="preserve"> 3.2</w:t>
      </w:r>
      <w:r>
        <w:t xml:space="preserve"> dotyczyło stosunku do roli Scrum Mastera. Wyniki zostały przedstawione na Rys. 5.49</w:t>
      </w:r>
      <w:r w:rsidR="00FC44ED">
        <w:t xml:space="preserve"> i jak </w:t>
      </w:r>
      <w:r w:rsidR="00C11994">
        <w:t>widać</w:t>
      </w:r>
      <w:r w:rsidR="00FC44ED">
        <w:t xml:space="preserve"> ponad 1/3 osób pominęła to pytanie, czasami było to związane z nie </w:t>
      </w:r>
      <w:r w:rsidR="00794027">
        <w:t>istnieniem roli</w:t>
      </w:r>
      <w:r w:rsidR="00FC44ED">
        <w:t xml:space="preserve"> Scrum Mastera lub tym, że Scrum </w:t>
      </w:r>
      <w:r w:rsidR="009B418C">
        <w:t>M</w:t>
      </w:r>
      <w:r w:rsidR="00FC44ED">
        <w:t xml:space="preserve">aster uzupełniał ankietę i nie chciał oceniać sam swojej pracy. Skupiając się jednak na początek na pozytywnych odpowiedziach, ankietowani podkreślali </w:t>
      </w:r>
      <w:r w:rsidR="00A40D8F">
        <w:t xml:space="preserve">pomoc </w:t>
      </w:r>
      <w:r w:rsidR="001854EC">
        <w:br/>
      </w:r>
      <w:r w:rsidR="00A40D8F">
        <w:t>w usuwaniu</w:t>
      </w:r>
      <w:r w:rsidR="00FC44ED">
        <w:t xml:space="preserve"> przeszkód</w:t>
      </w:r>
      <w:r w:rsidR="0067722E">
        <w:t xml:space="preserve"> lub uczenie zespołu jak je usuwać</w:t>
      </w:r>
      <w:r w:rsidR="00FC44ED">
        <w:t xml:space="preserve">, pilnowanie zespołu, pomaganie w zrozumieniu ceremonii scrumowych, reagowanie na zmiany, bycie pomocnym, dostosowywanie </w:t>
      </w:r>
      <w:r w:rsidR="00C11994">
        <w:t>metodyki Scrum</w:t>
      </w:r>
      <w:r w:rsidR="00FC44ED">
        <w:t xml:space="preserve"> do potrzeb zespołu, skupianie się na efektach i zespole, nie na przestrzeganiu ślepo reguł </w:t>
      </w:r>
      <w:r w:rsidR="00C11994">
        <w:t>metodyki Scrum</w:t>
      </w:r>
      <w:r w:rsidR="00FC44ED">
        <w:t>, poprawia</w:t>
      </w:r>
      <w:r w:rsidR="00A40D8F">
        <w:t xml:space="preserve">niu </w:t>
      </w:r>
      <w:r w:rsidR="00FC44ED">
        <w:t>komunikacj</w:t>
      </w:r>
      <w:r w:rsidR="00A40D8F">
        <w:t>i</w:t>
      </w:r>
      <w:r w:rsidR="00FC44ED">
        <w:t>, spaja</w:t>
      </w:r>
      <w:r w:rsidR="00A40D8F">
        <w:t>niu</w:t>
      </w:r>
      <w:r w:rsidR="00FC44ED">
        <w:t xml:space="preserve"> </w:t>
      </w:r>
      <w:r w:rsidR="00A40D8F">
        <w:t>zespołu</w:t>
      </w:r>
      <w:r w:rsidR="00FC44ED">
        <w:t>, dba</w:t>
      </w:r>
      <w:r w:rsidR="00A40D8F">
        <w:t>niu</w:t>
      </w:r>
      <w:r w:rsidR="00FC44ED">
        <w:t xml:space="preserve"> o dobre morale, organizowa</w:t>
      </w:r>
      <w:r w:rsidR="00A40D8F">
        <w:t>niu</w:t>
      </w:r>
      <w:r w:rsidR="00FC44ED">
        <w:t xml:space="preserve"> i przeprowadza</w:t>
      </w:r>
      <w:r w:rsidR="00A40D8F">
        <w:t>niu</w:t>
      </w:r>
      <w:r w:rsidR="00FC44ED">
        <w:t xml:space="preserve"> spotkania, prac</w:t>
      </w:r>
      <w:r w:rsidR="00A40D8F">
        <w:t>y</w:t>
      </w:r>
      <w:r w:rsidR="00FC44ED">
        <w:t xml:space="preserve"> nie tylko z zespołem</w:t>
      </w:r>
      <w:r w:rsidR="00C11994">
        <w:t>,</w:t>
      </w:r>
      <w:r w:rsidR="00FC44ED">
        <w:t xml:space="preserve"> ale również wpiera</w:t>
      </w:r>
      <w:r w:rsidR="00A40D8F">
        <w:t>niu</w:t>
      </w:r>
      <w:r w:rsidR="00FC44ED">
        <w:t xml:space="preserve"> organizacj</w:t>
      </w:r>
      <w:r w:rsidR="00A40D8F">
        <w:t>i</w:t>
      </w:r>
      <w:r w:rsidR="00FC44ED">
        <w:t xml:space="preserve"> we wdrażaniu </w:t>
      </w:r>
      <w:r w:rsidR="00C11994">
        <w:t>metodyki Scrum</w:t>
      </w:r>
      <w:r w:rsidR="0067722E">
        <w:t>. Przechodząc do odpowiedzi o stopniu skomplikowanym,</w:t>
      </w:r>
      <w:r w:rsidR="00E15304">
        <w:t xml:space="preserve"> ankietowani zwracali uwagę na uległość </w:t>
      </w:r>
      <w:r w:rsidR="00C11994">
        <w:t>S</w:t>
      </w:r>
      <w:r w:rsidR="00E15304">
        <w:t xml:space="preserve">crum </w:t>
      </w:r>
      <w:r w:rsidR="00C11994">
        <w:t>M</w:t>
      </w:r>
      <w:r w:rsidR="00E15304">
        <w:t xml:space="preserve">astera, w stosunku do klienta i zarządu, </w:t>
      </w:r>
      <w:r w:rsidR="00C11994">
        <w:t>skrajne</w:t>
      </w:r>
      <w:r w:rsidR="00E15304">
        <w:t xml:space="preserve"> </w:t>
      </w:r>
      <w:r w:rsidR="00A40D8F">
        <w:t>przestrzeganie</w:t>
      </w:r>
      <w:r w:rsidR="00E15304">
        <w:t xml:space="preserve"> </w:t>
      </w:r>
      <w:r w:rsidR="00C11994">
        <w:t>metodyki Scrum</w:t>
      </w:r>
      <w:r w:rsidR="00E15304">
        <w:t xml:space="preserve">, </w:t>
      </w:r>
      <w:r w:rsidR="00A40D8F">
        <w:t>zbyt dokładne pilnowanie zasad</w:t>
      </w:r>
      <w:r w:rsidR="00E15304">
        <w:t xml:space="preserve">, </w:t>
      </w:r>
      <w:r w:rsidR="00C11994">
        <w:t>posiadanie przez Scrum Mastera</w:t>
      </w:r>
      <w:r w:rsidR="00E15304">
        <w:t xml:space="preserve"> inn</w:t>
      </w:r>
      <w:r w:rsidR="00A40D8F">
        <w:t>ej</w:t>
      </w:r>
      <w:r w:rsidR="00E15304">
        <w:t xml:space="preserve"> dodatkow</w:t>
      </w:r>
      <w:r w:rsidR="00A40D8F">
        <w:t>ej</w:t>
      </w:r>
      <w:r w:rsidR="00E15304">
        <w:t xml:space="preserve"> rol</w:t>
      </w:r>
      <w:r w:rsidR="00A40D8F">
        <w:t>i</w:t>
      </w:r>
      <w:r w:rsidR="00E15304">
        <w:t xml:space="preserve"> i nie </w:t>
      </w:r>
      <w:r w:rsidR="00A40D8F">
        <w:t>poczuwaniu</w:t>
      </w:r>
      <w:r w:rsidR="00E15304">
        <w:t xml:space="preserve"> się do bycia Scrum </w:t>
      </w:r>
      <w:r w:rsidR="009B418C">
        <w:t>M</w:t>
      </w:r>
      <w:r w:rsidR="00E15304">
        <w:t>asterem, kiepsk</w:t>
      </w:r>
      <w:r w:rsidR="00A40D8F">
        <w:t>ie</w:t>
      </w:r>
      <w:r w:rsidR="00E15304">
        <w:t xml:space="preserve"> prowadz</w:t>
      </w:r>
      <w:r w:rsidR="00A40D8F">
        <w:t>enie</w:t>
      </w:r>
      <w:r w:rsidR="00E15304">
        <w:t xml:space="preserve"> spotka</w:t>
      </w:r>
      <w:r w:rsidR="00A40D8F">
        <w:t>ń</w:t>
      </w:r>
      <w:r w:rsidR="00E15304">
        <w:t xml:space="preserve">, </w:t>
      </w:r>
      <w:r w:rsidR="00A40D8F">
        <w:t>bycie</w:t>
      </w:r>
      <w:r w:rsidR="00E15304">
        <w:t xml:space="preserve"> ciężko uchwytny</w:t>
      </w:r>
      <w:r w:rsidR="00A40D8F">
        <w:t>m</w:t>
      </w:r>
      <w:r w:rsidR="00E15304">
        <w:t>, jak i również często używano sformowania „stara się”.</w:t>
      </w:r>
      <w:r w:rsidR="0067722E">
        <w:t xml:space="preserve"> </w:t>
      </w:r>
      <w:r w:rsidR="00E15304">
        <w:t xml:space="preserve">Negatywnych wypowiedzi </w:t>
      </w:r>
      <w:r w:rsidR="00C11994">
        <w:t>pojawiło się 9%</w:t>
      </w:r>
      <w:r w:rsidR="00E15304">
        <w:t xml:space="preserve"> i podkreślały one wywieranie presji </w:t>
      </w:r>
      <w:r w:rsidR="001854EC">
        <w:br/>
      </w:r>
      <w:r w:rsidR="00E15304">
        <w:t xml:space="preserve">i narzucanie rozwiązań zespołowi, </w:t>
      </w:r>
      <w:r w:rsidR="00B27CBA">
        <w:t>niewywiązywanie</w:t>
      </w:r>
      <w:r w:rsidR="00E15304">
        <w:t xml:space="preserve"> się ze swoich obowiązków, czasem był to Kierownik, </w:t>
      </w:r>
      <w:r w:rsidR="00E15304">
        <w:lastRenderedPageBreak/>
        <w:t>wprowadza</w:t>
      </w:r>
      <w:r w:rsidR="00C11994">
        <w:t>nie</w:t>
      </w:r>
      <w:r w:rsidR="00E15304">
        <w:t xml:space="preserve"> zamieszani</w:t>
      </w:r>
      <w:r w:rsidR="00C11994">
        <w:t>a</w:t>
      </w:r>
      <w:r w:rsidR="00E15304">
        <w:t xml:space="preserve"> oraz jedna opinia, </w:t>
      </w:r>
      <w:r w:rsidR="007C71E4">
        <w:t>że</w:t>
      </w:r>
      <w:r w:rsidR="00E15304">
        <w:t xml:space="preserve"> rola ta jest zbędna i zespół jest w stanie sam pilnować ceremonii (co tylko potwierdza dojrzałość i samoorganizacje zespołu).</w:t>
      </w:r>
    </w:p>
    <w:p w:rsidR="0028448D" w:rsidRPr="0028448D" w:rsidRDefault="0028448D" w:rsidP="0028448D">
      <w:pPr>
        <w:spacing w:line="312" w:lineRule="auto"/>
        <w:ind w:firstLine="706"/>
        <w:jc w:val="both"/>
      </w:pPr>
    </w:p>
    <w:p w:rsidR="00585C5C" w:rsidRDefault="00585C5C" w:rsidP="0028448D">
      <w:pPr>
        <w:spacing w:line="240" w:lineRule="auto"/>
        <w:jc w:val="center"/>
        <w:rPr>
          <w:rFonts w:ascii="Arial" w:eastAsia="Times New Roman" w:hAnsi="Arial" w:cs="Arial"/>
          <w:sz w:val="20"/>
          <w:szCs w:val="20"/>
          <w:lang w:eastAsia="pl-PL"/>
        </w:rPr>
      </w:pPr>
      <w:r>
        <w:rPr>
          <w:noProof/>
        </w:rPr>
        <w:drawing>
          <wp:inline distT="0" distB="0" distL="0" distR="0" wp14:anchorId="6AA84C6A" wp14:editId="70609E90">
            <wp:extent cx="4023360" cy="2743200"/>
            <wp:effectExtent l="0" t="0" r="15240" b="0"/>
            <wp:docPr id="63" name="Wykres 63">
              <a:extLst xmlns:a="http://schemas.openxmlformats.org/drawingml/2006/main">
                <a:ext uri="{FF2B5EF4-FFF2-40B4-BE49-F238E27FC236}">
                  <a16:creationId xmlns:a16="http://schemas.microsoft.com/office/drawing/2014/main" id="{56955CDF-59E7-44C2-BC3B-66567927B7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3765D8" w:rsidRDefault="003765D8" w:rsidP="0028448D">
      <w:pPr>
        <w:spacing w:line="312" w:lineRule="auto"/>
        <w:ind w:firstLine="706"/>
        <w:jc w:val="center"/>
      </w:pPr>
      <w:r w:rsidRPr="0028448D">
        <w:t>Rys. 5.49</w:t>
      </w:r>
      <w:r w:rsidR="0028448D">
        <w:t xml:space="preserve"> Stosunek do Scrum </w:t>
      </w:r>
      <w:r w:rsidR="009B418C">
        <w:t>M</w:t>
      </w:r>
      <w:r w:rsidR="0028448D">
        <w:t>astera</w:t>
      </w:r>
    </w:p>
    <w:p w:rsidR="0028448D" w:rsidRDefault="0028448D" w:rsidP="0028448D">
      <w:pPr>
        <w:spacing w:line="312" w:lineRule="auto"/>
        <w:ind w:firstLine="706"/>
        <w:jc w:val="center"/>
      </w:pPr>
    </w:p>
    <w:p w:rsidR="0028448D" w:rsidRPr="003765D8" w:rsidRDefault="0028448D" w:rsidP="0028448D">
      <w:pPr>
        <w:spacing w:line="312" w:lineRule="auto"/>
        <w:ind w:firstLine="706"/>
        <w:jc w:val="both"/>
      </w:pPr>
      <w:r>
        <w:t xml:space="preserve">Ostatnie pytanie </w:t>
      </w:r>
      <w:r w:rsidR="00461FBF">
        <w:t xml:space="preserve">3.3 </w:t>
      </w:r>
      <w:r>
        <w:t xml:space="preserve">poruszało temat </w:t>
      </w:r>
      <w:r w:rsidR="00C11994">
        <w:t>oceny</w:t>
      </w:r>
      <w:r>
        <w:t xml:space="preserve"> do </w:t>
      </w:r>
      <w:r w:rsidR="00C11994">
        <w:t>metodyki</w:t>
      </w:r>
      <w:r>
        <w:t xml:space="preserve"> Scrum. Wyniki zostały przedstawione na Rys. 5.50</w:t>
      </w:r>
      <w:r w:rsidR="00E15304">
        <w:t xml:space="preserve"> i jak </w:t>
      </w:r>
      <w:r w:rsidR="00C11994">
        <w:t>można</w:t>
      </w:r>
      <w:r w:rsidR="00E15304">
        <w:t xml:space="preserve"> zauważyć prawie połowa ankietowanych wypowiada się o </w:t>
      </w:r>
      <w:r w:rsidR="009B418C">
        <w:t>metodyce Scrum</w:t>
      </w:r>
      <w:r w:rsidR="00E15304">
        <w:t xml:space="preserve"> pozytywnie. Podkreślają oni dobrą organizację pracy, mniejszy </w:t>
      </w:r>
      <w:r w:rsidR="00B27CBA">
        <w:t>stres,</w:t>
      </w:r>
      <w:r w:rsidR="00E15304">
        <w:t xml:space="preserve"> gdy zadania na dany sprint, są określone a nie podrzucane z dnia na dzień, zauważają pozytywne aspekty planowania, każdy znał swoją role i obowiązki, podkreślali dobre dopasowania </w:t>
      </w:r>
      <w:r w:rsidR="009B418C">
        <w:t>metodyki Scrum</w:t>
      </w:r>
      <w:r w:rsidR="00E15304">
        <w:t xml:space="preserve"> do projektu i zespołu, pomoc </w:t>
      </w:r>
      <w:r w:rsidR="001854EC">
        <w:br/>
      </w:r>
      <w:r w:rsidR="00E15304">
        <w:t xml:space="preserve">w komunikacji, możliwość zmian, przejrzystość w projekcie, </w:t>
      </w:r>
      <w:r w:rsidR="007C71E4">
        <w:t>pomoc</w:t>
      </w:r>
      <w:r w:rsidR="00B27CBA">
        <w:t xml:space="preserve"> w dostarczaniu lepszego produktu oraz ciągłe dążenie do doskonałości. Przechodząc do określeń „skomplikowane” ankietowani zwracali uwagę na zbyt </w:t>
      </w:r>
      <w:r w:rsidR="00C11994">
        <w:t>restrykcyjne</w:t>
      </w:r>
      <w:r w:rsidR="00B27CBA">
        <w:t xml:space="preserve"> trzymanie się zasad, bezsensowną estymację, przerost ceremonii scrumowych, wtrącenia S</w:t>
      </w:r>
      <w:r w:rsidR="009C5286">
        <w:t xml:space="preserve">crum </w:t>
      </w:r>
      <w:r w:rsidR="007C71E4">
        <w:t>M</w:t>
      </w:r>
      <w:r w:rsidR="009C5286">
        <w:t>astera</w:t>
      </w:r>
      <w:r w:rsidR="00B27CBA">
        <w:t xml:space="preserve"> burz</w:t>
      </w:r>
      <w:r w:rsidR="007C71E4">
        <w:t>ące</w:t>
      </w:r>
      <w:r w:rsidR="00B27CBA">
        <w:t xml:space="preserve"> pracę, P</w:t>
      </w:r>
      <w:r w:rsidR="009C5286">
        <w:t xml:space="preserve">roduct </w:t>
      </w:r>
      <w:r w:rsidR="00B27CBA">
        <w:t>O</w:t>
      </w:r>
      <w:r w:rsidR="009C5286">
        <w:t>wner</w:t>
      </w:r>
      <w:r w:rsidR="00B27CBA">
        <w:t xml:space="preserve"> i Analityk, którzy nie uczestniczyli w spotkaniach, nie przekonani do </w:t>
      </w:r>
      <w:r w:rsidR="009B418C">
        <w:t>metodyki Scrum</w:t>
      </w:r>
      <w:r w:rsidR="00B27CBA">
        <w:t xml:space="preserve"> programiści, brak możliwości określenia </w:t>
      </w:r>
      <w:proofErr w:type="spellStart"/>
      <w:r w:rsidR="00B27CBA">
        <w:t>deadline’u</w:t>
      </w:r>
      <w:proofErr w:type="spellEnd"/>
      <w:r w:rsidR="00B27CBA">
        <w:t xml:space="preserve"> biznesowi, bycie nakładką na </w:t>
      </w:r>
      <w:proofErr w:type="spellStart"/>
      <w:r w:rsidR="009C5286">
        <w:t>W</w:t>
      </w:r>
      <w:r w:rsidR="00B27CBA">
        <w:t>aterfalla</w:t>
      </w:r>
      <w:proofErr w:type="spellEnd"/>
      <w:r w:rsidR="00B27CBA">
        <w:t>, zbyt dużo „wrzutek” zadań, biznes nie rozumie</w:t>
      </w:r>
      <w:r w:rsidR="007C71E4">
        <w:t>jący</w:t>
      </w:r>
      <w:r w:rsidR="00B27CBA">
        <w:t xml:space="preserve"> </w:t>
      </w:r>
      <w:r w:rsidR="009C5286">
        <w:t>metodyki Scrum</w:t>
      </w:r>
      <w:r w:rsidR="00B27CBA">
        <w:t xml:space="preserve">, zbyt wiele planowane na </w:t>
      </w:r>
      <w:r w:rsidR="009C5286">
        <w:t>jeden</w:t>
      </w:r>
      <w:r w:rsidR="00B27CBA">
        <w:t xml:space="preserve"> sprint, za wolne, zbyt duży zespół, nie rozumienie wartości scrumowych oraz oczywiście nie przestrzeganie </w:t>
      </w:r>
      <w:r w:rsidR="009C5286">
        <w:t>metodyki Scrum</w:t>
      </w:r>
      <w:r w:rsidR="00B27CBA">
        <w:t xml:space="preserve"> w 100%. Kończąc na negatywnych opiniach, był to projekt, gdzie </w:t>
      </w:r>
      <w:r w:rsidR="009C5286">
        <w:t>metodyka Scrum</w:t>
      </w:r>
      <w:r w:rsidR="00B27CBA">
        <w:t xml:space="preserve"> </w:t>
      </w:r>
      <w:r w:rsidR="009C5286">
        <w:t>nie sprawdziła się</w:t>
      </w:r>
      <w:r w:rsidR="00B27CBA">
        <w:t xml:space="preserve">, jednak była to wina klienta, który nie potrafił wdrożyć </w:t>
      </w:r>
      <w:r w:rsidR="009C5286">
        <w:t xml:space="preserve">metodyki </w:t>
      </w:r>
      <w:r w:rsidR="009C5286">
        <w:lastRenderedPageBreak/>
        <w:t>Scrum</w:t>
      </w:r>
      <w:r w:rsidR="00B27CBA">
        <w:t xml:space="preserve"> po swojej stronie. Inni zarzucali zbyt dużo formalności i obecność wszystkich członków zespołu na ciągłych spotkaniach</w:t>
      </w:r>
      <w:r w:rsidR="009C5286">
        <w:t xml:space="preserve"> oraz to, że metodyka S</w:t>
      </w:r>
      <w:r w:rsidR="00B27CBA">
        <w:t>crum</w:t>
      </w:r>
      <w:r w:rsidR="009C5286">
        <w:t xml:space="preserve"> nie działa, </w:t>
      </w:r>
      <w:r w:rsidR="00B27CBA">
        <w:t xml:space="preserve">gdy programiści są w wielu projektach. Ostatnim dużym zarzutem było to, że </w:t>
      </w:r>
      <w:r w:rsidR="009C5286">
        <w:t>role</w:t>
      </w:r>
      <w:r w:rsidR="00B27CBA">
        <w:t xml:space="preserve"> najbardziej odpowiedzialne</w:t>
      </w:r>
      <w:r w:rsidR="009C5286">
        <w:t xml:space="preserve"> w zespole</w:t>
      </w:r>
      <w:r w:rsidR="00B27CBA">
        <w:t xml:space="preserve"> sobie z nim nie radzą i go nie rozumieją.</w:t>
      </w:r>
    </w:p>
    <w:p w:rsidR="0028448D" w:rsidRPr="0028448D" w:rsidRDefault="0028448D" w:rsidP="0028448D">
      <w:pPr>
        <w:spacing w:line="312" w:lineRule="auto"/>
        <w:ind w:firstLine="706"/>
        <w:jc w:val="center"/>
      </w:pPr>
    </w:p>
    <w:p w:rsidR="00585C5C" w:rsidRDefault="00585C5C" w:rsidP="0028448D">
      <w:pPr>
        <w:spacing w:line="240" w:lineRule="auto"/>
        <w:jc w:val="center"/>
        <w:rPr>
          <w:rFonts w:ascii="Arial" w:eastAsia="Times New Roman" w:hAnsi="Arial" w:cs="Arial"/>
          <w:sz w:val="20"/>
          <w:szCs w:val="20"/>
          <w:lang w:eastAsia="pl-PL"/>
        </w:rPr>
      </w:pPr>
      <w:r>
        <w:rPr>
          <w:noProof/>
        </w:rPr>
        <w:drawing>
          <wp:inline distT="0" distB="0" distL="0" distR="0" wp14:anchorId="47CF0675" wp14:editId="292DE2B7">
            <wp:extent cx="4023360" cy="2926080"/>
            <wp:effectExtent l="0" t="0" r="15240" b="7620"/>
            <wp:docPr id="64" name="Wykres 64">
              <a:extLst xmlns:a="http://schemas.openxmlformats.org/drawingml/2006/main">
                <a:ext uri="{FF2B5EF4-FFF2-40B4-BE49-F238E27FC236}">
                  <a16:creationId xmlns:a16="http://schemas.microsoft.com/office/drawing/2014/main" id="{F8DD0EA7-1EAA-42BE-A31D-8476D37316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3765D8" w:rsidRDefault="003765D8" w:rsidP="0028448D">
      <w:pPr>
        <w:spacing w:line="312" w:lineRule="auto"/>
        <w:ind w:firstLine="706"/>
        <w:jc w:val="center"/>
      </w:pPr>
      <w:r w:rsidRPr="0028448D">
        <w:t>Rys. 5.50</w:t>
      </w:r>
      <w:r w:rsidR="0028448D">
        <w:t xml:space="preserve"> Stosunek do</w:t>
      </w:r>
      <w:r w:rsidR="009B418C">
        <w:t xml:space="preserve"> metodyki</w:t>
      </w:r>
      <w:r w:rsidR="0028448D">
        <w:t xml:space="preserve"> Scrum</w:t>
      </w:r>
    </w:p>
    <w:p w:rsidR="00B27CBA" w:rsidRDefault="00B27CBA" w:rsidP="0028448D">
      <w:pPr>
        <w:spacing w:line="312" w:lineRule="auto"/>
        <w:ind w:firstLine="706"/>
        <w:jc w:val="center"/>
      </w:pPr>
    </w:p>
    <w:p w:rsidR="00974DC6" w:rsidRDefault="00974DC6" w:rsidP="00974DC6">
      <w:pPr>
        <w:spacing w:line="312" w:lineRule="auto"/>
        <w:ind w:firstLine="706"/>
        <w:jc w:val="both"/>
      </w:pPr>
      <w:r>
        <w:t xml:space="preserve">Przeprowadzone przeze mnie wywiady dotyczyły grupy 20% ankietowanych, byli to zarówno studenci jak i absolwenci. W grupie przeważali programiści, jednak pojawił się również Product Owner i Scrum Master. Bezpośrednie rozmowy pozwoliły mi na dokładniejsze zrozumienie przedstawianej przez ankietowanych adaptacji metodyki Scrum, byli </w:t>
      </w:r>
      <w:r w:rsidR="003242FB">
        <w:t xml:space="preserve">oni </w:t>
      </w:r>
      <w:r>
        <w:t xml:space="preserve">w stanie wytłumaczyć jak i dlaczego dochodziło do łamania i modyfikacji zasad określonych w Scrum Guide. </w:t>
      </w:r>
      <w:r w:rsidR="003242FB">
        <w:t>Ankieta w formie bezpośredniego wywiadu pozwoliła mi również na dokładne wyjaśnienie pytań osobie ankietowanej, dlatego mogłam mieć pewność, że odpowiedzi na pytania są dokładne i poprawne.</w:t>
      </w:r>
    </w:p>
    <w:p w:rsidR="00D80E5B" w:rsidRDefault="00041E78" w:rsidP="00A66BDC">
      <w:pPr>
        <w:spacing w:line="312" w:lineRule="auto"/>
        <w:ind w:firstLine="706"/>
        <w:jc w:val="both"/>
      </w:pPr>
      <w:r>
        <w:t>Przenalizowałam,</w:t>
      </w:r>
      <w:r w:rsidR="00257839">
        <w:t xml:space="preserve"> ile ankietowanych korzystało z</w:t>
      </w:r>
      <w:r w:rsidR="00D80E5B">
        <w:t xml:space="preserve"> metodyki Scrum zgodnie z zasadami określonymi w Scrum Guide </w:t>
      </w:r>
      <w:r w:rsidR="00257839">
        <w:t xml:space="preserve">i okazało się, że </w:t>
      </w:r>
      <w:r>
        <w:t>było to zaledwie</w:t>
      </w:r>
      <w:r w:rsidR="00257839">
        <w:t xml:space="preserve"> 9%</w:t>
      </w:r>
      <w:r>
        <w:t xml:space="preserve"> zespołów</w:t>
      </w:r>
      <w:r w:rsidR="00257839">
        <w:t xml:space="preserve">. </w:t>
      </w:r>
      <w:r w:rsidR="00D80E5B">
        <w:t xml:space="preserve">Jednak nawet w tych zespołach </w:t>
      </w:r>
      <w:r w:rsidR="001854EC">
        <w:t>pojawiały</w:t>
      </w:r>
      <w:r w:rsidR="00D80E5B">
        <w:t xml:space="preserve"> się sytuacje, gdzie role były określone z góry i zespół potrzebował innych zespołów do wytwarzania </w:t>
      </w:r>
      <w:r w:rsidR="00D80E5B">
        <w:lastRenderedPageBreak/>
        <w:t xml:space="preserve">oprogramowania. Zwróciłam uwagę również na </w:t>
      </w:r>
      <w:r w:rsidR="007C71E4">
        <w:t>opinie</w:t>
      </w:r>
      <w:r w:rsidR="00257839">
        <w:t xml:space="preserve"> </w:t>
      </w:r>
      <w:r w:rsidR="00D80E5B">
        <w:t xml:space="preserve">tych 9 % </w:t>
      </w:r>
      <w:r w:rsidR="00257839">
        <w:t xml:space="preserve">dotyczące </w:t>
      </w:r>
      <w:r>
        <w:t>oceny metodyki Scrum</w:t>
      </w:r>
      <w:r w:rsidR="00257839">
        <w:t xml:space="preserve"> </w:t>
      </w:r>
      <w:r w:rsidR="00D80E5B">
        <w:t xml:space="preserve">i </w:t>
      </w:r>
      <w:r w:rsidR="00257839">
        <w:t xml:space="preserve">były mieszane, nie wypowiadali się negatywnie jednak mieli zastrzeżenia do </w:t>
      </w:r>
      <w:r>
        <w:t xml:space="preserve">nadmiaru </w:t>
      </w:r>
      <w:r w:rsidR="00257839">
        <w:t>ceremonii i przerostu formalnośc</w:t>
      </w:r>
      <w:r w:rsidR="00D80E5B">
        <w:t>i</w:t>
      </w:r>
      <w:r w:rsidR="00A66BDC">
        <w:t xml:space="preserve">. </w:t>
      </w:r>
    </w:p>
    <w:p w:rsidR="00A66BDC" w:rsidRDefault="00A66BDC" w:rsidP="00A66BDC">
      <w:pPr>
        <w:spacing w:line="312" w:lineRule="auto"/>
        <w:ind w:firstLine="706"/>
        <w:jc w:val="both"/>
      </w:pPr>
      <w:r>
        <w:t>Analizując przypadki, gdzie metodyka Scrum nie była wprowadzona zgodnie z zasadami</w:t>
      </w:r>
      <w:r w:rsidR="00D80E5B">
        <w:t>, ale zachowywane były najważniejsze zasady</w:t>
      </w:r>
      <w:r>
        <w:t xml:space="preserve"> </w:t>
      </w:r>
      <w:r w:rsidR="00D80E5B">
        <w:t>wyliczyłam</w:t>
      </w:r>
      <w:r>
        <w:t xml:space="preserve"> 44% zespołów. W </w:t>
      </w:r>
      <w:r w:rsidR="00D80E5B">
        <w:t xml:space="preserve">najczęstszych </w:t>
      </w:r>
      <w:r>
        <w:t xml:space="preserve">odstępstwach </w:t>
      </w:r>
      <w:r w:rsidR="00792711">
        <w:t>pojawiało</w:t>
      </w:r>
      <w:r>
        <w:t xml:space="preserve"> się:</w:t>
      </w:r>
    </w:p>
    <w:p w:rsidR="00D80E5B" w:rsidRDefault="00D80E5B" w:rsidP="00D80E5B">
      <w:pPr>
        <w:pStyle w:val="Akapitzlist"/>
        <w:numPr>
          <w:ilvl w:val="0"/>
          <w:numId w:val="27"/>
        </w:numPr>
        <w:spacing w:line="312" w:lineRule="auto"/>
        <w:jc w:val="both"/>
      </w:pPr>
      <w:r>
        <w:t>Pojawiające się „wrzutki” zadań podczas trwania sprintu (84%)</w:t>
      </w:r>
    </w:p>
    <w:p w:rsidR="00D80E5B" w:rsidRDefault="00D80E5B" w:rsidP="00D80E5B">
      <w:pPr>
        <w:pStyle w:val="Akapitzlist"/>
        <w:numPr>
          <w:ilvl w:val="0"/>
          <w:numId w:val="27"/>
        </w:numPr>
        <w:spacing w:line="312" w:lineRule="auto"/>
        <w:jc w:val="both"/>
      </w:pPr>
      <w:r>
        <w:t>Nietworzenie wykresu wypalania lub nieanalizowanie go (75%)</w:t>
      </w:r>
    </w:p>
    <w:p w:rsidR="00D80E5B" w:rsidRDefault="00D80E5B" w:rsidP="00D80E5B">
      <w:pPr>
        <w:pStyle w:val="Akapitzlist"/>
        <w:numPr>
          <w:ilvl w:val="0"/>
          <w:numId w:val="27"/>
        </w:numPr>
        <w:spacing w:line="312" w:lineRule="auto"/>
        <w:jc w:val="both"/>
      </w:pPr>
      <w:r>
        <w:t>Sprint nie kończący się ukończoną funkcjonalnością (56%)</w:t>
      </w:r>
    </w:p>
    <w:p w:rsidR="00D80E5B" w:rsidRDefault="00D80E5B" w:rsidP="00D80E5B">
      <w:pPr>
        <w:pStyle w:val="Akapitzlist"/>
        <w:numPr>
          <w:ilvl w:val="0"/>
          <w:numId w:val="27"/>
        </w:numPr>
        <w:spacing w:line="312" w:lineRule="auto"/>
        <w:jc w:val="both"/>
      </w:pPr>
      <w:r>
        <w:t>Programiści pracujący w wielu projektach (45%)</w:t>
      </w:r>
    </w:p>
    <w:p w:rsidR="00D80E5B" w:rsidRDefault="00D80E5B" w:rsidP="00D80E5B">
      <w:pPr>
        <w:pStyle w:val="Akapitzlist"/>
        <w:numPr>
          <w:ilvl w:val="0"/>
          <w:numId w:val="27"/>
        </w:numPr>
        <w:spacing w:line="312" w:lineRule="auto"/>
        <w:jc w:val="both"/>
      </w:pPr>
      <w:r>
        <w:t>Brak określonego Definition of Done (38%)</w:t>
      </w:r>
    </w:p>
    <w:p w:rsidR="00D80E5B" w:rsidRDefault="00D80E5B" w:rsidP="00D80E5B">
      <w:pPr>
        <w:pStyle w:val="Akapitzlist"/>
        <w:numPr>
          <w:ilvl w:val="0"/>
          <w:numId w:val="27"/>
        </w:numPr>
        <w:spacing w:line="312" w:lineRule="auto"/>
        <w:jc w:val="both"/>
      </w:pPr>
      <w:r>
        <w:t>Potrzeba współpracy z innymi zespołami w celu dostarczenia rozwiązania (38%)</w:t>
      </w:r>
    </w:p>
    <w:p w:rsidR="00D80E5B" w:rsidRDefault="00D80E5B" w:rsidP="00D80E5B">
      <w:pPr>
        <w:pStyle w:val="Akapitzlist"/>
        <w:numPr>
          <w:ilvl w:val="0"/>
          <w:numId w:val="27"/>
        </w:numPr>
        <w:spacing w:line="312" w:lineRule="auto"/>
        <w:jc w:val="both"/>
      </w:pPr>
      <w:r>
        <w:t>Określanie ról w zespole (27%)</w:t>
      </w:r>
    </w:p>
    <w:p w:rsidR="00A66BDC" w:rsidRDefault="00A66BDC" w:rsidP="00A66BDC">
      <w:pPr>
        <w:pStyle w:val="Akapitzlist"/>
        <w:numPr>
          <w:ilvl w:val="0"/>
          <w:numId w:val="27"/>
        </w:numPr>
        <w:spacing w:line="312" w:lineRule="auto"/>
        <w:jc w:val="both"/>
      </w:pPr>
      <w:r>
        <w:t>Nieokreślanie celu sprintu (27%)</w:t>
      </w:r>
    </w:p>
    <w:p w:rsidR="00A66BDC" w:rsidRDefault="00A66BDC" w:rsidP="00A66BDC">
      <w:pPr>
        <w:pStyle w:val="Akapitzlist"/>
        <w:numPr>
          <w:ilvl w:val="0"/>
          <w:numId w:val="27"/>
        </w:numPr>
        <w:spacing w:line="312" w:lineRule="auto"/>
        <w:jc w:val="both"/>
      </w:pPr>
      <w:r>
        <w:t xml:space="preserve">Nie </w:t>
      </w:r>
      <w:r w:rsidR="00792711">
        <w:t>zmieniający</w:t>
      </w:r>
      <w:r>
        <w:t xml:space="preserve"> się Backlog (</w:t>
      </w:r>
      <w:r w:rsidR="00792711">
        <w:t>11%</w:t>
      </w:r>
      <w:r>
        <w:t>)</w:t>
      </w:r>
    </w:p>
    <w:p w:rsidR="00A66BDC" w:rsidRDefault="00A66BDC" w:rsidP="00A66BDC">
      <w:pPr>
        <w:pStyle w:val="Akapitzlist"/>
        <w:numPr>
          <w:ilvl w:val="0"/>
          <w:numId w:val="27"/>
        </w:numPr>
        <w:spacing w:line="312" w:lineRule="auto"/>
        <w:jc w:val="both"/>
      </w:pPr>
      <w:r>
        <w:t>Brak szacowania czasochłonności (</w:t>
      </w:r>
      <w:r w:rsidR="00792711">
        <w:t>9%</w:t>
      </w:r>
      <w:r>
        <w:t>)</w:t>
      </w:r>
    </w:p>
    <w:p w:rsidR="00792711" w:rsidRDefault="00792711" w:rsidP="009B1BE2">
      <w:pPr>
        <w:spacing w:line="312" w:lineRule="auto"/>
        <w:ind w:firstLine="706"/>
        <w:jc w:val="both"/>
      </w:pPr>
      <w:r>
        <w:t xml:space="preserve">W tej grupie </w:t>
      </w:r>
      <w:r w:rsidR="009B1BE2">
        <w:t>85</w:t>
      </w:r>
      <w:r>
        <w:t xml:space="preserve">% ankietowanych wypowiadało się pozytywnie na temat daily, </w:t>
      </w:r>
      <w:r w:rsidR="009B1BE2">
        <w:t>7</w:t>
      </w:r>
      <w:r>
        <w:t>% negatywnie</w:t>
      </w:r>
      <w:r w:rsidR="009B1BE2">
        <w:t xml:space="preserve"> (</w:t>
      </w:r>
      <w:r w:rsidR="00D80E5B">
        <w:t xml:space="preserve">min. </w:t>
      </w:r>
      <w:r w:rsidR="009B1BE2">
        <w:t>byli w jednym pokoju lub osoba, które nie jest zaangażowana w ten projekt musiała uczestniczyć)</w:t>
      </w:r>
      <w:r>
        <w:t xml:space="preserve">, 4% </w:t>
      </w:r>
      <w:r w:rsidR="00C22D70">
        <w:t>skomplikowanie</w:t>
      </w:r>
      <w:r w:rsidR="009B1BE2">
        <w:t xml:space="preserve"> (</w:t>
      </w:r>
      <w:r w:rsidR="00D80E5B">
        <w:t>zwrócenie uwagi na przedłużanie</w:t>
      </w:r>
      <w:r w:rsidR="009B1BE2">
        <w:t>)</w:t>
      </w:r>
      <w:r>
        <w:t xml:space="preserve"> i </w:t>
      </w:r>
      <w:r w:rsidR="009B1BE2">
        <w:t>4</w:t>
      </w:r>
      <w:r>
        <w:t xml:space="preserve">% nie odpowiedziało. Na temat Scrum </w:t>
      </w:r>
      <w:r w:rsidR="006B5C82">
        <w:t>M</w:t>
      </w:r>
      <w:r>
        <w:t xml:space="preserve">astera </w:t>
      </w:r>
      <w:r w:rsidR="009B1BE2">
        <w:t>6</w:t>
      </w:r>
      <w:r w:rsidR="00867168">
        <w:t>2</w:t>
      </w:r>
      <w:r>
        <w:t>% wypowiedziało się pozytywnie, 4% negatywnie</w:t>
      </w:r>
      <w:r w:rsidR="009B1BE2">
        <w:t xml:space="preserve"> (</w:t>
      </w:r>
      <w:r w:rsidR="00D80E5B">
        <w:t xml:space="preserve">min. </w:t>
      </w:r>
      <w:r w:rsidR="009B1BE2">
        <w:t>jest</w:t>
      </w:r>
      <w:r w:rsidR="00867168">
        <w:t xml:space="preserve"> </w:t>
      </w:r>
      <w:r w:rsidR="009B1BE2">
        <w:t xml:space="preserve">bardziej </w:t>
      </w:r>
      <w:r w:rsidR="00867168">
        <w:t>koordynatorem</w:t>
      </w:r>
      <w:r w:rsidR="009B1BE2">
        <w:t xml:space="preserve"> projektu</w:t>
      </w:r>
      <w:r w:rsidR="00D80E5B">
        <w:t xml:space="preserve"> lub </w:t>
      </w:r>
      <w:r w:rsidR="00867168">
        <w:t>programista,</w:t>
      </w:r>
      <w:r w:rsidR="009B1BE2">
        <w:t xml:space="preserve"> który konsultuje się z P</w:t>
      </w:r>
      <w:r w:rsidR="00D80E5B">
        <w:t xml:space="preserve">roduct </w:t>
      </w:r>
      <w:proofErr w:type="spellStart"/>
      <w:r w:rsidR="009B1BE2">
        <w:t>O</w:t>
      </w:r>
      <w:r w:rsidR="00D80E5B">
        <w:t>wnerem</w:t>
      </w:r>
      <w:proofErr w:type="spellEnd"/>
      <w:r w:rsidR="009B1BE2">
        <w:t>)</w:t>
      </w:r>
      <w:r>
        <w:t xml:space="preserve">, </w:t>
      </w:r>
      <w:r w:rsidR="009B1BE2">
        <w:t>18</w:t>
      </w:r>
      <w:r>
        <w:t>% skomplikowanie</w:t>
      </w:r>
      <w:r w:rsidR="009B1BE2">
        <w:t xml:space="preserve"> (</w:t>
      </w:r>
      <w:r w:rsidR="00D80E5B">
        <w:t xml:space="preserve">min. Zbyt restrykcyjne </w:t>
      </w:r>
      <w:r w:rsidR="009B1BE2">
        <w:t xml:space="preserve">pilnowanie zasad, </w:t>
      </w:r>
      <w:r w:rsidR="00D80E5B">
        <w:t>małe doświadczenie</w:t>
      </w:r>
      <w:r w:rsidR="009B1BE2">
        <w:t>, przedłuża</w:t>
      </w:r>
      <w:r w:rsidR="00D80E5B">
        <w:t>nie</w:t>
      </w:r>
      <w:r w:rsidR="009B1BE2">
        <w:t xml:space="preserve"> spotka</w:t>
      </w:r>
      <w:r w:rsidR="00D80E5B">
        <w:t>ń</w:t>
      </w:r>
      <w:r w:rsidR="009B1BE2">
        <w:t>)</w:t>
      </w:r>
      <w:r>
        <w:t xml:space="preserve"> i 1</w:t>
      </w:r>
      <w:r w:rsidR="00867168">
        <w:t>6</w:t>
      </w:r>
      <w:r>
        <w:t xml:space="preserve">% nie odpowiedziało. Jeśli chodzi </w:t>
      </w:r>
      <w:r w:rsidR="001854EC">
        <w:br/>
      </w:r>
      <w:r>
        <w:t>o samą ocenę metodyki Scrum 4</w:t>
      </w:r>
      <w:r w:rsidR="00867168">
        <w:t>8</w:t>
      </w:r>
      <w:r>
        <w:t xml:space="preserve">% pozytywnie, </w:t>
      </w:r>
      <w:r w:rsidR="00867168">
        <w:t>16</w:t>
      </w:r>
      <w:r>
        <w:t>% negatywnie</w:t>
      </w:r>
      <w:r w:rsidR="00867168">
        <w:t xml:space="preserve"> (</w:t>
      </w:r>
      <w:r w:rsidR="00D80E5B">
        <w:t xml:space="preserve">min. </w:t>
      </w:r>
      <w:r w:rsidR="00867168">
        <w:t>ciągłe spotkania</w:t>
      </w:r>
      <w:r w:rsidR="00D80E5B">
        <w:t xml:space="preserve">, nie wykorzystywanie potencjału, </w:t>
      </w:r>
      <w:r w:rsidR="00867168">
        <w:t>zarząd nie rozumie</w:t>
      </w:r>
      <w:r w:rsidR="00D80E5B">
        <w:t>jący</w:t>
      </w:r>
      <w:r w:rsidR="00867168">
        <w:t xml:space="preserve"> Agile</w:t>
      </w:r>
      <w:r w:rsidR="00D80E5B">
        <w:t xml:space="preserve"> i zbyt duże skupienie na metodyce Scrum, zamiast na wytwarzaniu oprogramowania</w:t>
      </w:r>
      <w:r w:rsidR="00867168">
        <w:t>)</w:t>
      </w:r>
      <w:r>
        <w:t xml:space="preserve">, </w:t>
      </w:r>
      <w:r w:rsidR="00867168">
        <w:t>25</w:t>
      </w:r>
      <w:r>
        <w:t>% skomplikowanie</w:t>
      </w:r>
      <w:r w:rsidR="00D80E5B">
        <w:t xml:space="preserve"> </w:t>
      </w:r>
      <w:r w:rsidR="00867168">
        <w:t>(</w:t>
      </w:r>
      <w:r w:rsidR="00D80E5B">
        <w:t xml:space="preserve">min. </w:t>
      </w:r>
      <w:r w:rsidR="00867168">
        <w:t>nie przekonani programiści</w:t>
      </w:r>
      <w:r w:rsidR="00D80E5B">
        <w:t xml:space="preserve">, </w:t>
      </w:r>
      <w:r w:rsidR="00867168">
        <w:t>za dużo spotkań i ceremonii</w:t>
      </w:r>
      <w:r w:rsidR="00D80E5B">
        <w:t>, brak zrozumienia ze strony biznesu,</w:t>
      </w:r>
      <w:r w:rsidR="00867168">
        <w:t xml:space="preserve"> za dużo wrzutek</w:t>
      </w:r>
      <w:r w:rsidR="003D26D8">
        <w:t xml:space="preserve"> i </w:t>
      </w:r>
      <w:r w:rsidR="00D80E5B">
        <w:t>nie do końca trzymanie się wszystkich zasad metodyki Scrum</w:t>
      </w:r>
      <w:r w:rsidR="00867168">
        <w:t>)</w:t>
      </w:r>
      <w:r>
        <w:t xml:space="preserve"> i 11% nie </w:t>
      </w:r>
      <w:r w:rsidR="003D26D8">
        <w:t>udzieliło odpowiedzi.</w:t>
      </w:r>
    </w:p>
    <w:p w:rsidR="00A260CB" w:rsidRDefault="00A260CB" w:rsidP="009B1BE2">
      <w:pPr>
        <w:spacing w:line="312" w:lineRule="auto"/>
        <w:ind w:firstLine="706"/>
        <w:jc w:val="both"/>
      </w:pPr>
      <w:r>
        <w:t xml:space="preserve">W ostatniej grupie </w:t>
      </w:r>
      <w:r w:rsidR="000E6DCD">
        <w:t xml:space="preserve">47% nie pracujących zgodnie ze metodyką Scrum, pojawiły się </w:t>
      </w:r>
      <w:r w:rsidR="003D26D8">
        <w:t xml:space="preserve">rażące odstępstwa </w:t>
      </w:r>
      <w:r w:rsidR="000E6DCD">
        <w:t>takie</w:t>
      </w:r>
      <w:r w:rsidR="003D26D8">
        <w:t xml:space="preserve"> jak</w:t>
      </w:r>
      <w:r w:rsidR="000E6DCD">
        <w:t>:</w:t>
      </w:r>
    </w:p>
    <w:p w:rsidR="000E6DCD" w:rsidRDefault="000E6DCD" w:rsidP="000E6DCD">
      <w:pPr>
        <w:pStyle w:val="Akapitzlist"/>
        <w:numPr>
          <w:ilvl w:val="0"/>
          <w:numId w:val="28"/>
        </w:numPr>
        <w:spacing w:line="312" w:lineRule="auto"/>
        <w:jc w:val="both"/>
      </w:pPr>
      <w:r>
        <w:t>Brak Scrum Mastera (51%)</w:t>
      </w:r>
    </w:p>
    <w:p w:rsidR="000E6DCD" w:rsidRDefault="000E6DCD" w:rsidP="000E6DCD">
      <w:pPr>
        <w:pStyle w:val="Akapitzlist"/>
        <w:numPr>
          <w:ilvl w:val="0"/>
          <w:numId w:val="28"/>
        </w:numPr>
        <w:spacing w:line="312" w:lineRule="auto"/>
        <w:jc w:val="both"/>
      </w:pPr>
      <w:r>
        <w:t>Brak Product Ownera (34%)</w:t>
      </w:r>
    </w:p>
    <w:p w:rsidR="000E6DCD" w:rsidRDefault="000E6DCD" w:rsidP="000E6DCD">
      <w:pPr>
        <w:pStyle w:val="Akapitzlist"/>
        <w:numPr>
          <w:ilvl w:val="0"/>
          <w:numId w:val="28"/>
        </w:numPr>
        <w:spacing w:line="312" w:lineRule="auto"/>
        <w:jc w:val="both"/>
      </w:pPr>
      <w:r>
        <w:lastRenderedPageBreak/>
        <w:t>Brak i Scrum Mastera i Product Ownera (19%)</w:t>
      </w:r>
    </w:p>
    <w:p w:rsidR="000E6DCD" w:rsidRDefault="000E6DCD" w:rsidP="000E6DCD">
      <w:pPr>
        <w:pStyle w:val="Akapitzlist"/>
        <w:numPr>
          <w:ilvl w:val="0"/>
          <w:numId w:val="28"/>
        </w:numPr>
        <w:spacing w:line="312" w:lineRule="auto"/>
        <w:jc w:val="both"/>
      </w:pPr>
      <w:r>
        <w:t>Scrum Master i Product Owner to jedna osoba (23%)</w:t>
      </w:r>
    </w:p>
    <w:p w:rsidR="000E6DCD" w:rsidRDefault="000E6DCD" w:rsidP="000E6DCD">
      <w:pPr>
        <w:pStyle w:val="Akapitzlist"/>
        <w:numPr>
          <w:ilvl w:val="0"/>
          <w:numId w:val="28"/>
        </w:numPr>
        <w:spacing w:line="312" w:lineRule="auto"/>
        <w:jc w:val="both"/>
      </w:pPr>
      <w:r>
        <w:t>Brak spotkania przeglądu sprintu (12%)</w:t>
      </w:r>
    </w:p>
    <w:p w:rsidR="000E6DCD" w:rsidRDefault="000E6DCD" w:rsidP="000E6DCD">
      <w:pPr>
        <w:pStyle w:val="Akapitzlist"/>
        <w:numPr>
          <w:ilvl w:val="0"/>
          <w:numId w:val="28"/>
        </w:numPr>
        <w:spacing w:line="312" w:lineRule="auto"/>
        <w:jc w:val="both"/>
      </w:pPr>
      <w:r>
        <w:t>Brak spotkania retrospektywy sprintu (29%)</w:t>
      </w:r>
    </w:p>
    <w:p w:rsidR="000E6DCD" w:rsidRDefault="000E6DCD" w:rsidP="000E6DCD">
      <w:pPr>
        <w:pStyle w:val="Akapitzlist"/>
        <w:numPr>
          <w:ilvl w:val="0"/>
          <w:numId w:val="28"/>
        </w:numPr>
        <w:spacing w:line="312" w:lineRule="auto"/>
        <w:jc w:val="both"/>
      </w:pPr>
      <w:r>
        <w:t>Brak daily (10%)</w:t>
      </w:r>
    </w:p>
    <w:p w:rsidR="000E6DCD" w:rsidRDefault="000E6DCD" w:rsidP="000E6DCD">
      <w:pPr>
        <w:pStyle w:val="Akapitzlist"/>
        <w:numPr>
          <w:ilvl w:val="0"/>
          <w:numId w:val="28"/>
        </w:numPr>
        <w:spacing w:line="312" w:lineRule="auto"/>
        <w:jc w:val="both"/>
      </w:pPr>
      <w:r>
        <w:t>Zmienny czas trwania sprintu (12%)</w:t>
      </w:r>
    </w:p>
    <w:p w:rsidR="000E6DCD" w:rsidRDefault="000E6DCD" w:rsidP="000E6DCD">
      <w:pPr>
        <w:pStyle w:val="Akapitzlist"/>
        <w:numPr>
          <w:ilvl w:val="0"/>
          <w:numId w:val="28"/>
        </w:numPr>
        <w:spacing w:line="312" w:lineRule="auto"/>
        <w:jc w:val="both"/>
      </w:pPr>
      <w:r>
        <w:t>Brak Backlogu sprintu (15%)</w:t>
      </w:r>
    </w:p>
    <w:p w:rsidR="000E6DCD" w:rsidRDefault="000E6DCD" w:rsidP="000E6DCD">
      <w:pPr>
        <w:pStyle w:val="Akapitzlist"/>
        <w:numPr>
          <w:ilvl w:val="0"/>
          <w:numId w:val="28"/>
        </w:numPr>
        <w:spacing w:line="312" w:lineRule="auto"/>
        <w:jc w:val="both"/>
      </w:pPr>
      <w:r>
        <w:t>Zbyt duży zespół programistyczny (21%)</w:t>
      </w:r>
    </w:p>
    <w:p w:rsidR="000E6DCD" w:rsidRDefault="000E6DCD" w:rsidP="000E6DCD">
      <w:pPr>
        <w:spacing w:line="312" w:lineRule="auto"/>
        <w:ind w:firstLine="706"/>
        <w:jc w:val="both"/>
      </w:pPr>
      <w:r>
        <w:t>Jednak mimo wszystko 45% opowiedziało się pozytywnie za metodyką Scrum, 11% negatywnie (</w:t>
      </w:r>
      <w:r w:rsidR="003D26D8">
        <w:t xml:space="preserve">min. </w:t>
      </w:r>
      <w:r>
        <w:t>klient nie współpracował</w:t>
      </w:r>
      <w:r w:rsidR="003D26D8">
        <w:t xml:space="preserve"> i</w:t>
      </w:r>
      <w:r>
        <w:t xml:space="preserve"> odpowiedzialne osoby </w:t>
      </w:r>
      <w:r w:rsidR="003D26D8">
        <w:t>nie rozumiały idei Agile</w:t>
      </w:r>
      <w:r>
        <w:t>), 36% mało mieszane uczucia (</w:t>
      </w:r>
      <w:r w:rsidR="003D26D8">
        <w:t xml:space="preserve">min. </w:t>
      </w:r>
      <w:r>
        <w:t>trzymanie się zasad scrumowych</w:t>
      </w:r>
      <w:r w:rsidR="003D26D8">
        <w:t>, męcząca estymacja, zbyt duży nacisk na metodykę Scrum, Scrum Master przeszkadzający w pracy, nieodpowiednie wdrożenie metodyki Scrum i brak zrozumienia idei zwinnego wytwarzania oprogramowania</w:t>
      </w:r>
      <w:r>
        <w:t>)</w:t>
      </w:r>
      <w:r w:rsidR="003D26D8">
        <w:t xml:space="preserve"> </w:t>
      </w:r>
      <w:r>
        <w:t xml:space="preserve">i 8% nie </w:t>
      </w:r>
      <w:r w:rsidR="003D26D8">
        <w:t>udzieliło odpowiedzi</w:t>
      </w:r>
      <w:r>
        <w:t>.</w:t>
      </w:r>
    </w:p>
    <w:p w:rsidR="003D26D8" w:rsidRDefault="00A66BDC" w:rsidP="00A66BDC">
      <w:pPr>
        <w:spacing w:line="312" w:lineRule="auto"/>
        <w:ind w:firstLine="706"/>
        <w:jc w:val="both"/>
      </w:pPr>
      <w:r>
        <w:t xml:space="preserve"> </w:t>
      </w:r>
      <w:r w:rsidR="00257839">
        <w:t xml:space="preserve">Wychodzą z tego dość proste wnioski – nie powinniśmy </w:t>
      </w:r>
      <w:r w:rsidR="00041E78">
        <w:t>„</w:t>
      </w:r>
      <w:r w:rsidR="00257839">
        <w:t>robić scruma dla scruma</w:t>
      </w:r>
      <w:r w:rsidR="00041E78">
        <w:t>”</w:t>
      </w:r>
      <w:r w:rsidR="00257839">
        <w:t xml:space="preserve">, tylko skupiać się na wynikach, zadowoleniu pracowników i efektach naszej pracy. </w:t>
      </w:r>
      <w:r w:rsidR="003D26D8">
        <w:t xml:space="preserve">W wielu sytuacjach również problem, z metodyką Scrum stoi po stronie Scrum Mastera – nieistnienia w zespole takiej roli lub przypisania tej roli do osoby nie kompetentnej. </w:t>
      </w:r>
      <w:r w:rsidR="002A3DB4">
        <w:t>Więcej na temat pracy Scrum Mastera i raportu „</w:t>
      </w:r>
      <w:proofErr w:type="spellStart"/>
      <w:r w:rsidR="002A3DB4" w:rsidRPr="002A3DB4">
        <w:t>Scrum</w:t>
      </w:r>
      <w:proofErr w:type="spellEnd"/>
      <w:r w:rsidR="002A3DB4" w:rsidRPr="002A3DB4">
        <w:t xml:space="preserve"> Master </w:t>
      </w:r>
      <w:proofErr w:type="spellStart"/>
      <w:r w:rsidR="002A3DB4" w:rsidRPr="002A3DB4">
        <w:t>Trends</w:t>
      </w:r>
      <w:proofErr w:type="spellEnd"/>
      <w:r w:rsidR="002A3DB4" w:rsidRPr="002A3DB4">
        <w:t xml:space="preserve"> 2019</w:t>
      </w:r>
      <w:r w:rsidR="002A3DB4">
        <w:t>”, można znaleźć w artykule [26].</w:t>
      </w:r>
    </w:p>
    <w:p w:rsidR="00B27CBA" w:rsidRDefault="00257839" w:rsidP="00A66BDC">
      <w:pPr>
        <w:spacing w:line="312" w:lineRule="auto"/>
        <w:ind w:firstLine="706"/>
        <w:jc w:val="both"/>
      </w:pPr>
      <w:r>
        <w:t xml:space="preserve">Oczywiście należy też pamiętać, że wszystkie zalecenia </w:t>
      </w:r>
      <w:r w:rsidR="00041E78">
        <w:t>metodyki Scrum,</w:t>
      </w:r>
      <w:r>
        <w:t xml:space="preserve"> nie pojawiły się w </w:t>
      </w:r>
      <w:r w:rsidR="00041E78">
        <w:t>S</w:t>
      </w:r>
      <w:r>
        <w:t xml:space="preserve">crum </w:t>
      </w:r>
      <w:r w:rsidR="00041E78">
        <w:t>G</w:t>
      </w:r>
      <w:r>
        <w:t xml:space="preserve">uide bez przyczyny, dlatego też złą praktyką jest odrzucanie </w:t>
      </w:r>
      <w:r w:rsidR="00041E78">
        <w:t>elementów zaproponowanych przez metodykę</w:t>
      </w:r>
      <w:r>
        <w:t xml:space="preserve"> bez </w:t>
      </w:r>
      <w:r w:rsidR="00041E78">
        <w:t>próby ich implementacji</w:t>
      </w:r>
      <w:r>
        <w:t>. Nie zawsze wszystko udaje się za pierwszym razem</w:t>
      </w:r>
      <w:r w:rsidR="00041E78">
        <w:t>, a metodyka Scrum zakłada dążenie do ciągłej doskonałości i próbowaniu nowych metod i technik</w:t>
      </w:r>
      <w:r>
        <w:t xml:space="preserve">. Przytoczę znaną metodę uczenia się sztuk walki </w:t>
      </w:r>
      <w:proofErr w:type="spellStart"/>
      <w:r>
        <w:t>Shu</w:t>
      </w:r>
      <w:proofErr w:type="spellEnd"/>
      <w:r>
        <w:t xml:space="preserve"> Ha </w:t>
      </w:r>
      <w:proofErr w:type="spellStart"/>
      <w:r>
        <w:t>Ri</w:t>
      </w:r>
      <w:proofErr w:type="spellEnd"/>
      <w:r>
        <w:t xml:space="preserve">, która znajduje odwzorowanie również w nauce Agile. </w:t>
      </w:r>
      <w:r w:rsidR="00041E78">
        <w:t>Jest to podejście dzielące naukę nowej metodyki na 3 etapy:</w:t>
      </w:r>
    </w:p>
    <w:p w:rsidR="00257839" w:rsidRDefault="00257839" w:rsidP="00B27CBA">
      <w:pPr>
        <w:spacing w:line="312" w:lineRule="auto"/>
        <w:ind w:firstLine="706"/>
        <w:jc w:val="both"/>
      </w:pPr>
      <w:r>
        <w:t>1) Słuchanie – to powtarzanie, uczenie się</w:t>
      </w:r>
      <w:r w:rsidR="005B45BD">
        <w:t xml:space="preserve"> </w:t>
      </w:r>
      <w:r>
        <w:t>nowych technik, słuchanie nowych rozwiązań, często nie rozumiejąc jeszcze zasad i reguł za nimi stojących. Dlatego też</w:t>
      </w:r>
      <w:r w:rsidR="00E56E7C">
        <w:t xml:space="preserve">, </w:t>
      </w:r>
      <w:r>
        <w:t>oczekiwane jest</w:t>
      </w:r>
      <w:r w:rsidR="00E56E7C">
        <w:t>,</w:t>
      </w:r>
      <w:r>
        <w:t xml:space="preserve"> by w tym etapie </w:t>
      </w:r>
      <w:r w:rsidR="005B45BD">
        <w:t>uczniowie</w:t>
      </w:r>
      <w:r>
        <w:t xml:space="preserve"> </w:t>
      </w:r>
      <w:r w:rsidR="005B45BD">
        <w:t>przestrzegali technik bez odstępstw.</w:t>
      </w:r>
    </w:p>
    <w:p w:rsidR="00257839" w:rsidRDefault="00257839" w:rsidP="00B27CBA">
      <w:pPr>
        <w:spacing w:line="312" w:lineRule="auto"/>
        <w:ind w:firstLine="706"/>
        <w:jc w:val="both"/>
      </w:pPr>
      <w:r>
        <w:t>2) Odłączenie</w:t>
      </w:r>
      <w:r w:rsidR="005B45BD">
        <w:t xml:space="preserve"> – gdy uczeń zrozumie już zasady, zaczyna eksperymentować z różnymi technikami, łączy je lub zaczyna korzystać w innych źródeł.</w:t>
      </w:r>
    </w:p>
    <w:p w:rsidR="00257839" w:rsidRDefault="00257839" w:rsidP="00B27CBA">
      <w:pPr>
        <w:spacing w:line="312" w:lineRule="auto"/>
        <w:ind w:firstLine="706"/>
        <w:jc w:val="both"/>
      </w:pPr>
      <w:r>
        <w:t>3) Opuszczenie</w:t>
      </w:r>
      <w:r w:rsidR="005B45BD">
        <w:t xml:space="preserve"> – w tym stadium uczeń głęboko rozumie zasady i ich konsekwencje. Uczeń staje się nauczycielem tworzącym własne techniki i rozwiązania.</w:t>
      </w:r>
    </w:p>
    <w:p w:rsidR="007C71E4" w:rsidRDefault="005B45BD" w:rsidP="005B45BD">
      <w:pPr>
        <w:spacing w:line="312" w:lineRule="auto"/>
        <w:jc w:val="both"/>
      </w:pPr>
      <w:r>
        <w:lastRenderedPageBreak/>
        <w:tab/>
        <w:t xml:space="preserve">Odnosi się do to wdrażania </w:t>
      </w:r>
      <w:proofErr w:type="spellStart"/>
      <w:r w:rsidR="006B5C82">
        <w:t>meotdyki</w:t>
      </w:r>
      <w:proofErr w:type="spellEnd"/>
      <w:r w:rsidR="006B5C82">
        <w:t xml:space="preserve"> </w:t>
      </w:r>
      <w:proofErr w:type="spellStart"/>
      <w:r>
        <w:t>Scrum</w:t>
      </w:r>
      <w:proofErr w:type="spellEnd"/>
      <w:r>
        <w:t>, na początku powinniśmy przestrzegać wszystkich zasad zgodnie z</w:t>
      </w:r>
      <w:r w:rsidR="00041E78">
        <w:t xml:space="preserve"> opisem w</w:t>
      </w:r>
      <w:r>
        <w:t xml:space="preserve"> Scrum Guid</w:t>
      </w:r>
      <w:r w:rsidR="00041E78">
        <w:t>e</w:t>
      </w:r>
      <w:r>
        <w:t>, jednak z czasem powinniśmy zacząć eksperymentować, dostosowywać się, aż będziemy na tyle dojrzali, że będziemy w stanie sami proponować nowe rozwiązania.</w:t>
      </w:r>
    </w:p>
    <w:p w:rsidR="000177F5" w:rsidRPr="004B693D" w:rsidRDefault="007C71E4" w:rsidP="007C71E4">
      <w:pPr>
        <w:spacing w:line="259" w:lineRule="auto"/>
      </w:pPr>
      <w:r>
        <w:br w:type="page"/>
      </w:r>
    </w:p>
    <w:p w:rsidR="00E66675" w:rsidRPr="00C217C8" w:rsidRDefault="001D5AA5" w:rsidP="00467FE3">
      <w:pPr>
        <w:pStyle w:val="Nagwek2"/>
        <w:numPr>
          <w:ilvl w:val="0"/>
          <w:numId w:val="15"/>
        </w:numPr>
        <w:spacing w:before="0" w:line="312" w:lineRule="auto"/>
        <w:jc w:val="both"/>
        <w:rPr>
          <w:b/>
          <w:sz w:val="32"/>
          <w:szCs w:val="32"/>
        </w:rPr>
      </w:pPr>
      <w:bookmarkStart w:id="13" w:name="_Toc7616614"/>
      <w:r w:rsidRPr="00C217C8">
        <w:rPr>
          <w:b/>
          <w:sz w:val="32"/>
          <w:szCs w:val="32"/>
        </w:rPr>
        <w:lastRenderedPageBreak/>
        <w:t>Wnioski</w:t>
      </w:r>
      <w:bookmarkEnd w:id="13"/>
    </w:p>
    <w:p w:rsidR="00467FE3" w:rsidRPr="00467FE3" w:rsidRDefault="00467FE3" w:rsidP="000177F5">
      <w:pPr>
        <w:spacing w:line="312" w:lineRule="auto"/>
        <w:ind w:left="360" w:firstLine="348"/>
        <w:jc w:val="both"/>
      </w:pPr>
      <w:r>
        <w:t>Opierając się na własnych przemyśleniach,</w:t>
      </w:r>
      <w:r w:rsidR="003D26D8">
        <w:t xml:space="preserve"> doświadczeniu zebranym podczas studiów</w:t>
      </w:r>
      <w:r w:rsidR="003242FB">
        <w:t xml:space="preserve">, </w:t>
      </w:r>
      <w:r w:rsidR="003D26D8">
        <w:t xml:space="preserve">w pracy </w:t>
      </w:r>
      <w:r w:rsidR="003242FB">
        <w:br/>
      </w:r>
      <w:r w:rsidR="003D26D8">
        <w:t>w metodyce Scrum, r</w:t>
      </w:r>
      <w:r>
        <w:t xml:space="preserve">ozmowach z ankietowanymi i </w:t>
      </w:r>
      <w:r w:rsidR="002A3DB4">
        <w:t>przeglądów literatury,</w:t>
      </w:r>
      <w:r>
        <w:t xml:space="preserve"> wypracowałam listę dobrych praktyk w metod</w:t>
      </w:r>
      <w:r w:rsidR="006B5C82">
        <w:t>yce</w:t>
      </w:r>
      <w:r>
        <w:t xml:space="preserve"> Scrum:</w:t>
      </w:r>
    </w:p>
    <w:p w:rsidR="00E66675" w:rsidRDefault="00630447" w:rsidP="000177F5">
      <w:pPr>
        <w:pStyle w:val="Akapitzlist"/>
        <w:numPr>
          <w:ilvl w:val="0"/>
          <w:numId w:val="22"/>
        </w:numPr>
        <w:spacing w:line="312" w:lineRule="auto"/>
        <w:jc w:val="both"/>
      </w:pPr>
      <w:r w:rsidRPr="00630447">
        <w:rPr>
          <w:b/>
        </w:rPr>
        <w:t>Wdrażanie metodyki Scrum.</w:t>
      </w:r>
      <w:r>
        <w:t xml:space="preserve"> </w:t>
      </w:r>
      <w:r w:rsidR="009E1AA9">
        <w:t xml:space="preserve">Po pierwsze proces wdrażania </w:t>
      </w:r>
      <w:r w:rsidR="006B5C82">
        <w:t>metodyki Scrum,</w:t>
      </w:r>
      <w:r w:rsidR="009E1AA9">
        <w:t xml:space="preserve"> </w:t>
      </w:r>
      <w:r w:rsidR="00003222">
        <w:t>powinien</w:t>
      </w:r>
      <w:r w:rsidR="009E1AA9">
        <w:t xml:space="preserve"> być dobrze przeanalizowany przez </w:t>
      </w:r>
      <w:r w:rsidR="00003222">
        <w:t xml:space="preserve">wdrażającą </w:t>
      </w:r>
      <w:r w:rsidR="009E1AA9">
        <w:t xml:space="preserve">organizację. Nie może to być zmiana tylko jednego zespołu, tylko strategii całej firmy. Należy mieć świadomość, że jest to proces długi i kosztowny. Firma musi być na niego dobrze przygotowana i </w:t>
      </w:r>
      <w:r w:rsidR="003242FB">
        <w:t>zgadzać się</w:t>
      </w:r>
      <w:r w:rsidR="009E1AA9">
        <w:t xml:space="preserve"> na reorganizacje procesów nie zgodnych z </w:t>
      </w:r>
      <w:r>
        <w:t>metodyką Scrum</w:t>
      </w:r>
      <w:r w:rsidR="009E1AA9">
        <w:t xml:space="preserve">. </w:t>
      </w:r>
      <w:r w:rsidR="008C0645">
        <w:t>[5, 8, 10, 21]</w:t>
      </w:r>
    </w:p>
    <w:p w:rsidR="00E66675" w:rsidRDefault="00630447" w:rsidP="000177F5">
      <w:pPr>
        <w:pStyle w:val="Akapitzlist"/>
        <w:numPr>
          <w:ilvl w:val="0"/>
          <w:numId w:val="22"/>
        </w:numPr>
        <w:spacing w:line="312" w:lineRule="auto"/>
        <w:jc w:val="both"/>
      </w:pPr>
      <w:r w:rsidRPr="00630447">
        <w:rPr>
          <w:b/>
        </w:rPr>
        <w:t>Dobór metodyki do projektu.</w:t>
      </w:r>
      <w:r>
        <w:t xml:space="preserve"> </w:t>
      </w:r>
      <w:r w:rsidR="006B5C82">
        <w:t xml:space="preserve">Metodykę </w:t>
      </w:r>
      <w:r w:rsidR="009E1AA9">
        <w:t xml:space="preserve">Scrum można wdrożyć oczywiście do każdego projektu, jednakże istnieją projekty, w których sprawdza się gorzej i powinno się </w:t>
      </w:r>
      <w:r w:rsidR="00003222">
        <w:t>wziąć pod uwagę</w:t>
      </w:r>
      <w:r w:rsidR="009E1AA9">
        <w:t>, czy nie lepsza byłaby inna metoda zwinna. Przykładowo w projektach utrzymaniowych, gdzie musimy reagować na zmiany na bieżąco, gdy specyfika firmy jest taka, że programiści pracują jednocześnie przy wielu projektach</w:t>
      </w:r>
      <w:r w:rsidR="00003222">
        <w:t xml:space="preserve"> lub </w:t>
      </w:r>
      <w:r w:rsidR="009E1AA9">
        <w:t>gdy zespół jest za duży.</w:t>
      </w:r>
      <w:r w:rsidR="00684733">
        <w:t xml:space="preserve"> </w:t>
      </w:r>
      <w:r>
        <w:t>Nad</w:t>
      </w:r>
      <w:r w:rsidR="00684733">
        <w:t xml:space="preserve"> </w:t>
      </w:r>
      <w:r w:rsidR="006B5C82">
        <w:t>metodyką Scrum</w:t>
      </w:r>
      <w:r w:rsidR="008140B2">
        <w:t xml:space="preserve"> powinniśmy się zastanowić, kiedy pojawiają się fizyczne bariery tj. rozproszony zespół po innych strefach czasowych. Problemem </w:t>
      </w:r>
      <w:r w:rsidR="00003222">
        <w:t>stanowi również</w:t>
      </w:r>
      <w:r w:rsidR="008140B2">
        <w:t xml:space="preserve"> niedoświadczony zespół programistyczny</w:t>
      </w:r>
      <w:r w:rsidR="00003222">
        <w:t>.</w:t>
      </w:r>
      <w:r w:rsidR="008F1D78">
        <w:t xml:space="preserve"> [4</w:t>
      </w:r>
      <w:r w:rsidR="008C0645">
        <w:t>, 21</w:t>
      </w:r>
      <w:r w:rsidR="00330640">
        <w:t>, 33</w:t>
      </w:r>
      <w:r w:rsidR="008C0645">
        <w:t>]</w:t>
      </w:r>
    </w:p>
    <w:p w:rsidR="003076F4" w:rsidRDefault="00630447" w:rsidP="000177F5">
      <w:pPr>
        <w:pStyle w:val="Akapitzlist"/>
        <w:numPr>
          <w:ilvl w:val="0"/>
          <w:numId w:val="22"/>
        </w:numPr>
        <w:spacing w:line="312" w:lineRule="auto"/>
        <w:jc w:val="both"/>
      </w:pPr>
      <w:r>
        <w:rPr>
          <w:b/>
        </w:rPr>
        <w:t>Wybór</w:t>
      </w:r>
      <w:r w:rsidRPr="00630447">
        <w:rPr>
          <w:b/>
        </w:rPr>
        <w:t xml:space="preserve"> elementów metodyki Scrum.</w:t>
      </w:r>
      <w:r>
        <w:t xml:space="preserve"> </w:t>
      </w:r>
      <w:r w:rsidR="003076F4">
        <w:t xml:space="preserve">Bardzo częstym błędem jest usuwanie elementów, które nam nie pasują, </w:t>
      </w:r>
      <w:r w:rsidR="00A774F3">
        <w:t>te najczęściej usuwane</w:t>
      </w:r>
      <w:r w:rsidR="003076F4">
        <w:t xml:space="preserve"> opisane są </w:t>
      </w:r>
      <w:r w:rsidR="00003222">
        <w:t>w osobnych punktach</w:t>
      </w:r>
      <w:r w:rsidR="003076F4">
        <w:t xml:space="preserve">, jednak chciałabym zwrócić uwagę na fakt, że powinno jak najdłużej dążyć się do wprowadzania nakazów </w:t>
      </w:r>
      <w:r w:rsidR="006B5C82">
        <w:t>metodyki Scrum</w:t>
      </w:r>
      <w:r w:rsidR="003076F4">
        <w:t xml:space="preserve">. Nie wszystko działa od samego początku i jeśli nie działa oznacza </w:t>
      </w:r>
      <w:r w:rsidR="00003222">
        <w:t xml:space="preserve">to </w:t>
      </w:r>
      <w:r w:rsidR="003076F4">
        <w:t xml:space="preserve">zazwyczaj, że jest źle zaimplementowane i powinniśmy spróbować innego sposobu. W </w:t>
      </w:r>
      <w:r w:rsidR="006B5C82">
        <w:t>metodyce Scrum</w:t>
      </w:r>
      <w:r w:rsidR="003076F4">
        <w:t xml:space="preserve"> chodzi </w:t>
      </w:r>
      <w:r w:rsidR="00D7440F">
        <w:br/>
      </w:r>
      <w:r w:rsidR="003076F4">
        <w:t xml:space="preserve">o dopasowywanie się, nie o wybieranie </w:t>
      </w:r>
      <w:r w:rsidR="00003222">
        <w:t>pasujących nam elementów.</w:t>
      </w:r>
      <w:r w:rsidR="008C0645">
        <w:t xml:space="preserve"> [32]</w:t>
      </w:r>
    </w:p>
    <w:p w:rsidR="00E66675" w:rsidRPr="00467FE3" w:rsidRDefault="003D65C1" w:rsidP="000177F5">
      <w:pPr>
        <w:pStyle w:val="Akapitzlist"/>
        <w:numPr>
          <w:ilvl w:val="0"/>
          <w:numId w:val="22"/>
        </w:numPr>
        <w:spacing w:line="312" w:lineRule="auto"/>
        <w:jc w:val="both"/>
      </w:pPr>
      <w:r w:rsidRPr="003D65C1">
        <w:rPr>
          <w:b/>
        </w:rPr>
        <w:t>Metodyka Scrum jako rozwiązanie problemów organizacji.</w:t>
      </w:r>
      <w:r>
        <w:t xml:space="preserve"> </w:t>
      </w:r>
      <w:r w:rsidR="003076F4">
        <w:t xml:space="preserve">Należy pamiętać, że </w:t>
      </w:r>
      <w:r w:rsidR="006B5C82">
        <w:t>metodyka Scrum</w:t>
      </w:r>
      <w:r w:rsidR="003076F4">
        <w:t xml:space="preserve"> jest nowym sposobem myślenia, </w:t>
      </w:r>
      <w:r w:rsidR="00390D7A">
        <w:t>nie rozwiązaniem</w:t>
      </w:r>
      <w:r w:rsidR="00E66675">
        <w:t xml:space="preserve"> problemów. Wdrożenie </w:t>
      </w:r>
      <w:r w:rsidR="006B5C82">
        <w:t>metodyki Scrum</w:t>
      </w:r>
      <w:r w:rsidR="00E66675">
        <w:t xml:space="preserve"> nie spowoduje nagle ze </w:t>
      </w:r>
      <w:r w:rsidR="003076F4">
        <w:t>znikną</w:t>
      </w:r>
      <w:r w:rsidR="00E66675">
        <w:t xml:space="preserve"> wszystkie problemy</w:t>
      </w:r>
      <w:r w:rsidR="003076F4">
        <w:t xml:space="preserve">, </w:t>
      </w:r>
      <w:r w:rsidR="003076F4" w:rsidRPr="00390D7A">
        <w:t xml:space="preserve">jednak firmy często dokładnie tego oczekują. Jeśli problem istniał, to będzie najpewniej istniał </w:t>
      </w:r>
      <w:r w:rsidR="003076F4" w:rsidRPr="00467FE3">
        <w:t xml:space="preserve">dalej, co najwyżej </w:t>
      </w:r>
      <w:r w:rsidR="006B5C82">
        <w:t>metodyka Scrum</w:t>
      </w:r>
      <w:r w:rsidR="003076F4" w:rsidRPr="00467FE3">
        <w:t xml:space="preserve"> ukaże nam </w:t>
      </w:r>
      <w:r w:rsidR="00467FE3" w:rsidRPr="00467FE3">
        <w:t>miejsce,</w:t>
      </w:r>
      <w:r w:rsidR="003076F4" w:rsidRPr="00467FE3">
        <w:t xml:space="preserve"> w którym występuje.</w:t>
      </w:r>
      <w:r w:rsidR="008C0645">
        <w:t xml:space="preserve"> [32]</w:t>
      </w:r>
    </w:p>
    <w:p w:rsidR="00E66675" w:rsidRPr="00390D7A" w:rsidRDefault="003D65C1" w:rsidP="000177F5">
      <w:pPr>
        <w:pStyle w:val="Akapitzlist"/>
        <w:numPr>
          <w:ilvl w:val="0"/>
          <w:numId w:val="22"/>
        </w:numPr>
        <w:spacing w:line="312" w:lineRule="auto"/>
        <w:jc w:val="both"/>
        <w:rPr>
          <w:highlight w:val="yellow"/>
        </w:rPr>
      </w:pPr>
      <w:r w:rsidRPr="003D65C1">
        <w:rPr>
          <w:b/>
        </w:rPr>
        <w:t>Estymacje.</w:t>
      </w:r>
      <w:r>
        <w:t xml:space="preserve"> </w:t>
      </w:r>
      <w:r w:rsidR="00467FE3" w:rsidRPr="00467FE3">
        <w:t>Często</w:t>
      </w:r>
      <w:r w:rsidR="00390D7A" w:rsidRPr="00390D7A">
        <w:t xml:space="preserve"> problematyczne okazują się </w:t>
      </w:r>
      <w:r w:rsidR="00024254">
        <w:t>szacowania</w:t>
      </w:r>
      <w:r w:rsidR="00390D7A" w:rsidRPr="00390D7A">
        <w:t xml:space="preserve">, programiści uznają je za zbędne </w:t>
      </w:r>
      <w:r w:rsidR="00A774F3">
        <w:t xml:space="preserve">i są </w:t>
      </w:r>
      <w:r w:rsidR="00024254">
        <w:t>niezadowoleni,</w:t>
      </w:r>
      <w:r w:rsidR="00A774F3">
        <w:t xml:space="preserve"> gdy są </w:t>
      </w:r>
      <w:r w:rsidR="00024254">
        <w:t>do nich</w:t>
      </w:r>
      <w:r w:rsidR="00A774F3">
        <w:t xml:space="preserve"> zmuszani</w:t>
      </w:r>
      <w:r w:rsidR="00390D7A">
        <w:t>. Jednak często problemem jest właśnie to, że traktowane są one jako coś pewne</w:t>
      </w:r>
      <w:r w:rsidR="00024254">
        <w:t>go i ustalonego. E</w:t>
      </w:r>
      <w:r w:rsidR="00390D7A">
        <w:t xml:space="preserve">stymowanie czasu jest bardzo ważne dla klienta, jednak </w:t>
      </w:r>
      <w:r w:rsidR="00D7440F">
        <w:br/>
      </w:r>
      <w:r w:rsidR="00390D7A">
        <w:t>i klient, i programiści powinni wiedzieć, że s</w:t>
      </w:r>
      <w:r w:rsidR="00024254">
        <w:t>ą one</w:t>
      </w:r>
      <w:r w:rsidR="00390D7A">
        <w:t xml:space="preserve"> prognozami i szacowaniami. </w:t>
      </w:r>
      <w:r w:rsidR="00024254">
        <w:t xml:space="preserve">Różne sposoby </w:t>
      </w:r>
      <w:r w:rsidR="00390D7A">
        <w:t>na poprowadzenie esytmat opisan</w:t>
      </w:r>
      <w:r w:rsidR="00024254">
        <w:t>e są</w:t>
      </w:r>
      <w:r w:rsidR="00390D7A">
        <w:t xml:space="preserve"> w książce </w:t>
      </w:r>
      <w:r w:rsidR="00390D7A" w:rsidRPr="00390D7A">
        <w:rPr>
          <w:highlight w:val="yellow"/>
        </w:rPr>
        <w:t>[17]</w:t>
      </w:r>
      <w:r w:rsidR="00024254">
        <w:t>.</w:t>
      </w:r>
      <w:r w:rsidR="008C0645">
        <w:t xml:space="preserve"> [28]</w:t>
      </w:r>
    </w:p>
    <w:p w:rsidR="00E66675" w:rsidRDefault="003D65C1" w:rsidP="000177F5">
      <w:pPr>
        <w:pStyle w:val="Akapitzlist"/>
        <w:numPr>
          <w:ilvl w:val="0"/>
          <w:numId w:val="22"/>
        </w:numPr>
        <w:spacing w:line="312" w:lineRule="auto"/>
        <w:jc w:val="both"/>
      </w:pPr>
      <w:r w:rsidRPr="003D65C1">
        <w:rPr>
          <w:b/>
        </w:rPr>
        <w:lastRenderedPageBreak/>
        <w:t>Problem „niedziałającego Scruma”.</w:t>
      </w:r>
      <w:r>
        <w:t xml:space="preserve"> </w:t>
      </w:r>
      <w:r w:rsidR="00024254">
        <w:t>Napotkać można stwierdzenie,</w:t>
      </w:r>
      <w:r w:rsidR="00390D7A">
        <w:t xml:space="preserve"> że „Scrum nie działa”, jednak </w:t>
      </w:r>
      <w:r w:rsidR="00024254">
        <w:t>powinniśmy zastanowić się</w:t>
      </w:r>
      <w:r w:rsidR="00390D7A">
        <w:t xml:space="preserve">, czy to </w:t>
      </w:r>
      <w:r w:rsidR="006B5C82">
        <w:t>metodyka Scrum</w:t>
      </w:r>
      <w:r w:rsidR="00390D7A">
        <w:t xml:space="preserve"> nie działa, czy też może my nie robimy czegoś źle, a </w:t>
      </w:r>
      <w:r w:rsidR="006B5C82">
        <w:t>metodyka</w:t>
      </w:r>
      <w:r w:rsidR="00390D7A">
        <w:t xml:space="preserve"> nam właśnie bardzo dobrze pokazuje</w:t>
      </w:r>
      <w:r w:rsidR="00024254">
        <w:t>,</w:t>
      </w:r>
      <w:r w:rsidR="00390D7A">
        <w:t xml:space="preserve"> </w:t>
      </w:r>
      <w:r w:rsidR="00024254">
        <w:t>w którym miejscu</w:t>
      </w:r>
      <w:r w:rsidR="00390D7A">
        <w:t xml:space="preserve"> popełniamy ten błąd</w:t>
      </w:r>
      <w:r w:rsidR="00024254">
        <w:t>.</w:t>
      </w:r>
    </w:p>
    <w:p w:rsidR="00E66675" w:rsidRDefault="003D65C1" w:rsidP="000177F5">
      <w:pPr>
        <w:pStyle w:val="Akapitzlist"/>
        <w:numPr>
          <w:ilvl w:val="0"/>
          <w:numId w:val="22"/>
        </w:numPr>
        <w:spacing w:line="312" w:lineRule="auto"/>
        <w:jc w:val="both"/>
      </w:pPr>
      <w:r w:rsidRPr="003D65C1">
        <w:rPr>
          <w:b/>
        </w:rPr>
        <w:t>Aplikacje o dużym stopniu trudności.</w:t>
      </w:r>
      <w:r>
        <w:t xml:space="preserve"> Nie</w:t>
      </w:r>
      <w:r w:rsidR="00390D7A">
        <w:t xml:space="preserve"> </w:t>
      </w:r>
      <w:r w:rsidR="00024254">
        <w:t>powinno się</w:t>
      </w:r>
      <w:r w:rsidR="00390D7A">
        <w:t xml:space="preserve"> narzucać </w:t>
      </w:r>
      <w:r w:rsidR="00024254">
        <w:t xml:space="preserve">zespołowi </w:t>
      </w:r>
      <w:r w:rsidR="00390D7A">
        <w:t xml:space="preserve">skomplikowanych narzędzi i oprogramowania. Przypominając sobie manifest Agile „Ludzie i </w:t>
      </w:r>
      <w:r w:rsidR="00390D7A" w:rsidRPr="00390D7A">
        <w:t>interakcje od procesów i narzędzi</w:t>
      </w:r>
      <w:r w:rsidR="00390D7A">
        <w:t>”. Narzędzia mają nam pomagać, a nie przeszkadzać.</w:t>
      </w:r>
    </w:p>
    <w:p w:rsidR="000E69E6" w:rsidRDefault="003D65C1" w:rsidP="000177F5">
      <w:pPr>
        <w:pStyle w:val="Akapitzlist"/>
        <w:numPr>
          <w:ilvl w:val="0"/>
          <w:numId w:val="22"/>
        </w:numPr>
        <w:spacing w:line="312" w:lineRule="auto"/>
        <w:jc w:val="both"/>
      </w:pPr>
      <w:r w:rsidRPr="003D65C1">
        <w:rPr>
          <w:b/>
        </w:rPr>
        <w:t>Brak inspekcji i adaptacji.</w:t>
      </w:r>
      <w:r>
        <w:t xml:space="preserve"> Błędem</w:t>
      </w:r>
      <w:r w:rsidR="00390D7A">
        <w:t xml:space="preserve"> jest rezygnowanie z inspekcji, adaptacji lub obu. </w:t>
      </w:r>
      <w:r w:rsidR="006B5C82">
        <w:t xml:space="preserve">Metodyka </w:t>
      </w:r>
      <w:r w:rsidR="00390D7A">
        <w:t xml:space="preserve">Scrum opiera się na empiryzmie </w:t>
      </w:r>
      <w:r w:rsidR="000E69E6">
        <w:t xml:space="preserve">i rezygnując z popraw i </w:t>
      </w:r>
      <w:r w:rsidR="00024254">
        <w:t>miejsc do zastanowienia się nad prowadzeniem metodyki</w:t>
      </w:r>
      <w:r w:rsidR="000E69E6">
        <w:t xml:space="preserve">, narzucamy w ten sposób kolejny </w:t>
      </w:r>
      <w:r w:rsidR="00024254">
        <w:t>metodę</w:t>
      </w:r>
      <w:r w:rsidR="000E69E6">
        <w:t xml:space="preserve"> typu kaskadowego, któr</w:t>
      </w:r>
      <w:r w:rsidR="00024254">
        <w:t>a</w:t>
      </w:r>
      <w:r w:rsidR="000E69E6">
        <w:t xml:space="preserve"> nie adaptuj</w:t>
      </w:r>
      <w:r w:rsidR="00024254">
        <w:t>e</w:t>
      </w:r>
      <w:r w:rsidR="000E69E6">
        <w:t xml:space="preserve"> się do </w:t>
      </w:r>
      <w:r w:rsidR="00467FE3">
        <w:t>zmian,</w:t>
      </w:r>
      <w:r w:rsidR="000E69E6">
        <w:t xml:space="preserve"> których ewidentnie potrzebujemy. Zespół nie będzie zadowolony </w:t>
      </w:r>
      <w:r w:rsidR="00D7440F">
        <w:br/>
      </w:r>
      <w:r w:rsidR="006B5C82">
        <w:t>z metodyki Scrum</w:t>
      </w:r>
      <w:r w:rsidR="000E69E6">
        <w:t xml:space="preserve">, jeśli </w:t>
      </w:r>
      <w:r w:rsidR="00024254">
        <w:t>będziemy poprawiać rzeczy, które nie działają</w:t>
      </w:r>
      <w:r w:rsidR="000E69E6">
        <w:t>.</w:t>
      </w:r>
      <w:r w:rsidR="008C0645">
        <w:t xml:space="preserve"> [10]</w:t>
      </w:r>
    </w:p>
    <w:p w:rsidR="00E66675" w:rsidRDefault="003D65C1" w:rsidP="000177F5">
      <w:pPr>
        <w:pStyle w:val="Akapitzlist"/>
        <w:numPr>
          <w:ilvl w:val="0"/>
          <w:numId w:val="22"/>
        </w:numPr>
        <w:spacing w:line="312" w:lineRule="auto"/>
        <w:jc w:val="both"/>
      </w:pPr>
      <w:r w:rsidRPr="003D65C1">
        <w:rPr>
          <w:b/>
        </w:rPr>
        <w:t>Rola kierownika</w:t>
      </w:r>
      <w:r>
        <w:t xml:space="preserve">. </w:t>
      </w:r>
      <w:r w:rsidR="00684733">
        <w:t xml:space="preserve">Musimy pamiętać, że w </w:t>
      </w:r>
      <w:r w:rsidR="006B5C82">
        <w:t>metodyce Scrum</w:t>
      </w:r>
      <w:r w:rsidR="00684733">
        <w:t xml:space="preserve"> nie istnieje rola kierownika, zespół </w:t>
      </w:r>
      <w:r w:rsidR="00024254">
        <w:t>jest</w:t>
      </w:r>
      <w:r w:rsidR="00684733">
        <w:t xml:space="preserve"> samoorganizujący się i </w:t>
      </w:r>
      <w:r w:rsidR="00024254">
        <w:t>posiada</w:t>
      </w:r>
      <w:r w:rsidR="00684733">
        <w:t xml:space="preserve"> władzę. Nie </w:t>
      </w:r>
      <w:r w:rsidR="00024254">
        <w:t>można</w:t>
      </w:r>
      <w:r w:rsidR="00684733">
        <w:t xml:space="preserve"> pozwolić, by kierownik lub Scrum Master narzucał rozwiązania lub rozdzielał zadania. Może on proponować i przekonywać</w:t>
      </w:r>
      <w:r w:rsidR="00024254">
        <w:t xml:space="preserve"> do pewnych rozwiązań</w:t>
      </w:r>
      <w:r w:rsidR="00684733">
        <w:t xml:space="preserve">, jednak to od zespołu </w:t>
      </w:r>
      <w:r w:rsidR="00024254">
        <w:t>należy</w:t>
      </w:r>
      <w:r w:rsidR="00684733">
        <w:t xml:space="preserve"> ostateczna decyzja.</w:t>
      </w:r>
      <w:r w:rsidR="00330640">
        <w:t xml:space="preserve"> [33]</w:t>
      </w:r>
    </w:p>
    <w:p w:rsidR="00684733" w:rsidRDefault="003D65C1" w:rsidP="000177F5">
      <w:pPr>
        <w:pStyle w:val="Akapitzlist"/>
        <w:numPr>
          <w:ilvl w:val="0"/>
          <w:numId w:val="22"/>
        </w:numPr>
        <w:spacing w:line="312" w:lineRule="auto"/>
        <w:jc w:val="both"/>
      </w:pPr>
      <w:r w:rsidRPr="003D65C1">
        <w:rPr>
          <w:b/>
        </w:rPr>
        <w:t>Wymagania projektowe.</w:t>
      </w:r>
      <w:r>
        <w:t xml:space="preserve"> W metodyce Scrum nie ma miejsca na zdefiniowane z góry wymagania projektowe, klient nie może wymagać pracy</w:t>
      </w:r>
      <w:r w:rsidR="00684733">
        <w:t xml:space="preserve"> na zdefiniowanych, szczegółowych</w:t>
      </w:r>
      <w:r>
        <w:t>, niezmiennych</w:t>
      </w:r>
      <w:r w:rsidR="00684733">
        <w:t xml:space="preserve"> wymaganiach. </w:t>
      </w:r>
      <w:r w:rsidR="008C0645">
        <w:t>[32]</w:t>
      </w:r>
    </w:p>
    <w:p w:rsidR="00225921" w:rsidRDefault="003D65C1" w:rsidP="000177F5">
      <w:pPr>
        <w:pStyle w:val="Akapitzlist"/>
        <w:numPr>
          <w:ilvl w:val="0"/>
          <w:numId w:val="22"/>
        </w:numPr>
        <w:spacing w:line="312" w:lineRule="auto"/>
        <w:jc w:val="both"/>
      </w:pPr>
      <w:r w:rsidRPr="003D65C1">
        <w:rPr>
          <w:b/>
        </w:rPr>
        <w:t>Wartości metodyki Scrum.</w:t>
      </w:r>
      <w:r>
        <w:t xml:space="preserve"> Metodyka Scrum opiera się na zespole wyznającym grupę wartości, opisanych w rozdziale 4.</w:t>
      </w:r>
      <w:r w:rsidR="00684733">
        <w:t xml:space="preserve"> </w:t>
      </w:r>
      <w:r>
        <w:t>Wszyscy</w:t>
      </w:r>
      <w:r w:rsidR="00684733">
        <w:t xml:space="preserve"> powinni być ich świadomi i powinny </w:t>
      </w:r>
      <w:r>
        <w:t xml:space="preserve">one </w:t>
      </w:r>
      <w:r w:rsidR="00684733">
        <w:t>być czynnikiem działań.</w:t>
      </w:r>
      <w:r w:rsidR="008C0645">
        <w:t xml:space="preserve"> [10]</w:t>
      </w:r>
    </w:p>
    <w:p w:rsidR="00225921" w:rsidRDefault="003D65C1" w:rsidP="000177F5">
      <w:pPr>
        <w:pStyle w:val="Akapitzlist"/>
        <w:numPr>
          <w:ilvl w:val="0"/>
          <w:numId w:val="22"/>
        </w:numPr>
        <w:spacing w:line="312" w:lineRule="auto"/>
        <w:jc w:val="both"/>
      </w:pPr>
      <w:r w:rsidRPr="003D65C1">
        <w:rPr>
          <w:b/>
        </w:rPr>
        <w:t>Planowanie.</w:t>
      </w:r>
      <w:r>
        <w:t xml:space="preserve"> </w:t>
      </w:r>
      <w:r w:rsidR="008140B2">
        <w:t xml:space="preserve">Czasami za duży nacisk jest kładziony na planowanie. Jest to </w:t>
      </w:r>
      <w:r w:rsidR="007B7DC7">
        <w:t>oczywiście niezbędny element</w:t>
      </w:r>
      <w:r w:rsidR="008140B2">
        <w:t xml:space="preserve"> </w:t>
      </w:r>
      <w:r w:rsidR="006B5C82">
        <w:t>metodyki Scrum</w:t>
      </w:r>
      <w:r w:rsidR="008140B2">
        <w:t xml:space="preserve"> i nie możemy </w:t>
      </w:r>
      <w:r w:rsidR="007B7DC7">
        <w:t>go</w:t>
      </w:r>
      <w:r w:rsidR="008140B2">
        <w:t xml:space="preserve"> pomijać, ale musimy pamiętać, że planowanie ma nam pomagać, a nie przeszkadzać. Nie jesteśmy w stanie zaplanować każdej najmniejszej rzeczy oraz nasze szacowania i plany mogą się zmieniać.</w:t>
      </w:r>
      <w:r w:rsidR="008C0645">
        <w:t xml:space="preserve"> [8</w:t>
      </w:r>
      <w:r w:rsidR="00330640">
        <w:t>, 34</w:t>
      </w:r>
      <w:r w:rsidR="008C0645">
        <w:t>]</w:t>
      </w:r>
    </w:p>
    <w:p w:rsidR="00225921" w:rsidRDefault="007B7DC7" w:rsidP="000177F5">
      <w:pPr>
        <w:pStyle w:val="Akapitzlist"/>
        <w:numPr>
          <w:ilvl w:val="0"/>
          <w:numId w:val="22"/>
        </w:numPr>
        <w:spacing w:line="312" w:lineRule="auto"/>
        <w:jc w:val="both"/>
      </w:pPr>
      <w:r w:rsidRPr="007B7DC7">
        <w:rPr>
          <w:b/>
        </w:rPr>
        <w:t>Ustalona hierarchia w firmie.</w:t>
      </w:r>
      <w:r>
        <w:t xml:space="preserve"> W punkcie 1 poruszony został temat</w:t>
      </w:r>
      <w:r w:rsidR="003D68DE">
        <w:t xml:space="preserve"> gotowości organizacji na zmianę, jednak należy również wziąć pod uwagę hierarchię w firmie i sposób postępowania sprzed zmiany. Jeśli ludzie mają głęboko zakorzenioną </w:t>
      </w:r>
      <w:r>
        <w:t>drabinę odpowiedzialności</w:t>
      </w:r>
      <w:r w:rsidR="002020EF">
        <w:t xml:space="preserve"> w pracy, mogą bać się sami podejmować decyzję i wciąż zgłaszać po pomoc do zwierzchników. </w:t>
      </w:r>
      <w:r>
        <w:t>Przed takim samym problemem stają</w:t>
      </w:r>
      <w:r w:rsidR="002020EF">
        <w:t xml:space="preserve"> osoby nadzorujące, by przestawić się na </w:t>
      </w:r>
      <w:r w:rsidR="001854EC">
        <w:t>to,</w:t>
      </w:r>
      <w:r w:rsidR="002020EF">
        <w:t xml:space="preserve"> że nie mają już takiego wpływu na pracę nad projektem.</w:t>
      </w:r>
      <w:r w:rsidR="008C0645">
        <w:t xml:space="preserve"> [8]</w:t>
      </w:r>
    </w:p>
    <w:p w:rsidR="009F1BBF" w:rsidRDefault="007B7DC7" w:rsidP="000177F5">
      <w:pPr>
        <w:pStyle w:val="Akapitzlist"/>
        <w:numPr>
          <w:ilvl w:val="0"/>
          <w:numId w:val="22"/>
        </w:numPr>
        <w:spacing w:line="312" w:lineRule="auto"/>
        <w:jc w:val="both"/>
      </w:pPr>
      <w:r w:rsidRPr="007B7DC7">
        <w:rPr>
          <w:b/>
        </w:rPr>
        <w:t>Kopiowanie rozwiązań.</w:t>
      </w:r>
      <w:r>
        <w:t xml:space="preserve"> </w:t>
      </w:r>
      <w:r w:rsidR="002020EF">
        <w:t xml:space="preserve">W </w:t>
      </w:r>
      <w:r w:rsidR="006B5C82">
        <w:t>metodyce Scrum</w:t>
      </w:r>
      <w:r w:rsidR="002020EF">
        <w:t xml:space="preserve"> ważna jest nauka na doświadczeniu i błędach, również innych ludzi. Świetnie jest czerpać z doświadczenia innych jednak nie powinniśmy ślepo </w:t>
      </w:r>
      <w:r w:rsidR="002020EF">
        <w:lastRenderedPageBreak/>
        <w:t xml:space="preserve">kopiować po innych osobach. To, że u kogoś działa jeden sposób nie oznacza, że będzie działał </w:t>
      </w:r>
      <w:r w:rsidR="00D7440F">
        <w:br/>
      </w:r>
      <w:r w:rsidR="002020EF">
        <w:t>u nas. Powinniśmy sami dojść do optymalnego rozwiązania, jedynie wzorując się na innych przykładach.</w:t>
      </w:r>
      <w:r w:rsidR="008C0645">
        <w:t xml:space="preserve"> [10]</w:t>
      </w:r>
    </w:p>
    <w:p w:rsidR="009F1BBF" w:rsidRPr="009F1BBF" w:rsidRDefault="007B7DC7" w:rsidP="000177F5">
      <w:pPr>
        <w:pStyle w:val="Akapitzlist"/>
        <w:numPr>
          <w:ilvl w:val="0"/>
          <w:numId w:val="22"/>
        </w:numPr>
        <w:spacing w:line="312" w:lineRule="auto"/>
        <w:jc w:val="both"/>
      </w:pPr>
      <w:r w:rsidRPr="007B7DC7">
        <w:rPr>
          <w:rFonts w:ascii="Calibri" w:hAnsi="Calibri" w:cs="Calibri"/>
          <w:b/>
        </w:rPr>
        <w:t>Nowe reguły pracy.</w:t>
      </w:r>
      <w:r>
        <w:rPr>
          <w:rFonts w:ascii="Calibri" w:hAnsi="Calibri" w:cs="Calibri"/>
        </w:rPr>
        <w:t xml:space="preserve"> </w:t>
      </w:r>
      <w:r w:rsidR="006B5C82">
        <w:rPr>
          <w:rFonts w:ascii="Calibri" w:hAnsi="Calibri" w:cs="Calibri"/>
        </w:rPr>
        <w:t xml:space="preserve">Metodyka </w:t>
      </w:r>
      <w:r w:rsidR="00467FE3">
        <w:rPr>
          <w:rFonts w:ascii="Calibri" w:hAnsi="Calibri" w:cs="Calibri"/>
        </w:rPr>
        <w:t xml:space="preserve">Scrum zachęca do próbowania nowych rzeczy i otwartego umysłu. Często problem pojawia </w:t>
      </w:r>
      <w:r w:rsidR="006B5C82">
        <w:rPr>
          <w:rFonts w:ascii="Calibri" w:hAnsi="Calibri" w:cs="Calibri"/>
        </w:rPr>
        <w:t>się,</w:t>
      </w:r>
      <w:r w:rsidR="00467FE3">
        <w:rPr>
          <w:rFonts w:ascii="Calibri" w:hAnsi="Calibri" w:cs="Calibri"/>
        </w:rPr>
        <w:t xml:space="preserve"> gdy ludzie się zamykają na jeden pomysł - </w:t>
      </w:r>
      <w:r w:rsidR="009F1BBF">
        <w:rPr>
          <w:rFonts w:ascii="Calibri" w:hAnsi="Calibri" w:cs="Calibri"/>
        </w:rPr>
        <w:t>„My mamy swoją metodę pracy, sprawdzała się we wszystkich projektach, nie ma potrzeby jej zmieniać”</w:t>
      </w:r>
      <w:r>
        <w:rPr>
          <w:rFonts w:ascii="Calibri" w:hAnsi="Calibri" w:cs="Calibri"/>
        </w:rPr>
        <w:t>.</w:t>
      </w:r>
      <w:r w:rsidR="00330640">
        <w:rPr>
          <w:rFonts w:ascii="Calibri" w:hAnsi="Calibri" w:cs="Calibri"/>
        </w:rPr>
        <w:t xml:space="preserve"> [13]</w:t>
      </w:r>
    </w:p>
    <w:p w:rsidR="00467FE3" w:rsidRPr="00467FE3" w:rsidRDefault="007B7DC7" w:rsidP="000177F5">
      <w:pPr>
        <w:pStyle w:val="Akapitzlist"/>
        <w:numPr>
          <w:ilvl w:val="0"/>
          <w:numId w:val="22"/>
        </w:numPr>
        <w:spacing w:line="312" w:lineRule="auto"/>
        <w:jc w:val="both"/>
      </w:pPr>
      <w:r w:rsidRPr="007B7DC7">
        <w:rPr>
          <w:rFonts w:ascii="Calibri" w:hAnsi="Calibri" w:cs="Calibri"/>
          <w:b/>
        </w:rPr>
        <w:t>Podział zadań.</w:t>
      </w:r>
      <w:r>
        <w:rPr>
          <w:rFonts w:ascii="Calibri" w:hAnsi="Calibri" w:cs="Calibri"/>
        </w:rPr>
        <w:t xml:space="preserve"> Problem pojawia się, k</w:t>
      </w:r>
      <w:r w:rsidR="00467FE3">
        <w:rPr>
          <w:rFonts w:ascii="Calibri" w:hAnsi="Calibri" w:cs="Calibri"/>
        </w:rPr>
        <w:t>iedy automatycznie zaczynamy przydzielać zadania wg</w:t>
      </w:r>
      <w:r>
        <w:rPr>
          <w:rFonts w:ascii="Calibri" w:hAnsi="Calibri" w:cs="Calibri"/>
        </w:rPr>
        <w:t>.</w:t>
      </w:r>
      <w:r w:rsidR="00467FE3">
        <w:rPr>
          <w:rFonts w:ascii="Calibri" w:hAnsi="Calibri" w:cs="Calibri"/>
        </w:rPr>
        <w:t xml:space="preserve"> klucza. Ta osoba zajmuje się tym</w:t>
      </w:r>
      <w:r>
        <w:rPr>
          <w:rFonts w:ascii="Calibri" w:hAnsi="Calibri" w:cs="Calibri"/>
        </w:rPr>
        <w:t xml:space="preserve"> zagadnieniem</w:t>
      </w:r>
      <w:r w:rsidR="00467FE3">
        <w:rPr>
          <w:rFonts w:ascii="Calibri" w:hAnsi="Calibri" w:cs="Calibri"/>
        </w:rPr>
        <w:t xml:space="preserve">, a ta tym. </w:t>
      </w:r>
      <w:r w:rsidR="006B5C82">
        <w:rPr>
          <w:rFonts w:ascii="Calibri" w:hAnsi="Calibri" w:cs="Calibri"/>
        </w:rPr>
        <w:t xml:space="preserve">Metodyka </w:t>
      </w:r>
      <w:r w:rsidR="00467FE3">
        <w:rPr>
          <w:rFonts w:ascii="Calibri" w:hAnsi="Calibri" w:cs="Calibri"/>
        </w:rPr>
        <w:t>Scrum zachęca do posiadania zestawu umiejętności i zespołów cross-funkcjonalnych.</w:t>
      </w:r>
      <w:r w:rsidR="00330640">
        <w:rPr>
          <w:rFonts w:ascii="Calibri" w:hAnsi="Calibri" w:cs="Calibri"/>
        </w:rPr>
        <w:t xml:space="preserve"> [13]</w:t>
      </w:r>
    </w:p>
    <w:p w:rsidR="00916CF3" w:rsidRDefault="00986882" w:rsidP="000177F5">
      <w:pPr>
        <w:pStyle w:val="Akapitzlist"/>
        <w:numPr>
          <w:ilvl w:val="0"/>
          <w:numId w:val="22"/>
        </w:numPr>
        <w:spacing w:line="312" w:lineRule="auto"/>
        <w:jc w:val="both"/>
      </w:pPr>
      <w:r w:rsidRPr="00986882">
        <w:rPr>
          <w:b/>
        </w:rPr>
        <w:t>Niechęć</w:t>
      </w:r>
      <w:r>
        <w:t xml:space="preserve">. </w:t>
      </w:r>
      <w:r w:rsidR="00467FE3">
        <w:t xml:space="preserve">Co najważniejsze, problem, którego nie jesteśmy w stanie przeskoczyć to </w:t>
      </w:r>
      <w:r w:rsidR="006B5C82">
        <w:t>moment,</w:t>
      </w:r>
      <w:r w:rsidR="00467FE3">
        <w:t xml:space="preserve"> </w:t>
      </w:r>
      <w:r w:rsidR="00D7440F">
        <w:br/>
      </w:r>
      <w:r w:rsidR="00467FE3">
        <w:t>w którym nikt</w:t>
      </w:r>
      <w:r>
        <w:t xml:space="preserve"> w projekcie</w:t>
      </w:r>
      <w:r w:rsidR="00467FE3">
        <w:t xml:space="preserve"> </w:t>
      </w:r>
      <w:r w:rsidR="006B5C82">
        <w:t>metodyki Scrum</w:t>
      </w:r>
      <w:r w:rsidR="00467FE3">
        <w:t xml:space="preserve"> nie chce.</w:t>
      </w:r>
      <w:r w:rsidR="00F609C0">
        <w:t xml:space="preserve"> </w:t>
      </w:r>
      <w:r w:rsidR="00467FE3">
        <w:t>Jeśli wszyscy są negatywnie nastawieni do używania metody, najpewniej obojętne co zrobimy</w:t>
      </w:r>
      <w:r>
        <w:t>,</w:t>
      </w:r>
      <w:r w:rsidR="00467FE3">
        <w:t xml:space="preserve"> nie będzie</w:t>
      </w:r>
      <w:r>
        <w:t>my</w:t>
      </w:r>
      <w:r w:rsidR="00467FE3">
        <w:t xml:space="preserve"> w stanie przekonać ludzi do tego, że jest ona dobra. Bardzo dobra praktyką jest przeprowadzanie szkoleń, zanim </w:t>
      </w:r>
      <w:r w:rsidR="006B5C82">
        <w:t>metodyka Scrum</w:t>
      </w:r>
      <w:r w:rsidR="00467FE3">
        <w:t xml:space="preserve"> zostanie wprowadzon</w:t>
      </w:r>
      <w:r>
        <w:t>a, pozwala to na lepsze zrozumienie wartości i zasad przez członków zespołu.</w:t>
      </w:r>
      <w:r w:rsidR="00D7440F" w:rsidRPr="00D7440F">
        <w:t xml:space="preserve"> </w:t>
      </w:r>
      <w:r w:rsidR="00D7440F">
        <w:t>Wszyscy członkowie zespołu, powinni rozumieć czym metodyka Scrum jest i rozumieć po co są poszczególne spotkania. Jeśli ktoś nie wie po co jest na danym spotkaniu budzi to w nim irytację i niechęć.</w:t>
      </w:r>
      <w:r w:rsidR="008C0645">
        <w:t xml:space="preserve"> [8,10,21, 31</w:t>
      </w:r>
      <w:r w:rsidR="00330640">
        <w:t>,34</w:t>
      </w:r>
      <w:r w:rsidR="008C0645">
        <w:t>]</w:t>
      </w:r>
    </w:p>
    <w:p w:rsidR="00F609C0" w:rsidRDefault="00986882" w:rsidP="000177F5">
      <w:pPr>
        <w:pStyle w:val="Akapitzlist"/>
        <w:numPr>
          <w:ilvl w:val="0"/>
          <w:numId w:val="22"/>
        </w:numPr>
        <w:spacing w:line="312" w:lineRule="auto"/>
        <w:jc w:val="both"/>
      </w:pPr>
      <w:r w:rsidRPr="00986882">
        <w:rPr>
          <w:b/>
        </w:rPr>
        <w:t>Błędne koło.</w:t>
      </w:r>
      <w:r>
        <w:t xml:space="preserve"> </w:t>
      </w:r>
      <w:r w:rsidR="00467FE3">
        <w:t xml:space="preserve">Często możemy wpaść w błędne koło </w:t>
      </w:r>
      <w:r w:rsidR="006B5C82">
        <w:t>metodyki Scrum</w:t>
      </w:r>
      <w:r w:rsidR="00467FE3">
        <w:t xml:space="preserve">, gdzie Product Owner obiecuje klientowi wiele rzeczy, których </w:t>
      </w:r>
      <w:r>
        <w:t>zespół programistyczny nie jest</w:t>
      </w:r>
      <w:r w:rsidR="00467FE3">
        <w:t xml:space="preserve"> w stanie </w:t>
      </w:r>
      <w:r w:rsidR="00A774F3">
        <w:t>dostarczyć</w:t>
      </w:r>
      <w:r w:rsidR="00467FE3">
        <w:t xml:space="preserve">. </w:t>
      </w:r>
      <w:r>
        <w:t>Zostaje</w:t>
      </w:r>
      <w:r w:rsidR="00467FE3">
        <w:t xml:space="preserve"> zaplanowane zbyt dużo zadań na jeden sprint, developerzy starając się wyrobić w czasie tworzą produkt o gorszej jakości. Product Owner jest niezadowolony z powodu obniżenia jakości i na Scrum Masterze wywierana jest presja, która przechodzi na developerów. </w:t>
      </w:r>
      <w:r>
        <w:t xml:space="preserve">Sytuacja wymusza </w:t>
      </w:r>
      <w:r w:rsidR="00467FE3">
        <w:t xml:space="preserve">zatrudnienie dodatkowych developerów i architektów, gdzie oczywiście zwiększa to koszty i </w:t>
      </w:r>
      <w:proofErr w:type="spellStart"/>
      <w:r w:rsidR="00467FE3">
        <w:t>i</w:t>
      </w:r>
      <w:proofErr w:type="spellEnd"/>
      <w:r w:rsidR="00467FE3">
        <w:t xml:space="preserve"> tak produkt nie jest tworzony szybciej. Na koniec nikt nie jest zadowolony i wszyscy uważa, że jest to wina </w:t>
      </w:r>
      <w:r w:rsidR="006B5C82">
        <w:t>metodyki S</w:t>
      </w:r>
      <w:r w:rsidR="00467FE3">
        <w:t>crum.</w:t>
      </w:r>
      <w:r w:rsidR="008C0645">
        <w:t xml:space="preserve"> [14]</w:t>
      </w:r>
    </w:p>
    <w:p w:rsidR="00F609C0" w:rsidRDefault="00986882" w:rsidP="000177F5">
      <w:pPr>
        <w:pStyle w:val="Akapitzlist"/>
        <w:numPr>
          <w:ilvl w:val="0"/>
          <w:numId w:val="22"/>
        </w:numPr>
        <w:spacing w:line="312" w:lineRule="auto"/>
        <w:jc w:val="both"/>
      </w:pPr>
      <w:r w:rsidRPr="00986882">
        <w:rPr>
          <w:b/>
        </w:rPr>
        <w:t>Sposób myślenia.</w:t>
      </w:r>
      <w:r>
        <w:t xml:space="preserve"> </w:t>
      </w:r>
      <w:r w:rsidR="00F609C0">
        <w:t xml:space="preserve">Należy </w:t>
      </w:r>
      <w:r w:rsidR="00467FE3">
        <w:t>pamiętać,</w:t>
      </w:r>
      <w:r w:rsidR="00F609C0">
        <w:t xml:space="preserve"> że nie pracujemy w agile, tylko jesteśmy agile</w:t>
      </w:r>
      <w:r w:rsidR="00467FE3">
        <w:t>. Agile to nie metodyka, tylko sposób myślenia, na który musimy przestawić zespół i biznes.</w:t>
      </w:r>
      <w:r w:rsidR="008C0645">
        <w:t xml:space="preserve"> [5]</w:t>
      </w:r>
    </w:p>
    <w:p w:rsidR="00F609C0" w:rsidRDefault="00986882" w:rsidP="000177F5">
      <w:pPr>
        <w:pStyle w:val="Akapitzlist"/>
        <w:numPr>
          <w:ilvl w:val="0"/>
          <w:numId w:val="22"/>
        </w:numPr>
        <w:spacing w:line="312" w:lineRule="auto"/>
        <w:jc w:val="both"/>
      </w:pPr>
      <w:r w:rsidRPr="00986882">
        <w:rPr>
          <w:b/>
        </w:rPr>
        <w:t>Zdrowy rozsądek.</w:t>
      </w:r>
      <w:r>
        <w:t xml:space="preserve"> </w:t>
      </w:r>
      <w:r w:rsidR="006B5C82">
        <w:t xml:space="preserve">Metodyka </w:t>
      </w:r>
      <w:r w:rsidR="00F609C0">
        <w:t xml:space="preserve">Scrum to </w:t>
      </w:r>
      <w:r w:rsidR="00467FE3">
        <w:t>receptura,</w:t>
      </w:r>
      <w:r w:rsidR="00F609C0">
        <w:t xml:space="preserve"> </w:t>
      </w:r>
      <w:r w:rsidR="00467FE3">
        <w:t>do której musimy się dostosować. Powinniśmy robić rzeczy dlatego że mają one sens, a nie dlatego że tak mówi Scrum Guide. Zawsze na pierwszym miejscu powinien być głos rozsądku.</w:t>
      </w:r>
      <w:r w:rsidR="008C0645">
        <w:t xml:space="preserve"> [4]</w:t>
      </w:r>
    </w:p>
    <w:p w:rsidR="00F609C0" w:rsidRDefault="00986882" w:rsidP="000177F5">
      <w:pPr>
        <w:pStyle w:val="Akapitzlist"/>
        <w:numPr>
          <w:ilvl w:val="0"/>
          <w:numId w:val="22"/>
        </w:numPr>
        <w:spacing w:line="312" w:lineRule="auto"/>
        <w:jc w:val="both"/>
      </w:pPr>
      <w:r w:rsidRPr="00986882">
        <w:rPr>
          <w:b/>
        </w:rPr>
        <w:t>Wielkość zespołu.</w:t>
      </w:r>
      <w:r>
        <w:rPr>
          <w:b/>
        </w:rPr>
        <w:t xml:space="preserve"> </w:t>
      </w:r>
      <w:r w:rsidR="00467FE3">
        <w:t>Przyjęcie z</w:t>
      </w:r>
      <w:r w:rsidR="00F609C0">
        <w:t xml:space="preserve">byt </w:t>
      </w:r>
      <w:r w:rsidR="00467FE3">
        <w:t>dużego</w:t>
      </w:r>
      <w:r w:rsidR="00F609C0">
        <w:t xml:space="preserve"> lub zbyt </w:t>
      </w:r>
      <w:r w:rsidR="00467FE3">
        <w:t>małego</w:t>
      </w:r>
      <w:r w:rsidR="00F609C0">
        <w:t xml:space="preserve"> </w:t>
      </w:r>
      <w:r w:rsidR="00467FE3">
        <w:t xml:space="preserve">zespołu. Zbyt duży zespół będzie utrudniał sprawną i szybką komunikację, przedłużał spotkania i skutkował brakiem pełnego zaangażowania wszystkich członków (nie wszyscy będą słuchali </w:t>
      </w:r>
      <w:r>
        <w:t xml:space="preserve">i </w:t>
      </w:r>
      <w:r w:rsidR="00467FE3">
        <w:t xml:space="preserve">odzywali się na spotkaniach). </w:t>
      </w:r>
      <w:r w:rsidR="00467FE3">
        <w:lastRenderedPageBreak/>
        <w:t xml:space="preserve">Natomiast zbyt mały zespół spowoduje problemy z dowożeniem produktu, najczęściej będzie to zbyt mała </w:t>
      </w:r>
      <w:r>
        <w:t>liczba</w:t>
      </w:r>
      <w:r w:rsidR="00467FE3">
        <w:t xml:space="preserve"> programistów</w:t>
      </w:r>
      <w:r>
        <w:t xml:space="preserve">, co </w:t>
      </w:r>
      <w:r w:rsidR="00467FE3">
        <w:t>zwiększa ryzyko opóźnień w momencie ich urlopów.</w:t>
      </w:r>
      <w:r w:rsidR="008C0645">
        <w:t xml:space="preserve"> [21, 31]</w:t>
      </w:r>
    </w:p>
    <w:p w:rsidR="00F609C0" w:rsidRDefault="00986882" w:rsidP="000177F5">
      <w:pPr>
        <w:pStyle w:val="Akapitzlist"/>
        <w:numPr>
          <w:ilvl w:val="0"/>
          <w:numId w:val="22"/>
        </w:numPr>
        <w:spacing w:line="312" w:lineRule="auto"/>
        <w:jc w:val="both"/>
      </w:pPr>
      <w:r w:rsidRPr="00986882">
        <w:rPr>
          <w:b/>
        </w:rPr>
        <w:t>Zmienny sprint</w:t>
      </w:r>
      <w:r w:rsidR="00467FE3">
        <w:t xml:space="preserve">. Posiadając jedną długość sprintu jesteśmy w stanie określać zdolność zespołu na </w:t>
      </w:r>
      <w:r>
        <w:t>realizację</w:t>
      </w:r>
      <w:r w:rsidR="00467FE3">
        <w:t xml:space="preserve"> zadań. Jeśli długość sprintu nie jest stała, utrudnia nam to planowanie.</w:t>
      </w:r>
      <w:r w:rsidR="008C0645">
        <w:t xml:space="preserve"> [31]</w:t>
      </w:r>
    </w:p>
    <w:p w:rsidR="00F609C0" w:rsidRDefault="00986882" w:rsidP="000177F5">
      <w:pPr>
        <w:pStyle w:val="Akapitzlist"/>
        <w:numPr>
          <w:ilvl w:val="0"/>
          <w:numId w:val="22"/>
        </w:numPr>
        <w:spacing w:line="312" w:lineRule="auto"/>
        <w:jc w:val="both"/>
      </w:pPr>
      <w:r w:rsidRPr="00986882">
        <w:rPr>
          <w:b/>
        </w:rPr>
        <w:t>Nieobecności na spotkaniach</w:t>
      </w:r>
      <w:r>
        <w:t xml:space="preserve">. </w:t>
      </w:r>
      <w:r w:rsidR="006B5C82">
        <w:t xml:space="preserve">Metodyka </w:t>
      </w:r>
      <w:r w:rsidR="00467FE3">
        <w:t>S</w:t>
      </w:r>
      <w:r w:rsidR="00F609C0">
        <w:t xml:space="preserve">crum opiera się na komunikacji </w:t>
      </w:r>
      <w:r w:rsidR="00467FE3">
        <w:t xml:space="preserve">i zaufaniu. Gdy ludzie zaczynają omijać spotkania ani nie wiedzą co dzieje się w projekcie, ani nie komunikują </w:t>
      </w:r>
      <w:r>
        <w:t>czym się aktualnie zajmują.</w:t>
      </w:r>
      <w:r w:rsidR="00467FE3">
        <w:t xml:space="preserve"> W </w:t>
      </w:r>
      <w:r w:rsidR="006B5C82">
        <w:t>metodyce Scrum</w:t>
      </w:r>
      <w:r w:rsidR="00467FE3">
        <w:t xml:space="preserve"> każdy ma takie samo prawo głosu, dlatego powinien je wykorzystywać.</w:t>
      </w:r>
      <w:r w:rsidR="008C0645">
        <w:t xml:space="preserve"> [31]</w:t>
      </w:r>
    </w:p>
    <w:p w:rsidR="00F609C0" w:rsidRDefault="00F3719F" w:rsidP="000177F5">
      <w:pPr>
        <w:pStyle w:val="Akapitzlist"/>
        <w:numPr>
          <w:ilvl w:val="0"/>
          <w:numId w:val="22"/>
        </w:numPr>
        <w:spacing w:line="312" w:lineRule="auto"/>
        <w:jc w:val="both"/>
      </w:pPr>
      <w:r w:rsidRPr="00986882">
        <w:rPr>
          <w:b/>
        </w:rPr>
        <w:t xml:space="preserve">Wrzutki zadań </w:t>
      </w:r>
      <w:r w:rsidR="00467FE3" w:rsidRPr="00986882">
        <w:rPr>
          <w:b/>
        </w:rPr>
        <w:t>podczas sprintu</w:t>
      </w:r>
      <w:r w:rsidR="00467FE3">
        <w:t xml:space="preserve">. Określona ilość zadań jest dla programistów zapewnieniem, że pracują w środowisku bez stresowym. </w:t>
      </w:r>
      <w:r w:rsidR="00986882">
        <w:t>„Wpadające” zadania r</w:t>
      </w:r>
      <w:r w:rsidR="00467FE3">
        <w:t>ozbij</w:t>
      </w:r>
      <w:r w:rsidR="00986882">
        <w:t>ą</w:t>
      </w:r>
      <w:r w:rsidR="00467FE3">
        <w:t xml:space="preserve"> prac</w:t>
      </w:r>
      <w:r w:rsidR="00986882">
        <w:t>ę</w:t>
      </w:r>
      <w:r w:rsidR="00467FE3">
        <w:t xml:space="preserve"> i czasem powoduj</w:t>
      </w:r>
      <w:r w:rsidR="00986882">
        <w:t>ą</w:t>
      </w:r>
      <w:r w:rsidR="00467FE3">
        <w:t xml:space="preserve"> nadgodziny. Ustalone zadania są pewnym rodzajem niepisanej umowy, </w:t>
      </w:r>
      <w:r w:rsidR="00986882">
        <w:t xml:space="preserve">między programistami, </w:t>
      </w:r>
      <w:r w:rsidR="00D7440F">
        <w:br/>
        <w:t xml:space="preserve">a </w:t>
      </w:r>
      <w:r w:rsidR="00986882">
        <w:t xml:space="preserve">Product </w:t>
      </w:r>
      <w:proofErr w:type="spellStart"/>
      <w:r w:rsidR="00D7440F">
        <w:t>Ownerem</w:t>
      </w:r>
      <w:proofErr w:type="spellEnd"/>
      <w:r w:rsidR="00986882">
        <w:t xml:space="preserve">. </w:t>
      </w:r>
      <w:r w:rsidR="00D7440F">
        <w:t>P</w:t>
      </w:r>
      <w:r w:rsidR="00467FE3">
        <w:t xml:space="preserve">rogramiści obiecują </w:t>
      </w:r>
      <w:r w:rsidR="00A774F3">
        <w:t>ukończyć</w:t>
      </w:r>
      <w:r w:rsidR="00467FE3">
        <w:t xml:space="preserve"> wszystkie zadania, ale Product Owner obiecuję, że to jedyne co mają </w:t>
      </w:r>
      <w:r w:rsidR="00D7440F">
        <w:t>dostarczyć</w:t>
      </w:r>
      <w:r w:rsidR="00467FE3">
        <w:t xml:space="preserve">. </w:t>
      </w:r>
      <w:r w:rsidR="008C0645">
        <w:t>[33]</w:t>
      </w:r>
    </w:p>
    <w:p w:rsidR="00F3719F" w:rsidRDefault="00D7440F" w:rsidP="000177F5">
      <w:pPr>
        <w:pStyle w:val="Akapitzlist"/>
        <w:numPr>
          <w:ilvl w:val="0"/>
          <w:numId w:val="22"/>
        </w:numPr>
        <w:spacing w:line="312" w:lineRule="auto"/>
        <w:jc w:val="both"/>
      </w:pPr>
      <w:r w:rsidRPr="00D7440F">
        <w:rPr>
          <w:b/>
        </w:rPr>
        <w:t>Role</w:t>
      </w:r>
      <w:r>
        <w:t xml:space="preserve">. </w:t>
      </w:r>
      <w:r w:rsidR="00F3719F">
        <w:t>Rezygnowanie ze S</w:t>
      </w:r>
      <w:r w:rsidR="00467FE3">
        <w:t xml:space="preserve">crum </w:t>
      </w:r>
      <w:r w:rsidR="00F3719F">
        <w:t>M</w:t>
      </w:r>
      <w:r w:rsidR="00467FE3">
        <w:t xml:space="preserve">astera, </w:t>
      </w:r>
      <w:r w:rsidR="00F3719F">
        <w:t>P</w:t>
      </w:r>
      <w:r w:rsidR="00467FE3">
        <w:t>roduct Ownera</w:t>
      </w:r>
      <w:r w:rsidR="00F3719F">
        <w:t xml:space="preserve"> lub łącznie tych r</w:t>
      </w:r>
      <w:r w:rsidR="00467FE3">
        <w:t xml:space="preserve">ól. Obie role istnieją </w:t>
      </w:r>
      <w:r w:rsidR="001854EC">
        <w:br/>
      </w:r>
      <w:r w:rsidR="00467FE3">
        <w:t xml:space="preserve">w </w:t>
      </w:r>
      <w:r>
        <w:t>m</w:t>
      </w:r>
      <w:r w:rsidR="006B5C82">
        <w:t xml:space="preserve">etodyce </w:t>
      </w:r>
      <w:r w:rsidR="00467FE3">
        <w:t xml:space="preserve">Scrum nie bez przyczyny i mają swoje określone zadania i obowiązki. Role te tworzą idealnie zbalansowany zespół, gdzie Product Owner dba o dobro klienta, a Scrum Master o dobro zespołu. Rezygnując z którejś z nich zaburzany ten balans. Tak samo, jeśli połączymy te role </w:t>
      </w:r>
      <w:r w:rsidR="001854EC">
        <w:br/>
      </w:r>
      <w:r w:rsidR="00467FE3">
        <w:t xml:space="preserve">i zrzucimy na jedną osobę wszystkie te obowiązki. Możemy </w:t>
      </w:r>
      <w:r>
        <w:t>spodziewać się</w:t>
      </w:r>
      <w:r w:rsidR="00467FE3">
        <w:t xml:space="preserve">, że zaniedba jedną </w:t>
      </w:r>
      <w:r>
        <w:br/>
      </w:r>
      <w:r w:rsidR="00467FE3">
        <w:t xml:space="preserve">z nich. </w:t>
      </w:r>
      <w:r w:rsidR="008C0645">
        <w:t>[4</w:t>
      </w:r>
      <w:r w:rsidR="00330640">
        <w:t>, 33</w:t>
      </w:r>
      <w:r w:rsidR="008C0645">
        <w:t>]</w:t>
      </w:r>
    </w:p>
    <w:p w:rsidR="00F3719F" w:rsidRDefault="00D7440F" w:rsidP="000177F5">
      <w:pPr>
        <w:pStyle w:val="Akapitzlist"/>
        <w:numPr>
          <w:ilvl w:val="0"/>
          <w:numId w:val="22"/>
        </w:numPr>
        <w:spacing w:line="312" w:lineRule="auto"/>
        <w:jc w:val="both"/>
      </w:pPr>
      <w:r w:rsidRPr="00D7440F">
        <w:rPr>
          <w:b/>
        </w:rPr>
        <w:t>Retrospekcja</w:t>
      </w:r>
      <w:r>
        <w:t xml:space="preserve">. </w:t>
      </w:r>
      <w:r w:rsidR="00467FE3">
        <w:t>Bardzo często zespoły rezygnują z przeprowadzania retrospektywy lub robią ją niedbale. Spotkanie to istnieje po to, żebyśmy zatrzymali się i pomyśleli co nam nie wychodzi lub co mogłoby nam iść lepiej. Jeśli nie staramy się poprawiać i dążyć do doskonałości, powielamy błędy, które popełniamy i gorzej nam się pracuje.</w:t>
      </w:r>
      <w:r w:rsidR="00F3719F">
        <w:t xml:space="preserve"> </w:t>
      </w:r>
      <w:r w:rsidR="008C0645">
        <w:t>[28</w:t>
      </w:r>
      <w:r w:rsidR="00330640">
        <w:t>, 33</w:t>
      </w:r>
      <w:r w:rsidR="008C0645">
        <w:t>]</w:t>
      </w:r>
    </w:p>
    <w:p w:rsidR="00F3719F" w:rsidRDefault="00D7440F" w:rsidP="000177F5">
      <w:pPr>
        <w:pStyle w:val="Akapitzlist"/>
        <w:numPr>
          <w:ilvl w:val="0"/>
          <w:numId w:val="22"/>
        </w:numPr>
        <w:spacing w:line="312" w:lineRule="auto"/>
        <w:jc w:val="both"/>
      </w:pPr>
      <w:r w:rsidRPr="00D7440F">
        <w:rPr>
          <w:b/>
        </w:rPr>
        <w:t>Cel projektu</w:t>
      </w:r>
      <w:r>
        <w:t xml:space="preserve">. </w:t>
      </w:r>
      <w:r w:rsidR="00F3719F">
        <w:t>Skupienie się na celach krótkoterminowych i gubienie całościowego obrazu</w:t>
      </w:r>
      <w:r w:rsidR="00467FE3">
        <w:t>. Czasem skupiając się tylko na celach poszczególnych sprintów, potrafimy stracić cel całego projektu</w:t>
      </w:r>
      <w:r>
        <w:t>.</w:t>
      </w:r>
      <w:r w:rsidR="00467FE3">
        <w:t xml:space="preserve"> Dlatego też</w:t>
      </w:r>
      <w:r w:rsidR="00E56E7C">
        <w:t>,</w:t>
      </w:r>
      <w:r w:rsidR="00467FE3">
        <w:t xml:space="preserve"> ważna jest transparentność w projekcie i świadomość wszystkich członków zespołu </w:t>
      </w:r>
      <w:r>
        <w:br/>
      </w:r>
      <w:r w:rsidR="00467FE3">
        <w:t>o</w:t>
      </w:r>
      <w:r>
        <w:t xml:space="preserve"> wyznaczonych</w:t>
      </w:r>
      <w:r w:rsidR="00467FE3">
        <w:t xml:space="preserve"> celach.</w:t>
      </w:r>
      <w:r w:rsidR="008C0645">
        <w:t xml:space="preserve"> [32]</w:t>
      </w:r>
    </w:p>
    <w:p w:rsidR="00467FE3" w:rsidRDefault="00D7440F" w:rsidP="000177F5">
      <w:pPr>
        <w:pStyle w:val="Akapitzlist"/>
        <w:numPr>
          <w:ilvl w:val="0"/>
          <w:numId w:val="22"/>
        </w:numPr>
        <w:spacing w:line="312" w:lineRule="auto"/>
        <w:jc w:val="both"/>
      </w:pPr>
      <w:r w:rsidRPr="00D7440F">
        <w:rPr>
          <w:b/>
        </w:rPr>
        <w:t>Daily</w:t>
      </w:r>
      <w:r>
        <w:t xml:space="preserve">. </w:t>
      </w:r>
      <w:r w:rsidR="00467FE3">
        <w:t xml:space="preserve">W niektórych sytuacjach zespołu rezygnują z daily. Jest to spotkanie, gdzie możemy dowiedzieć się czym kto aktualnie się zajmuje i zaplanować pracę dla siebie na najbliższe 24h. Jeśli rezygnujemy z takich spotkań, mogą pojawiać się problemy z komunikacja i transparentnością. </w:t>
      </w:r>
      <w:r w:rsidR="008C0645">
        <w:t>[28]</w:t>
      </w:r>
    </w:p>
    <w:p w:rsidR="00F3719F" w:rsidRDefault="00F3719F" w:rsidP="000177F5">
      <w:pPr>
        <w:pStyle w:val="Akapitzlist"/>
        <w:numPr>
          <w:ilvl w:val="0"/>
          <w:numId w:val="22"/>
        </w:numPr>
        <w:spacing w:line="312" w:lineRule="auto"/>
        <w:jc w:val="both"/>
      </w:pPr>
      <w:r w:rsidRPr="00D7440F">
        <w:rPr>
          <w:b/>
        </w:rPr>
        <w:lastRenderedPageBreak/>
        <w:t>D</w:t>
      </w:r>
      <w:r w:rsidR="00467FE3" w:rsidRPr="00D7440F">
        <w:rPr>
          <w:b/>
        </w:rPr>
        <w:t xml:space="preserve">efinition </w:t>
      </w:r>
      <w:r w:rsidRPr="00D7440F">
        <w:rPr>
          <w:b/>
        </w:rPr>
        <w:t>o</w:t>
      </w:r>
      <w:r w:rsidR="00467FE3" w:rsidRPr="00D7440F">
        <w:rPr>
          <w:b/>
        </w:rPr>
        <w:t xml:space="preserve">f </w:t>
      </w:r>
      <w:r w:rsidRPr="00D7440F">
        <w:rPr>
          <w:b/>
        </w:rPr>
        <w:t>D</w:t>
      </w:r>
      <w:r w:rsidR="00467FE3" w:rsidRPr="00D7440F">
        <w:rPr>
          <w:b/>
        </w:rPr>
        <w:t>one</w:t>
      </w:r>
      <w:r w:rsidR="00467FE3">
        <w:t xml:space="preserve">. Niezwykle ważne jest, by programiści wiedzieli, kiedy zadanie, które </w:t>
      </w:r>
      <w:r w:rsidR="00D7440F">
        <w:t>wykonują</w:t>
      </w:r>
      <w:r w:rsidR="00467FE3">
        <w:t xml:space="preserve"> jest skończone. Jeśli nie mamy zapewnionej tej wiedzy będzie to powodowało określanie zadań przez programistów jako ukończonych, gdy nie są one jeszcze ukończone.</w:t>
      </w:r>
      <w:r w:rsidR="008C0645">
        <w:t xml:space="preserve"> [28]</w:t>
      </w:r>
    </w:p>
    <w:p w:rsidR="001E3103" w:rsidRDefault="00F3719F" w:rsidP="000177F5">
      <w:pPr>
        <w:pStyle w:val="Akapitzlist"/>
        <w:numPr>
          <w:ilvl w:val="0"/>
          <w:numId w:val="22"/>
        </w:numPr>
        <w:spacing w:line="312" w:lineRule="auto"/>
        <w:jc w:val="both"/>
      </w:pPr>
      <w:r w:rsidRPr="00D7440F">
        <w:rPr>
          <w:b/>
        </w:rPr>
        <w:t>Losowo przydzielony S</w:t>
      </w:r>
      <w:r w:rsidR="00467FE3" w:rsidRPr="00D7440F">
        <w:rPr>
          <w:b/>
        </w:rPr>
        <w:t>crum Master.</w:t>
      </w:r>
      <w:r w:rsidR="00467FE3">
        <w:t xml:space="preserve"> Wiele zespołów nie docenia roli</w:t>
      </w:r>
      <w:r w:rsidR="00D7440F">
        <w:t xml:space="preserve"> Scrum Mastera</w:t>
      </w:r>
      <w:r w:rsidR="00467FE3">
        <w:t>. Uważa, że wystarczy przeszkolić szybko programistę i postawić go</w:t>
      </w:r>
      <w:r w:rsidR="00E56E7C">
        <w:t>,</w:t>
      </w:r>
      <w:r w:rsidR="00467FE3">
        <w:t xml:space="preserve"> by „pilnował </w:t>
      </w:r>
      <w:r w:rsidR="006B5C82">
        <w:t>przestrzegania metodyki Scrum</w:t>
      </w:r>
      <w:r w:rsidR="00467FE3">
        <w:t xml:space="preserve">”. Rola </w:t>
      </w:r>
      <w:r w:rsidR="006B5C82">
        <w:t>S</w:t>
      </w:r>
      <w:r w:rsidR="00467FE3">
        <w:t xml:space="preserve">crum </w:t>
      </w:r>
      <w:r w:rsidR="006B5C82">
        <w:t>M</w:t>
      </w:r>
      <w:r w:rsidR="00467FE3">
        <w:t xml:space="preserve">astera, jest bardzo złożona i nie może jej </w:t>
      </w:r>
      <w:r w:rsidR="00D7440F">
        <w:t>przyjąć</w:t>
      </w:r>
      <w:r w:rsidR="00467FE3">
        <w:t xml:space="preserve"> byle kto. Zawsze powinniśmy się dobrze zastanowić kogo postawić na tej roli i często może nawet zatrudnić nową osobę na takie stanowisko. </w:t>
      </w:r>
      <w:r w:rsidR="008C0645">
        <w:t>[28</w:t>
      </w:r>
      <w:r w:rsidR="00330640">
        <w:t>, 34</w:t>
      </w:r>
      <w:r w:rsidR="008C0645">
        <w:t>]</w:t>
      </w:r>
    </w:p>
    <w:p w:rsidR="001E3103" w:rsidRDefault="001E3103" w:rsidP="001E3103">
      <w:pPr>
        <w:spacing w:line="312" w:lineRule="auto"/>
        <w:ind w:left="360"/>
        <w:jc w:val="both"/>
      </w:pPr>
      <w:r>
        <w:t>Więcej na temat na stronie [4,8,10,14,21,31,32,33]</w:t>
      </w:r>
    </w:p>
    <w:p w:rsidR="002A3DB4" w:rsidRDefault="001E3103" w:rsidP="001E3103">
      <w:pPr>
        <w:spacing w:line="312" w:lineRule="auto"/>
        <w:ind w:left="360"/>
        <w:jc w:val="both"/>
      </w:pPr>
      <w:r>
        <w:t>W artykule [5,28,34</w:t>
      </w:r>
      <w:r w:rsidR="002A3DB4">
        <w:t>, 15,20</w:t>
      </w:r>
      <w:r>
        <w:t>]</w:t>
      </w:r>
    </w:p>
    <w:p w:rsidR="00E66675" w:rsidRDefault="002A3DB4" w:rsidP="001E3103">
      <w:pPr>
        <w:spacing w:line="312" w:lineRule="auto"/>
        <w:ind w:left="360"/>
        <w:jc w:val="both"/>
      </w:pPr>
      <w:r>
        <w:t>W książce [27]</w:t>
      </w:r>
      <w:bookmarkStart w:id="14" w:name="_GoBack"/>
      <w:bookmarkEnd w:id="14"/>
    </w:p>
    <w:sectPr w:rsidR="00E66675" w:rsidSect="002F25C7">
      <w:footerReference w:type="default" r:id="rId6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E15EA" w:rsidRDefault="00AE15EA" w:rsidP="00A045B0">
      <w:pPr>
        <w:spacing w:after="0" w:line="240" w:lineRule="auto"/>
      </w:pPr>
      <w:r>
        <w:separator/>
      </w:r>
    </w:p>
    <w:p w:rsidR="00AE15EA" w:rsidRDefault="00AE15EA"/>
  </w:endnote>
  <w:endnote w:type="continuationSeparator" w:id="0">
    <w:p w:rsidR="00AE15EA" w:rsidRDefault="00AE15EA" w:rsidP="00A045B0">
      <w:pPr>
        <w:spacing w:after="0" w:line="240" w:lineRule="auto"/>
      </w:pPr>
      <w:r>
        <w:continuationSeparator/>
      </w:r>
    </w:p>
    <w:p w:rsidR="00AE15EA" w:rsidRDefault="00AE15E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0819682"/>
      <w:docPartObj>
        <w:docPartGallery w:val="Page Numbers (Bottom of Page)"/>
        <w:docPartUnique/>
      </w:docPartObj>
    </w:sdtPr>
    <w:sdtEndPr>
      <w:rPr>
        <w:color w:val="7F7F7F" w:themeColor="background1" w:themeShade="7F"/>
        <w:spacing w:val="60"/>
      </w:rPr>
    </w:sdtEndPr>
    <w:sdtContent>
      <w:p w:rsidR="008C0645" w:rsidRDefault="008C0645">
        <w:pPr>
          <w:pStyle w:val="Stopka"/>
          <w:pBdr>
            <w:top w:val="single" w:sz="4" w:space="1" w:color="D9D9D9" w:themeColor="background1" w:themeShade="D9"/>
          </w:pBdr>
          <w:jc w:val="right"/>
        </w:pPr>
        <w:r>
          <w:fldChar w:fldCharType="begin"/>
        </w:r>
        <w:r>
          <w:instrText>PAGE   \* MERGEFORMAT</w:instrText>
        </w:r>
        <w:r>
          <w:fldChar w:fldCharType="separate"/>
        </w:r>
        <w:r>
          <w:rPr>
            <w:noProof/>
          </w:rPr>
          <w:t>10</w:t>
        </w:r>
        <w:r>
          <w:fldChar w:fldCharType="end"/>
        </w:r>
        <w:r>
          <w:t xml:space="preserve"> | </w:t>
        </w:r>
        <w:r>
          <w:rPr>
            <w:color w:val="7F7F7F" w:themeColor="background1" w:themeShade="7F"/>
            <w:spacing w:val="60"/>
          </w:rPr>
          <w:t>Strona</w:t>
        </w:r>
      </w:p>
    </w:sdtContent>
  </w:sdt>
  <w:p w:rsidR="008C0645" w:rsidRDefault="008C0645">
    <w:pPr>
      <w:pStyle w:val="Stopka"/>
    </w:pPr>
  </w:p>
  <w:p w:rsidR="008C0645" w:rsidRDefault="008C0645"/>
  <w:p w:rsidR="008C0645" w:rsidRDefault="008C0645"/>
  <w:p w:rsidR="008C0645" w:rsidRDefault="008C064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E15EA" w:rsidRDefault="00AE15EA" w:rsidP="00A045B0">
      <w:pPr>
        <w:spacing w:after="0" w:line="240" w:lineRule="auto"/>
      </w:pPr>
      <w:r>
        <w:separator/>
      </w:r>
    </w:p>
    <w:p w:rsidR="00AE15EA" w:rsidRDefault="00AE15EA"/>
  </w:footnote>
  <w:footnote w:type="continuationSeparator" w:id="0">
    <w:p w:rsidR="00AE15EA" w:rsidRDefault="00AE15EA" w:rsidP="00A045B0">
      <w:pPr>
        <w:spacing w:after="0" w:line="240" w:lineRule="auto"/>
      </w:pPr>
      <w:r>
        <w:continuationSeparator/>
      </w:r>
    </w:p>
    <w:p w:rsidR="00AE15EA" w:rsidRDefault="00AE15E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A344D0"/>
    <w:multiLevelType w:val="hybridMultilevel"/>
    <w:tmpl w:val="769E15AA"/>
    <w:lvl w:ilvl="0" w:tplc="DD5CA850">
      <w:start w:val="1"/>
      <w:numFmt w:val="decimal"/>
      <w:lvlText w:val="%1."/>
      <w:lvlJc w:val="left"/>
      <w:pPr>
        <w:ind w:left="1068" w:hanging="360"/>
      </w:pPr>
      <w:rPr>
        <w:rFonts w:hint="default"/>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1" w15:restartNumberingAfterBreak="0">
    <w:nsid w:val="0E7313F9"/>
    <w:multiLevelType w:val="multilevel"/>
    <w:tmpl w:val="C1DA72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9C5A4E"/>
    <w:multiLevelType w:val="hybridMultilevel"/>
    <w:tmpl w:val="87487042"/>
    <w:lvl w:ilvl="0" w:tplc="85163974">
      <w:start w:val="1"/>
      <w:numFmt w:val="decimal"/>
      <w:lvlText w:val="%1."/>
      <w:lvlJc w:val="left"/>
      <w:pPr>
        <w:ind w:left="1066" w:hanging="360"/>
      </w:pPr>
      <w:rPr>
        <w:rFonts w:hint="default"/>
      </w:rPr>
    </w:lvl>
    <w:lvl w:ilvl="1" w:tplc="04150019" w:tentative="1">
      <w:start w:val="1"/>
      <w:numFmt w:val="lowerLetter"/>
      <w:lvlText w:val="%2."/>
      <w:lvlJc w:val="left"/>
      <w:pPr>
        <w:ind w:left="1786" w:hanging="360"/>
      </w:pPr>
    </w:lvl>
    <w:lvl w:ilvl="2" w:tplc="0415001B" w:tentative="1">
      <w:start w:val="1"/>
      <w:numFmt w:val="lowerRoman"/>
      <w:lvlText w:val="%3."/>
      <w:lvlJc w:val="right"/>
      <w:pPr>
        <w:ind w:left="2506" w:hanging="180"/>
      </w:pPr>
    </w:lvl>
    <w:lvl w:ilvl="3" w:tplc="0415000F" w:tentative="1">
      <w:start w:val="1"/>
      <w:numFmt w:val="decimal"/>
      <w:lvlText w:val="%4."/>
      <w:lvlJc w:val="left"/>
      <w:pPr>
        <w:ind w:left="3226" w:hanging="360"/>
      </w:pPr>
    </w:lvl>
    <w:lvl w:ilvl="4" w:tplc="04150019" w:tentative="1">
      <w:start w:val="1"/>
      <w:numFmt w:val="lowerLetter"/>
      <w:lvlText w:val="%5."/>
      <w:lvlJc w:val="left"/>
      <w:pPr>
        <w:ind w:left="3946" w:hanging="360"/>
      </w:pPr>
    </w:lvl>
    <w:lvl w:ilvl="5" w:tplc="0415001B" w:tentative="1">
      <w:start w:val="1"/>
      <w:numFmt w:val="lowerRoman"/>
      <w:lvlText w:val="%6."/>
      <w:lvlJc w:val="right"/>
      <w:pPr>
        <w:ind w:left="4666" w:hanging="180"/>
      </w:pPr>
    </w:lvl>
    <w:lvl w:ilvl="6" w:tplc="0415000F" w:tentative="1">
      <w:start w:val="1"/>
      <w:numFmt w:val="decimal"/>
      <w:lvlText w:val="%7."/>
      <w:lvlJc w:val="left"/>
      <w:pPr>
        <w:ind w:left="5386" w:hanging="360"/>
      </w:pPr>
    </w:lvl>
    <w:lvl w:ilvl="7" w:tplc="04150019" w:tentative="1">
      <w:start w:val="1"/>
      <w:numFmt w:val="lowerLetter"/>
      <w:lvlText w:val="%8."/>
      <w:lvlJc w:val="left"/>
      <w:pPr>
        <w:ind w:left="6106" w:hanging="360"/>
      </w:pPr>
    </w:lvl>
    <w:lvl w:ilvl="8" w:tplc="0415001B" w:tentative="1">
      <w:start w:val="1"/>
      <w:numFmt w:val="lowerRoman"/>
      <w:lvlText w:val="%9."/>
      <w:lvlJc w:val="right"/>
      <w:pPr>
        <w:ind w:left="6826" w:hanging="180"/>
      </w:pPr>
    </w:lvl>
  </w:abstractNum>
  <w:abstractNum w:abstractNumId="3" w15:restartNumberingAfterBreak="0">
    <w:nsid w:val="16852782"/>
    <w:multiLevelType w:val="multilevel"/>
    <w:tmpl w:val="AECEC7D2"/>
    <w:lvl w:ilvl="0">
      <w:start w:val="4"/>
      <w:numFmt w:val="decimal"/>
      <w:lvlText w:val="%1"/>
      <w:lvlJc w:val="left"/>
      <w:pPr>
        <w:ind w:left="450" w:hanging="450"/>
      </w:pPr>
      <w:rPr>
        <w:rFonts w:hint="default"/>
      </w:rPr>
    </w:lvl>
    <w:lvl w:ilvl="1">
      <w:start w:val="2"/>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ADE7C2B"/>
    <w:multiLevelType w:val="hybridMultilevel"/>
    <w:tmpl w:val="64D245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 w15:restartNumberingAfterBreak="0">
    <w:nsid w:val="1FC21788"/>
    <w:multiLevelType w:val="multilevel"/>
    <w:tmpl w:val="D9BC9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F187040"/>
    <w:multiLevelType w:val="hybridMultilevel"/>
    <w:tmpl w:val="41444DC6"/>
    <w:lvl w:ilvl="0" w:tplc="0415000F">
      <w:start w:val="1"/>
      <w:numFmt w:val="decimal"/>
      <w:lvlText w:val="%1."/>
      <w:lvlJc w:val="left"/>
      <w:pPr>
        <w:ind w:left="1426" w:hanging="360"/>
      </w:pPr>
    </w:lvl>
    <w:lvl w:ilvl="1" w:tplc="04150019" w:tentative="1">
      <w:start w:val="1"/>
      <w:numFmt w:val="lowerLetter"/>
      <w:lvlText w:val="%2."/>
      <w:lvlJc w:val="left"/>
      <w:pPr>
        <w:ind w:left="2146" w:hanging="360"/>
      </w:pPr>
    </w:lvl>
    <w:lvl w:ilvl="2" w:tplc="0415001B" w:tentative="1">
      <w:start w:val="1"/>
      <w:numFmt w:val="lowerRoman"/>
      <w:lvlText w:val="%3."/>
      <w:lvlJc w:val="right"/>
      <w:pPr>
        <w:ind w:left="2866" w:hanging="180"/>
      </w:pPr>
    </w:lvl>
    <w:lvl w:ilvl="3" w:tplc="0415000F" w:tentative="1">
      <w:start w:val="1"/>
      <w:numFmt w:val="decimal"/>
      <w:lvlText w:val="%4."/>
      <w:lvlJc w:val="left"/>
      <w:pPr>
        <w:ind w:left="3586" w:hanging="360"/>
      </w:pPr>
    </w:lvl>
    <w:lvl w:ilvl="4" w:tplc="04150019" w:tentative="1">
      <w:start w:val="1"/>
      <w:numFmt w:val="lowerLetter"/>
      <w:lvlText w:val="%5."/>
      <w:lvlJc w:val="left"/>
      <w:pPr>
        <w:ind w:left="4306" w:hanging="360"/>
      </w:pPr>
    </w:lvl>
    <w:lvl w:ilvl="5" w:tplc="0415001B" w:tentative="1">
      <w:start w:val="1"/>
      <w:numFmt w:val="lowerRoman"/>
      <w:lvlText w:val="%6."/>
      <w:lvlJc w:val="right"/>
      <w:pPr>
        <w:ind w:left="5026" w:hanging="180"/>
      </w:pPr>
    </w:lvl>
    <w:lvl w:ilvl="6" w:tplc="0415000F" w:tentative="1">
      <w:start w:val="1"/>
      <w:numFmt w:val="decimal"/>
      <w:lvlText w:val="%7."/>
      <w:lvlJc w:val="left"/>
      <w:pPr>
        <w:ind w:left="5746" w:hanging="360"/>
      </w:pPr>
    </w:lvl>
    <w:lvl w:ilvl="7" w:tplc="04150019" w:tentative="1">
      <w:start w:val="1"/>
      <w:numFmt w:val="lowerLetter"/>
      <w:lvlText w:val="%8."/>
      <w:lvlJc w:val="left"/>
      <w:pPr>
        <w:ind w:left="6466" w:hanging="360"/>
      </w:pPr>
    </w:lvl>
    <w:lvl w:ilvl="8" w:tplc="0415001B" w:tentative="1">
      <w:start w:val="1"/>
      <w:numFmt w:val="lowerRoman"/>
      <w:lvlText w:val="%9."/>
      <w:lvlJc w:val="right"/>
      <w:pPr>
        <w:ind w:left="7186" w:hanging="180"/>
      </w:pPr>
    </w:lvl>
  </w:abstractNum>
  <w:abstractNum w:abstractNumId="7" w15:restartNumberingAfterBreak="0">
    <w:nsid w:val="32495797"/>
    <w:multiLevelType w:val="hybridMultilevel"/>
    <w:tmpl w:val="DB12F484"/>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37306704"/>
    <w:multiLevelType w:val="hybridMultilevel"/>
    <w:tmpl w:val="56349DBC"/>
    <w:lvl w:ilvl="0" w:tplc="04150011">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3B587010"/>
    <w:multiLevelType w:val="multilevel"/>
    <w:tmpl w:val="C85280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BDA5B59"/>
    <w:multiLevelType w:val="hybridMultilevel"/>
    <w:tmpl w:val="87461428"/>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3E4B7988"/>
    <w:multiLevelType w:val="multilevel"/>
    <w:tmpl w:val="4C18C9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0AC45DC"/>
    <w:multiLevelType w:val="hybridMultilevel"/>
    <w:tmpl w:val="8CD084B0"/>
    <w:lvl w:ilvl="0" w:tplc="04150011">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42155345"/>
    <w:multiLevelType w:val="hybridMultilevel"/>
    <w:tmpl w:val="84DA112C"/>
    <w:lvl w:ilvl="0" w:tplc="04150011">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43A85573"/>
    <w:multiLevelType w:val="multilevel"/>
    <w:tmpl w:val="D8FE2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67830A0"/>
    <w:multiLevelType w:val="hybridMultilevel"/>
    <w:tmpl w:val="90FA2CB8"/>
    <w:lvl w:ilvl="0" w:tplc="0415000F">
      <w:start w:val="1"/>
      <w:numFmt w:val="decimal"/>
      <w:lvlText w:val="%1."/>
      <w:lvlJc w:val="left"/>
      <w:pPr>
        <w:ind w:left="720" w:hanging="360"/>
      </w:pPr>
      <w:rPr>
        <w:rFonts w:hint="default"/>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469918E8"/>
    <w:multiLevelType w:val="hybridMultilevel"/>
    <w:tmpl w:val="BCF208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509E022E"/>
    <w:multiLevelType w:val="hybridMultilevel"/>
    <w:tmpl w:val="A1EEC388"/>
    <w:lvl w:ilvl="0" w:tplc="8DA6C4CE">
      <w:start w:val="1"/>
      <w:numFmt w:val="decimal"/>
      <w:lvlText w:val="%1."/>
      <w:lvlJc w:val="left"/>
      <w:pPr>
        <w:ind w:left="1428" w:hanging="360"/>
      </w:pPr>
      <w:rPr>
        <w:rFonts w:hint="default"/>
      </w:rPr>
    </w:lvl>
    <w:lvl w:ilvl="1" w:tplc="04150019" w:tentative="1">
      <w:start w:val="1"/>
      <w:numFmt w:val="lowerLetter"/>
      <w:lvlText w:val="%2."/>
      <w:lvlJc w:val="left"/>
      <w:pPr>
        <w:ind w:left="2148" w:hanging="360"/>
      </w:pPr>
    </w:lvl>
    <w:lvl w:ilvl="2" w:tplc="0415001B" w:tentative="1">
      <w:start w:val="1"/>
      <w:numFmt w:val="lowerRoman"/>
      <w:lvlText w:val="%3."/>
      <w:lvlJc w:val="right"/>
      <w:pPr>
        <w:ind w:left="2868" w:hanging="180"/>
      </w:pPr>
    </w:lvl>
    <w:lvl w:ilvl="3" w:tplc="0415000F" w:tentative="1">
      <w:start w:val="1"/>
      <w:numFmt w:val="decimal"/>
      <w:lvlText w:val="%4."/>
      <w:lvlJc w:val="left"/>
      <w:pPr>
        <w:ind w:left="3588" w:hanging="360"/>
      </w:pPr>
    </w:lvl>
    <w:lvl w:ilvl="4" w:tplc="04150019" w:tentative="1">
      <w:start w:val="1"/>
      <w:numFmt w:val="lowerLetter"/>
      <w:lvlText w:val="%5."/>
      <w:lvlJc w:val="left"/>
      <w:pPr>
        <w:ind w:left="4308" w:hanging="360"/>
      </w:pPr>
    </w:lvl>
    <w:lvl w:ilvl="5" w:tplc="0415001B" w:tentative="1">
      <w:start w:val="1"/>
      <w:numFmt w:val="lowerRoman"/>
      <w:lvlText w:val="%6."/>
      <w:lvlJc w:val="right"/>
      <w:pPr>
        <w:ind w:left="5028" w:hanging="180"/>
      </w:pPr>
    </w:lvl>
    <w:lvl w:ilvl="6" w:tplc="0415000F" w:tentative="1">
      <w:start w:val="1"/>
      <w:numFmt w:val="decimal"/>
      <w:lvlText w:val="%7."/>
      <w:lvlJc w:val="left"/>
      <w:pPr>
        <w:ind w:left="5748" w:hanging="360"/>
      </w:pPr>
    </w:lvl>
    <w:lvl w:ilvl="7" w:tplc="04150019" w:tentative="1">
      <w:start w:val="1"/>
      <w:numFmt w:val="lowerLetter"/>
      <w:lvlText w:val="%8."/>
      <w:lvlJc w:val="left"/>
      <w:pPr>
        <w:ind w:left="6468" w:hanging="360"/>
      </w:pPr>
    </w:lvl>
    <w:lvl w:ilvl="8" w:tplc="0415001B" w:tentative="1">
      <w:start w:val="1"/>
      <w:numFmt w:val="lowerRoman"/>
      <w:lvlText w:val="%9."/>
      <w:lvlJc w:val="right"/>
      <w:pPr>
        <w:ind w:left="7188" w:hanging="180"/>
      </w:pPr>
    </w:lvl>
  </w:abstractNum>
  <w:abstractNum w:abstractNumId="18" w15:restartNumberingAfterBreak="0">
    <w:nsid w:val="511C6CCC"/>
    <w:multiLevelType w:val="hybridMultilevel"/>
    <w:tmpl w:val="AC90AECA"/>
    <w:lvl w:ilvl="0" w:tplc="04150011">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51C36FAF"/>
    <w:multiLevelType w:val="hybridMultilevel"/>
    <w:tmpl w:val="32681124"/>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58590423"/>
    <w:multiLevelType w:val="hybridMultilevel"/>
    <w:tmpl w:val="C6B6E21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5AD43A72"/>
    <w:multiLevelType w:val="hybridMultilevel"/>
    <w:tmpl w:val="168EC8A4"/>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65FC542F"/>
    <w:multiLevelType w:val="hybridMultilevel"/>
    <w:tmpl w:val="B052B3D8"/>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74A81A12"/>
    <w:multiLevelType w:val="hybridMultilevel"/>
    <w:tmpl w:val="DB12F484"/>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76B70CB6"/>
    <w:multiLevelType w:val="hybridMultilevel"/>
    <w:tmpl w:val="8132D7E8"/>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7A304AD7"/>
    <w:multiLevelType w:val="multilevel"/>
    <w:tmpl w:val="B31251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A500FCB"/>
    <w:multiLevelType w:val="hybridMultilevel"/>
    <w:tmpl w:val="94982380"/>
    <w:lvl w:ilvl="0" w:tplc="04150011">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7" w15:restartNumberingAfterBreak="0">
    <w:nsid w:val="7DD40B35"/>
    <w:multiLevelType w:val="hybridMultilevel"/>
    <w:tmpl w:val="81E49838"/>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24"/>
  </w:num>
  <w:num w:numId="2">
    <w:abstractNumId w:val="13"/>
  </w:num>
  <w:num w:numId="3">
    <w:abstractNumId w:val="12"/>
  </w:num>
  <w:num w:numId="4">
    <w:abstractNumId w:val="18"/>
  </w:num>
  <w:num w:numId="5">
    <w:abstractNumId w:val="26"/>
  </w:num>
  <w:num w:numId="6">
    <w:abstractNumId w:val="8"/>
  </w:num>
  <w:num w:numId="7">
    <w:abstractNumId w:val="15"/>
  </w:num>
  <w:num w:numId="8">
    <w:abstractNumId w:val="5"/>
  </w:num>
  <w:num w:numId="9">
    <w:abstractNumId w:val="1"/>
  </w:num>
  <w:num w:numId="10">
    <w:abstractNumId w:val="14"/>
  </w:num>
  <w:num w:numId="11">
    <w:abstractNumId w:val="20"/>
  </w:num>
  <w:num w:numId="12">
    <w:abstractNumId w:val="16"/>
  </w:num>
  <w:num w:numId="13">
    <w:abstractNumId w:val="3"/>
  </w:num>
  <w:num w:numId="14">
    <w:abstractNumId w:val="27"/>
  </w:num>
  <w:num w:numId="15">
    <w:abstractNumId w:val="21"/>
  </w:num>
  <w:num w:numId="16">
    <w:abstractNumId w:val="22"/>
  </w:num>
  <w:num w:numId="17">
    <w:abstractNumId w:val="7"/>
  </w:num>
  <w:num w:numId="18">
    <w:abstractNumId w:val="23"/>
  </w:num>
  <w:num w:numId="19">
    <w:abstractNumId w:val="25"/>
    <w:lvlOverride w:ilvl="0">
      <w:startOverride w:val="1"/>
    </w:lvlOverride>
  </w:num>
  <w:num w:numId="20">
    <w:abstractNumId w:val="11"/>
  </w:num>
  <w:num w:numId="21">
    <w:abstractNumId w:val="10"/>
  </w:num>
  <w:num w:numId="22">
    <w:abstractNumId w:val="19"/>
  </w:num>
  <w:num w:numId="23">
    <w:abstractNumId w:val="4"/>
  </w:num>
  <w:num w:numId="24">
    <w:abstractNumId w:val="0"/>
  </w:num>
  <w:num w:numId="25">
    <w:abstractNumId w:val="9"/>
  </w:num>
  <w:num w:numId="26">
    <w:abstractNumId w:val="17"/>
  </w:num>
  <w:num w:numId="27">
    <w:abstractNumId w:val="6"/>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BNT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D5AA5"/>
    <w:rsid w:val="00003222"/>
    <w:rsid w:val="00010964"/>
    <w:rsid w:val="000177F5"/>
    <w:rsid w:val="00024254"/>
    <w:rsid w:val="00041E78"/>
    <w:rsid w:val="0004773F"/>
    <w:rsid w:val="0008009C"/>
    <w:rsid w:val="00082D22"/>
    <w:rsid w:val="000856D5"/>
    <w:rsid w:val="000A12A4"/>
    <w:rsid w:val="000A63F4"/>
    <w:rsid w:val="000D7D67"/>
    <w:rsid w:val="000E04CD"/>
    <w:rsid w:val="000E69E6"/>
    <w:rsid w:val="000E6DCD"/>
    <w:rsid w:val="000F43A5"/>
    <w:rsid w:val="000F5F05"/>
    <w:rsid w:val="00101E2F"/>
    <w:rsid w:val="00107442"/>
    <w:rsid w:val="001178D3"/>
    <w:rsid w:val="001214B6"/>
    <w:rsid w:val="00160D27"/>
    <w:rsid w:val="0017397A"/>
    <w:rsid w:val="00175978"/>
    <w:rsid w:val="00177558"/>
    <w:rsid w:val="00177F2B"/>
    <w:rsid w:val="001854EC"/>
    <w:rsid w:val="00186D66"/>
    <w:rsid w:val="00190A92"/>
    <w:rsid w:val="00193006"/>
    <w:rsid w:val="00197972"/>
    <w:rsid w:val="001A4E09"/>
    <w:rsid w:val="001B4213"/>
    <w:rsid w:val="001B6CE3"/>
    <w:rsid w:val="001D147F"/>
    <w:rsid w:val="001D5AA5"/>
    <w:rsid w:val="001E3103"/>
    <w:rsid w:val="001E44FF"/>
    <w:rsid w:val="001F5E72"/>
    <w:rsid w:val="001F5EA8"/>
    <w:rsid w:val="00200F8D"/>
    <w:rsid w:val="002020EF"/>
    <w:rsid w:val="0020281D"/>
    <w:rsid w:val="002030C8"/>
    <w:rsid w:val="00206FB7"/>
    <w:rsid w:val="00225921"/>
    <w:rsid w:val="0022615B"/>
    <w:rsid w:val="002368F3"/>
    <w:rsid w:val="0024692D"/>
    <w:rsid w:val="0025733D"/>
    <w:rsid w:val="00257839"/>
    <w:rsid w:val="002618D7"/>
    <w:rsid w:val="0028448D"/>
    <w:rsid w:val="00290D6E"/>
    <w:rsid w:val="002A3DB4"/>
    <w:rsid w:val="002B22E5"/>
    <w:rsid w:val="002C45CA"/>
    <w:rsid w:val="002C579D"/>
    <w:rsid w:val="002C7639"/>
    <w:rsid w:val="002D47FD"/>
    <w:rsid w:val="002F1C7F"/>
    <w:rsid w:val="002F25C7"/>
    <w:rsid w:val="00300661"/>
    <w:rsid w:val="0030175E"/>
    <w:rsid w:val="003058D3"/>
    <w:rsid w:val="003076F4"/>
    <w:rsid w:val="00324172"/>
    <w:rsid w:val="003242FB"/>
    <w:rsid w:val="00330640"/>
    <w:rsid w:val="00332680"/>
    <w:rsid w:val="00333015"/>
    <w:rsid w:val="00335AEC"/>
    <w:rsid w:val="00340D99"/>
    <w:rsid w:val="00341828"/>
    <w:rsid w:val="0036189B"/>
    <w:rsid w:val="00365578"/>
    <w:rsid w:val="003765D8"/>
    <w:rsid w:val="00380ABB"/>
    <w:rsid w:val="00384D88"/>
    <w:rsid w:val="00387D1D"/>
    <w:rsid w:val="00390D7A"/>
    <w:rsid w:val="003A30AF"/>
    <w:rsid w:val="003A491B"/>
    <w:rsid w:val="003A529B"/>
    <w:rsid w:val="003B049F"/>
    <w:rsid w:val="003B5556"/>
    <w:rsid w:val="003C353A"/>
    <w:rsid w:val="003C62EA"/>
    <w:rsid w:val="003D0434"/>
    <w:rsid w:val="003D26D8"/>
    <w:rsid w:val="003D65C1"/>
    <w:rsid w:val="003D68DE"/>
    <w:rsid w:val="003D78D7"/>
    <w:rsid w:val="0040327C"/>
    <w:rsid w:val="0040597A"/>
    <w:rsid w:val="00405F00"/>
    <w:rsid w:val="00410B40"/>
    <w:rsid w:val="0041371E"/>
    <w:rsid w:val="00417070"/>
    <w:rsid w:val="004232B5"/>
    <w:rsid w:val="00431E95"/>
    <w:rsid w:val="0044624E"/>
    <w:rsid w:val="00461FBF"/>
    <w:rsid w:val="00467BBC"/>
    <w:rsid w:val="00467FE3"/>
    <w:rsid w:val="0047678C"/>
    <w:rsid w:val="00477404"/>
    <w:rsid w:val="00486A81"/>
    <w:rsid w:val="004919C7"/>
    <w:rsid w:val="004A3B7E"/>
    <w:rsid w:val="004B1AF3"/>
    <w:rsid w:val="004B693D"/>
    <w:rsid w:val="004B7EAA"/>
    <w:rsid w:val="004C0004"/>
    <w:rsid w:val="004E0E92"/>
    <w:rsid w:val="004E2AE6"/>
    <w:rsid w:val="004F13FE"/>
    <w:rsid w:val="004F6ADE"/>
    <w:rsid w:val="004F76EE"/>
    <w:rsid w:val="005019B6"/>
    <w:rsid w:val="00535974"/>
    <w:rsid w:val="0053736A"/>
    <w:rsid w:val="005402F0"/>
    <w:rsid w:val="0054752D"/>
    <w:rsid w:val="00556D88"/>
    <w:rsid w:val="005648B8"/>
    <w:rsid w:val="00580294"/>
    <w:rsid w:val="00585C5C"/>
    <w:rsid w:val="00592E07"/>
    <w:rsid w:val="005B288F"/>
    <w:rsid w:val="005B45BD"/>
    <w:rsid w:val="005B4987"/>
    <w:rsid w:val="005B7547"/>
    <w:rsid w:val="005F2A36"/>
    <w:rsid w:val="005F42FD"/>
    <w:rsid w:val="00605B4C"/>
    <w:rsid w:val="00612350"/>
    <w:rsid w:val="0061728C"/>
    <w:rsid w:val="00627780"/>
    <w:rsid w:val="00630447"/>
    <w:rsid w:val="00630750"/>
    <w:rsid w:val="00634B14"/>
    <w:rsid w:val="006425F5"/>
    <w:rsid w:val="0066593E"/>
    <w:rsid w:val="0067722E"/>
    <w:rsid w:val="00684733"/>
    <w:rsid w:val="00687BCF"/>
    <w:rsid w:val="00692986"/>
    <w:rsid w:val="00695C15"/>
    <w:rsid w:val="006A1682"/>
    <w:rsid w:val="006A18A3"/>
    <w:rsid w:val="006B5C82"/>
    <w:rsid w:val="006C2D47"/>
    <w:rsid w:val="006C4C95"/>
    <w:rsid w:val="006C5FB3"/>
    <w:rsid w:val="006C65AB"/>
    <w:rsid w:val="006E6105"/>
    <w:rsid w:val="00705D9E"/>
    <w:rsid w:val="0071295E"/>
    <w:rsid w:val="00725328"/>
    <w:rsid w:val="007305A6"/>
    <w:rsid w:val="0073711C"/>
    <w:rsid w:val="00737AA9"/>
    <w:rsid w:val="00740CF1"/>
    <w:rsid w:val="0074745F"/>
    <w:rsid w:val="007727D1"/>
    <w:rsid w:val="0078409C"/>
    <w:rsid w:val="00787828"/>
    <w:rsid w:val="00792711"/>
    <w:rsid w:val="00794027"/>
    <w:rsid w:val="007B1DB7"/>
    <w:rsid w:val="007B3E2A"/>
    <w:rsid w:val="007B7DC7"/>
    <w:rsid w:val="007C177B"/>
    <w:rsid w:val="007C71E4"/>
    <w:rsid w:val="007D0503"/>
    <w:rsid w:val="007D0ADF"/>
    <w:rsid w:val="007D436B"/>
    <w:rsid w:val="007D544C"/>
    <w:rsid w:val="008006A1"/>
    <w:rsid w:val="008140B2"/>
    <w:rsid w:val="00837D1C"/>
    <w:rsid w:val="00843BB6"/>
    <w:rsid w:val="00845D97"/>
    <w:rsid w:val="00867168"/>
    <w:rsid w:val="00876401"/>
    <w:rsid w:val="00877540"/>
    <w:rsid w:val="00892427"/>
    <w:rsid w:val="008A3621"/>
    <w:rsid w:val="008B7431"/>
    <w:rsid w:val="008C0645"/>
    <w:rsid w:val="008C4847"/>
    <w:rsid w:val="008D3383"/>
    <w:rsid w:val="008E2AB6"/>
    <w:rsid w:val="008E3739"/>
    <w:rsid w:val="008F1D78"/>
    <w:rsid w:val="0091017A"/>
    <w:rsid w:val="00916CF3"/>
    <w:rsid w:val="009258D6"/>
    <w:rsid w:val="00925EF1"/>
    <w:rsid w:val="0092614D"/>
    <w:rsid w:val="00951DAA"/>
    <w:rsid w:val="009728AE"/>
    <w:rsid w:val="00974DC6"/>
    <w:rsid w:val="00981527"/>
    <w:rsid w:val="009830E6"/>
    <w:rsid w:val="00986882"/>
    <w:rsid w:val="0098792C"/>
    <w:rsid w:val="00992A59"/>
    <w:rsid w:val="009A4818"/>
    <w:rsid w:val="009A4E39"/>
    <w:rsid w:val="009A6E85"/>
    <w:rsid w:val="009B1BE2"/>
    <w:rsid w:val="009B418C"/>
    <w:rsid w:val="009C5286"/>
    <w:rsid w:val="009D7672"/>
    <w:rsid w:val="009E1AA9"/>
    <w:rsid w:val="009E6216"/>
    <w:rsid w:val="009F1BBF"/>
    <w:rsid w:val="00A02825"/>
    <w:rsid w:val="00A045B0"/>
    <w:rsid w:val="00A121B2"/>
    <w:rsid w:val="00A20ADA"/>
    <w:rsid w:val="00A23AD5"/>
    <w:rsid w:val="00A260CB"/>
    <w:rsid w:val="00A40D8F"/>
    <w:rsid w:val="00A40DA8"/>
    <w:rsid w:val="00A4506F"/>
    <w:rsid w:val="00A53CEF"/>
    <w:rsid w:val="00A63DDA"/>
    <w:rsid w:val="00A66BDC"/>
    <w:rsid w:val="00A774F3"/>
    <w:rsid w:val="00A82C66"/>
    <w:rsid w:val="00A86C52"/>
    <w:rsid w:val="00A87BF9"/>
    <w:rsid w:val="00AB0E26"/>
    <w:rsid w:val="00AC6C9E"/>
    <w:rsid w:val="00AD2DA0"/>
    <w:rsid w:val="00AD34C6"/>
    <w:rsid w:val="00AE145E"/>
    <w:rsid w:val="00AE15EA"/>
    <w:rsid w:val="00AE2514"/>
    <w:rsid w:val="00AE2AC8"/>
    <w:rsid w:val="00AF3897"/>
    <w:rsid w:val="00AF3F7D"/>
    <w:rsid w:val="00B2010D"/>
    <w:rsid w:val="00B23640"/>
    <w:rsid w:val="00B256FA"/>
    <w:rsid w:val="00B27CBA"/>
    <w:rsid w:val="00B30009"/>
    <w:rsid w:val="00B30670"/>
    <w:rsid w:val="00B63AC5"/>
    <w:rsid w:val="00B81288"/>
    <w:rsid w:val="00B867AA"/>
    <w:rsid w:val="00B96F5B"/>
    <w:rsid w:val="00BA0591"/>
    <w:rsid w:val="00BA2F1F"/>
    <w:rsid w:val="00BB2C2F"/>
    <w:rsid w:val="00BD0E1B"/>
    <w:rsid w:val="00BD5FE9"/>
    <w:rsid w:val="00BE454F"/>
    <w:rsid w:val="00BE5882"/>
    <w:rsid w:val="00BF2A43"/>
    <w:rsid w:val="00BF5D98"/>
    <w:rsid w:val="00BF6D9C"/>
    <w:rsid w:val="00C00AB8"/>
    <w:rsid w:val="00C00FBC"/>
    <w:rsid w:val="00C11994"/>
    <w:rsid w:val="00C16CA3"/>
    <w:rsid w:val="00C170DC"/>
    <w:rsid w:val="00C217C8"/>
    <w:rsid w:val="00C22D70"/>
    <w:rsid w:val="00C36A53"/>
    <w:rsid w:val="00C440DD"/>
    <w:rsid w:val="00C45D07"/>
    <w:rsid w:val="00C546CD"/>
    <w:rsid w:val="00C65EEE"/>
    <w:rsid w:val="00C84B38"/>
    <w:rsid w:val="00C84EC7"/>
    <w:rsid w:val="00C85E32"/>
    <w:rsid w:val="00CA5361"/>
    <w:rsid w:val="00CB1ED5"/>
    <w:rsid w:val="00CB7BAE"/>
    <w:rsid w:val="00CF6BB0"/>
    <w:rsid w:val="00D17154"/>
    <w:rsid w:val="00D23AA1"/>
    <w:rsid w:val="00D34881"/>
    <w:rsid w:val="00D47DD7"/>
    <w:rsid w:val="00D7440F"/>
    <w:rsid w:val="00D80E5B"/>
    <w:rsid w:val="00D82221"/>
    <w:rsid w:val="00D87D4D"/>
    <w:rsid w:val="00D96428"/>
    <w:rsid w:val="00DA124F"/>
    <w:rsid w:val="00DA57B2"/>
    <w:rsid w:val="00DA6631"/>
    <w:rsid w:val="00DA734E"/>
    <w:rsid w:val="00DB4A0C"/>
    <w:rsid w:val="00DB69A6"/>
    <w:rsid w:val="00DB77CF"/>
    <w:rsid w:val="00DC7C5D"/>
    <w:rsid w:val="00DD5F98"/>
    <w:rsid w:val="00DE7A3C"/>
    <w:rsid w:val="00E116F6"/>
    <w:rsid w:val="00E1496A"/>
    <w:rsid w:val="00E15304"/>
    <w:rsid w:val="00E25314"/>
    <w:rsid w:val="00E3354F"/>
    <w:rsid w:val="00E35E36"/>
    <w:rsid w:val="00E46AA4"/>
    <w:rsid w:val="00E50EA8"/>
    <w:rsid w:val="00E56E7C"/>
    <w:rsid w:val="00E66675"/>
    <w:rsid w:val="00E74788"/>
    <w:rsid w:val="00E80E32"/>
    <w:rsid w:val="00E92C3F"/>
    <w:rsid w:val="00EB244B"/>
    <w:rsid w:val="00EB39FF"/>
    <w:rsid w:val="00EC127C"/>
    <w:rsid w:val="00EC3D8D"/>
    <w:rsid w:val="00EC7441"/>
    <w:rsid w:val="00EE4989"/>
    <w:rsid w:val="00EE703A"/>
    <w:rsid w:val="00EF2C07"/>
    <w:rsid w:val="00F1009A"/>
    <w:rsid w:val="00F10907"/>
    <w:rsid w:val="00F158E4"/>
    <w:rsid w:val="00F202DA"/>
    <w:rsid w:val="00F21CBB"/>
    <w:rsid w:val="00F36203"/>
    <w:rsid w:val="00F3719F"/>
    <w:rsid w:val="00F609C0"/>
    <w:rsid w:val="00F70D2E"/>
    <w:rsid w:val="00F77668"/>
    <w:rsid w:val="00FA3912"/>
    <w:rsid w:val="00FB1F46"/>
    <w:rsid w:val="00FB4635"/>
    <w:rsid w:val="00FC44ED"/>
  </w:rsids>
  <m:mathPr>
    <m:mathFont m:val="Cambria Math"/>
    <m:brkBin m:val="before"/>
    <m:brkBinSub m:val="--"/>
    <m:smallFrac m:val="0"/>
    <m:dispDef/>
    <m:lMargin m:val="0"/>
    <m:rMargin m:val="0"/>
    <m:defJc m:val="centerGroup"/>
    <m:wrapIndent m:val="1440"/>
    <m:intLim m:val="subSup"/>
    <m:naryLim m:val="undOvr"/>
  </m:mathPr>
  <w:themeFontLang w:val="en-US" w:eastAsia="pl-P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74FD9"/>
  <w15:chartTrackingRefBased/>
  <w15:docId w15:val="{B6109035-1FAE-4236-9D49-9EC3B0E86E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2030C8"/>
    <w:pPr>
      <w:spacing w:line="276" w:lineRule="auto"/>
    </w:pPr>
  </w:style>
  <w:style w:type="paragraph" w:styleId="Nagwek1">
    <w:name w:val="heading 1"/>
    <w:basedOn w:val="Normalny"/>
    <w:next w:val="Normalny"/>
    <w:link w:val="Nagwek1Znak"/>
    <w:uiPriority w:val="9"/>
    <w:qFormat/>
    <w:rsid w:val="001D5A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Nagwek2">
    <w:name w:val="heading 2"/>
    <w:basedOn w:val="Normalny"/>
    <w:next w:val="Normalny"/>
    <w:link w:val="Nagwek2Znak"/>
    <w:uiPriority w:val="9"/>
    <w:unhideWhenUsed/>
    <w:qFormat/>
    <w:rsid w:val="001D5A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gwek3">
    <w:name w:val="heading 3"/>
    <w:basedOn w:val="Normalny"/>
    <w:next w:val="Normalny"/>
    <w:link w:val="Nagwek3Znak"/>
    <w:uiPriority w:val="9"/>
    <w:unhideWhenUsed/>
    <w:qFormat/>
    <w:rsid w:val="00DA663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Nagwek4">
    <w:name w:val="heading 4"/>
    <w:basedOn w:val="Normalny"/>
    <w:next w:val="Normalny"/>
    <w:link w:val="Nagwek4Znak"/>
    <w:uiPriority w:val="9"/>
    <w:unhideWhenUsed/>
    <w:qFormat/>
    <w:rsid w:val="00A40DA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2Znak">
    <w:name w:val="Nagłówek 2 Znak"/>
    <w:basedOn w:val="Domylnaczcionkaakapitu"/>
    <w:link w:val="Nagwek2"/>
    <w:uiPriority w:val="9"/>
    <w:rsid w:val="001D5AA5"/>
    <w:rPr>
      <w:rFonts w:asciiTheme="majorHAnsi" w:eastAsiaTheme="majorEastAsia" w:hAnsiTheme="majorHAnsi" w:cstheme="majorBidi"/>
      <w:color w:val="2F5496" w:themeColor="accent1" w:themeShade="BF"/>
      <w:sz w:val="26"/>
      <w:szCs w:val="26"/>
    </w:rPr>
  </w:style>
  <w:style w:type="character" w:customStyle="1" w:styleId="Nagwek1Znak">
    <w:name w:val="Nagłówek 1 Znak"/>
    <w:basedOn w:val="Domylnaczcionkaakapitu"/>
    <w:link w:val="Nagwek1"/>
    <w:uiPriority w:val="9"/>
    <w:rsid w:val="001D5AA5"/>
    <w:rPr>
      <w:rFonts w:asciiTheme="majorHAnsi" w:eastAsiaTheme="majorEastAsia" w:hAnsiTheme="majorHAnsi" w:cstheme="majorBidi"/>
      <w:color w:val="2F5496" w:themeColor="accent1" w:themeShade="BF"/>
      <w:sz w:val="32"/>
      <w:szCs w:val="32"/>
    </w:rPr>
  </w:style>
  <w:style w:type="paragraph" w:styleId="Nagwekspisutreci">
    <w:name w:val="TOC Heading"/>
    <w:basedOn w:val="Nagwek1"/>
    <w:next w:val="Normalny"/>
    <w:uiPriority w:val="39"/>
    <w:unhideWhenUsed/>
    <w:qFormat/>
    <w:rsid w:val="001D5AA5"/>
    <w:pPr>
      <w:outlineLvl w:val="9"/>
    </w:pPr>
    <w:rPr>
      <w:lang w:eastAsia="pl-PL"/>
    </w:rPr>
  </w:style>
  <w:style w:type="paragraph" w:styleId="Spistreci2">
    <w:name w:val="toc 2"/>
    <w:basedOn w:val="Normalny"/>
    <w:next w:val="Normalny"/>
    <w:autoRedefine/>
    <w:uiPriority w:val="39"/>
    <w:unhideWhenUsed/>
    <w:rsid w:val="001D5AA5"/>
    <w:pPr>
      <w:spacing w:after="100"/>
      <w:ind w:left="220"/>
    </w:pPr>
    <w:rPr>
      <w:rFonts w:eastAsiaTheme="minorEastAsia" w:cs="Times New Roman"/>
      <w:lang w:eastAsia="pl-PL"/>
    </w:rPr>
  </w:style>
  <w:style w:type="paragraph" w:styleId="Spistreci1">
    <w:name w:val="toc 1"/>
    <w:basedOn w:val="Normalny"/>
    <w:next w:val="Normalny"/>
    <w:autoRedefine/>
    <w:uiPriority w:val="39"/>
    <w:unhideWhenUsed/>
    <w:rsid w:val="001D5AA5"/>
    <w:pPr>
      <w:spacing w:after="100"/>
    </w:pPr>
    <w:rPr>
      <w:rFonts w:eastAsiaTheme="minorEastAsia" w:cs="Times New Roman"/>
      <w:lang w:eastAsia="pl-PL"/>
    </w:rPr>
  </w:style>
  <w:style w:type="paragraph" w:styleId="Spistreci3">
    <w:name w:val="toc 3"/>
    <w:basedOn w:val="Normalny"/>
    <w:next w:val="Normalny"/>
    <w:autoRedefine/>
    <w:uiPriority w:val="39"/>
    <w:unhideWhenUsed/>
    <w:rsid w:val="001D5AA5"/>
    <w:pPr>
      <w:spacing w:after="100"/>
      <w:ind w:left="440"/>
    </w:pPr>
    <w:rPr>
      <w:rFonts w:eastAsiaTheme="minorEastAsia" w:cs="Times New Roman"/>
      <w:lang w:eastAsia="pl-PL"/>
    </w:rPr>
  </w:style>
  <w:style w:type="character" w:styleId="Hipercze">
    <w:name w:val="Hyperlink"/>
    <w:basedOn w:val="Domylnaczcionkaakapitu"/>
    <w:uiPriority w:val="99"/>
    <w:unhideWhenUsed/>
    <w:rsid w:val="001D5AA5"/>
    <w:rPr>
      <w:color w:val="0563C1" w:themeColor="hyperlink"/>
      <w:u w:val="single"/>
    </w:rPr>
  </w:style>
  <w:style w:type="paragraph" w:styleId="Nagwek">
    <w:name w:val="header"/>
    <w:basedOn w:val="Normalny"/>
    <w:link w:val="NagwekZnak"/>
    <w:uiPriority w:val="99"/>
    <w:unhideWhenUsed/>
    <w:rsid w:val="00A045B0"/>
    <w:pPr>
      <w:tabs>
        <w:tab w:val="center" w:pos="4513"/>
        <w:tab w:val="right" w:pos="9026"/>
      </w:tabs>
      <w:spacing w:after="0" w:line="240" w:lineRule="auto"/>
    </w:pPr>
  </w:style>
  <w:style w:type="character" w:customStyle="1" w:styleId="NagwekZnak">
    <w:name w:val="Nagłówek Znak"/>
    <w:basedOn w:val="Domylnaczcionkaakapitu"/>
    <w:link w:val="Nagwek"/>
    <w:uiPriority w:val="99"/>
    <w:rsid w:val="00A045B0"/>
  </w:style>
  <w:style w:type="paragraph" w:styleId="Stopka">
    <w:name w:val="footer"/>
    <w:basedOn w:val="Normalny"/>
    <w:link w:val="StopkaZnak"/>
    <w:uiPriority w:val="99"/>
    <w:unhideWhenUsed/>
    <w:rsid w:val="00A045B0"/>
    <w:pPr>
      <w:tabs>
        <w:tab w:val="center" w:pos="4513"/>
        <w:tab w:val="right" w:pos="9026"/>
      </w:tabs>
      <w:spacing w:after="0" w:line="240" w:lineRule="auto"/>
    </w:pPr>
  </w:style>
  <w:style w:type="character" w:customStyle="1" w:styleId="StopkaZnak">
    <w:name w:val="Stopka Znak"/>
    <w:basedOn w:val="Domylnaczcionkaakapitu"/>
    <w:link w:val="Stopka"/>
    <w:uiPriority w:val="99"/>
    <w:rsid w:val="00A045B0"/>
  </w:style>
  <w:style w:type="paragraph" w:styleId="Akapitzlist">
    <w:name w:val="List Paragraph"/>
    <w:basedOn w:val="Normalny"/>
    <w:uiPriority w:val="34"/>
    <w:qFormat/>
    <w:rsid w:val="00DA6631"/>
    <w:pPr>
      <w:ind w:left="720"/>
      <w:contextualSpacing/>
    </w:pPr>
  </w:style>
  <w:style w:type="character" w:customStyle="1" w:styleId="Nagwek3Znak">
    <w:name w:val="Nagłówek 3 Znak"/>
    <w:basedOn w:val="Domylnaczcionkaakapitu"/>
    <w:link w:val="Nagwek3"/>
    <w:uiPriority w:val="9"/>
    <w:rsid w:val="00DA6631"/>
    <w:rPr>
      <w:rFonts w:asciiTheme="majorHAnsi" w:eastAsiaTheme="majorEastAsia" w:hAnsiTheme="majorHAnsi" w:cstheme="majorBidi"/>
      <w:color w:val="1F3763" w:themeColor="accent1" w:themeShade="7F"/>
      <w:sz w:val="24"/>
      <w:szCs w:val="24"/>
    </w:rPr>
  </w:style>
  <w:style w:type="character" w:customStyle="1" w:styleId="Nierozpoznanawzmianka1">
    <w:name w:val="Nierozpoznana wzmianka1"/>
    <w:basedOn w:val="Domylnaczcionkaakapitu"/>
    <w:uiPriority w:val="99"/>
    <w:semiHidden/>
    <w:unhideWhenUsed/>
    <w:rsid w:val="00DA6631"/>
    <w:rPr>
      <w:color w:val="605E5C"/>
      <w:shd w:val="clear" w:color="auto" w:fill="E1DFDD"/>
    </w:rPr>
  </w:style>
  <w:style w:type="character" w:styleId="UyteHipercze">
    <w:name w:val="FollowedHyperlink"/>
    <w:basedOn w:val="Domylnaczcionkaakapitu"/>
    <w:uiPriority w:val="99"/>
    <w:semiHidden/>
    <w:unhideWhenUsed/>
    <w:rsid w:val="00431E95"/>
    <w:rPr>
      <w:color w:val="954F72" w:themeColor="followedHyperlink"/>
      <w:u w:val="single"/>
    </w:rPr>
  </w:style>
  <w:style w:type="paragraph" w:styleId="NormalnyWeb">
    <w:name w:val="Normal (Web)"/>
    <w:basedOn w:val="Normalny"/>
    <w:uiPriority w:val="99"/>
    <w:unhideWhenUsed/>
    <w:rsid w:val="00477404"/>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Pogrubienie">
    <w:name w:val="Strong"/>
    <w:basedOn w:val="Domylnaczcionkaakapitu"/>
    <w:uiPriority w:val="22"/>
    <w:qFormat/>
    <w:rsid w:val="00477404"/>
    <w:rPr>
      <w:b/>
      <w:bCs/>
    </w:rPr>
  </w:style>
  <w:style w:type="character" w:customStyle="1" w:styleId="Nagwek4Znak">
    <w:name w:val="Nagłówek 4 Znak"/>
    <w:basedOn w:val="Domylnaczcionkaakapitu"/>
    <w:link w:val="Nagwek4"/>
    <w:uiPriority w:val="9"/>
    <w:rsid w:val="00A40DA8"/>
    <w:rPr>
      <w:rFonts w:asciiTheme="majorHAnsi" w:eastAsiaTheme="majorEastAsia" w:hAnsiTheme="majorHAnsi" w:cstheme="majorBidi"/>
      <w:i/>
      <w:iCs/>
      <w:color w:val="2F5496" w:themeColor="accent1" w:themeShade="BF"/>
    </w:rPr>
  </w:style>
  <w:style w:type="character" w:styleId="Nierozpoznanawzmianka">
    <w:name w:val="Unresolved Mention"/>
    <w:basedOn w:val="Domylnaczcionkaakapitu"/>
    <w:uiPriority w:val="99"/>
    <w:semiHidden/>
    <w:unhideWhenUsed/>
    <w:rsid w:val="00FB4635"/>
    <w:rPr>
      <w:color w:val="605E5C"/>
      <w:shd w:val="clear" w:color="auto" w:fill="E1DFDD"/>
    </w:rPr>
  </w:style>
  <w:style w:type="paragraph" w:customStyle="1" w:styleId="EndNoteBibliographyTitle">
    <w:name w:val="EndNote Bibliography Title"/>
    <w:basedOn w:val="Normalny"/>
    <w:link w:val="EndNoteBibliographyTitleZnak"/>
    <w:rsid w:val="00B2010D"/>
    <w:pPr>
      <w:spacing w:after="0"/>
      <w:jc w:val="center"/>
    </w:pPr>
    <w:rPr>
      <w:rFonts w:ascii="Calibri" w:hAnsi="Calibri" w:cs="Calibri"/>
      <w:noProof/>
      <w:lang w:val="en-US"/>
    </w:rPr>
  </w:style>
  <w:style w:type="character" w:customStyle="1" w:styleId="EndNoteBibliographyTitleZnak">
    <w:name w:val="EndNote Bibliography Title Znak"/>
    <w:basedOn w:val="Domylnaczcionkaakapitu"/>
    <w:link w:val="EndNoteBibliographyTitle"/>
    <w:rsid w:val="00B2010D"/>
    <w:rPr>
      <w:rFonts w:ascii="Calibri" w:hAnsi="Calibri" w:cs="Calibri"/>
      <w:noProof/>
      <w:lang w:val="en-US"/>
    </w:rPr>
  </w:style>
  <w:style w:type="paragraph" w:customStyle="1" w:styleId="EndNoteBibliography">
    <w:name w:val="EndNote Bibliography"/>
    <w:basedOn w:val="Normalny"/>
    <w:link w:val="EndNoteBibliographyZnak"/>
    <w:rsid w:val="00B2010D"/>
    <w:pPr>
      <w:spacing w:line="240" w:lineRule="auto"/>
      <w:jc w:val="both"/>
    </w:pPr>
    <w:rPr>
      <w:rFonts w:ascii="Calibri" w:hAnsi="Calibri" w:cs="Calibri"/>
      <w:noProof/>
      <w:lang w:val="en-US"/>
    </w:rPr>
  </w:style>
  <w:style w:type="character" w:customStyle="1" w:styleId="EndNoteBibliographyZnak">
    <w:name w:val="EndNote Bibliography Znak"/>
    <w:basedOn w:val="Domylnaczcionkaakapitu"/>
    <w:link w:val="EndNoteBibliography"/>
    <w:rsid w:val="00B2010D"/>
    <w:rPr>
      <w:rFonts w:ascii="Calibri" w:hAnsi="Calibri" w:cs="Calibri"/>
      <w:noProof/>
      <w:lang w:val="en-US"/>
    </w:rPr>
  </w:style>
  <w:style w:type="table" w:styleId="Tabela-Siatka">
    <w:name w:val="Table Grid"/>
    <w:basedOn w:val="Standardowy"/>
    <w:uiPriority w:val="39"/>
    <w:rsid w:val="008924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tprzypisukocowego">
    <w:name w:val="endnote text"/>
    <w:basedOn w:val="Normalny"/>
    <w:link w:val="TekstprzypisukocowegoZnak"/>
    <w:uiPriority w:val="99"/>
    <w:semiHidden/>
    <w:unhideWhenUsed/>
    <w:rsid w:val="005B45BD"/>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5B45BD"/>
    <w:rPr>
      <w:sz w:val="20"/>
      <w:szCs w:val="20"/>
    </w:rPr>
  </w:style>
  <w:style w:type="character" w:styleId="Odwoanieprzypisukocowego">
    <w:name w:val="endnote reference"/>
    <w:basedOn w:val="Domylnaczcionkaakapitu"/>
    <w:uiPriority w:val="99"/>
    <w:semiHidden/>
    <w:unhideWhenUsed/>
    <w:rsid w:val="005B45B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048763">
      <w:bodyDiv w:val="1"/>
      <w:marLeft w:val="0"/>
      <w:marRight w:val="0"/>
      <w:marTop w:val="0"/>
      <w:marBottom w:val="0"/>
      <w:divBdr>
        <w:top w:val="none" w:sz="0" w:space="0" w:color="auto"/>
        <w:left w:val="none" w:sz="0" w:space="0" w:color="auto"/>
        <w:bottom w:val="none" w:sz="0" w:space="0" w:color="auto"/>
        <w:right w:val="none" w:sz="0" w:space="0" w:color="auto"/>
      </w:divBdr>
    </w:div>
    <w:div w:id="42802006">
      <w:bodyDiv w:val="1"/>
      <w:marLeft w:val="0"/>
      <w:marRight w:val="0"/>
      <w:marTop w:val="0"/>
      <w:marBottom w:val="0"/>
      <w:divBdr>
        <w:top w:val="none" w:sz="0" w:space="0" w:color="auto"/>
        <w:left w:val="none" w:sz="0" w:space="0" w:color="auto"/>
        <w:bottom w:val="none" w:sz="0" w:space="0" w:color="auto"/>
        <w:right w:val="none" w:sz="0" w:space="0" w:color="auto"/>
      </w:divBdr>
    </w:div>
    <w:div w:id="124198625">
      <w:bodyDiv w:val="1"/>
      <w:marLeft w:val="0"/>
      <w:marRight w:val="0"/>
      <w:marTop w:val="0"/>
      <w:marBottom w:val="0"/>
      <w:divBdr>
        <w:top w:val="none" w:sz="0" w:space="0" w:color="auto"/>
        <w:left w:val="none" w:sz="0" w:space="0" w:color="auto"/>
        <w:bottom w:val="none" w:sz="0" w:space="0" w:color="auto"/>
        <w:right w:val="none" w:sz="0" w:space="0" w:color="auto"/>
      </w:divBdr>
    </w:div>
    <w:div w:id="152915708">
      <w:bodyDiv w:val="1"/>
      <w:marLeft w:val="0"/>
      <w:marRight w:val="0"/>
      <w:marTop w:val="0"/>
      <w:marBottom w:val="0"/>
      <w:divBdr>
        <w:top w:val="none" w:sz="0" w:space="0" w:color="auto"/>
        <w:left w:val="none" w:sz="0" w:space="0" w:color="auto"/>
        <w:bottom w:val="none" w:sz="0" w:space="0" w:color="auto"/>
        <w:right w:val="none" w:sz="0" w:space="0" w:color="auto"/>
      </w:divBdr>
    </w:div>
    <w:div w:id="164130832">
      <w:bodyDiv w:val="1"/>
      <w:marLeft w:val="0"/>
      <w:marRight w:val="0"/>
      <w:marTop w:val="0"/>
      <w:marBottom w:val="0"/>
      <w:divBdr>
        <w:top w:val="none" w:sz="0" w:space="0" w:color="auto"/>
        <w:left w:val="none" w:sz="0" w:space="0" w:color="auto"/>
        <w:bottom w:val="none" w:sz="0" w:space="0" w:color="auto"/>
        <w:right w:val="none" w:sz="0" w:space="0" w:color="auto"/>
      </w:divBdr>
    </w:div>
    <w:div w:id="291641949">
      <w:bodyDiv w:val="1"/>
      <w:marLeft w:val="0"/>
      <w:marRight w:val="0"/>
      <w:marTop w:val="0"/>
      <w:marBottom w:val="0"/>
      <w:divBdr>
        <w:top w:val="none" w:sz="0" w:space="0" w:color="auto"/>
        <w:left w:val="none" w:sz="0" w:space="0" w:color="auto"/>
        <w:bottom w:val="none" w:sz="0" w:space="0" w:color="auto"/>
        <w:right w:val="none" w:sz="0" w:space="0" w:color="auto"/>
      </w:divBdr>
    </w:div>
    <w:div w:id="354768368">
      <w:bodyDiv w:val="1"/>
      <w:marLeft w:val="0"/>
      <w:marRight w:val="0"/>
      <w:marTop w:val="0"/>
      <w:marBottom w:val="0"/>
      <w:divBdr>
        <w:top w:val="none" w:sz="0" w:space="0" w:color="auto"/>
        <w:left w:val="none" w:sz="0" w:space="0" w:color="auto"/>
        <w:bottom w:val="none" w:sz="0" w:space="0" w:color="auto"/>
        <w:right w:val="none" w:sz="0" w:space="0" w:color="auto"/>
      </w:divBdr>
    </w:div>
    <w:div w:id="438258938">
      <w:bodyDiv w:val="1"/>
      <w:marLeft w:val="0"/>
      <w:marRight w:val="0"/>
      <w:marTop w:val="0"/>
      <w:marBottom w:val="0"/>
      <w:divBdr>
        <w:top w:val="none" w:sz="0" w:space="0" w:color="auto"/>
        <w:left w:val="none" w:sz="0" w:space="0" w:color="auto"/>
        <w:bottom w:val="none" w:sz="0" w:space="0" w:color="auto"/>
        <w:right w:val="none" w:sz="0" w:space="0" w:color="auto"/>
      </w:divBdr>
    </w:div>
    <w:div w:id="733705039">
      <w:bodyDiv w:val="1"/>
      <w:marLeft w:val="0"/>
      <w:marRight w:val="0"/>
      <w:marTop w:val="0"/>
      <w:marBottom w:val="0"/>
      <w:divBdr>
        <w:top w:val="none" w:sz="0" w:space="0" w:color="auto"/>
        <w:left w:val="none" w:sz="0" w:space="0" w:color="auto"/>
        <w:bottom w:val="none" w:sz="0" w:space="0" w:color="auto"/>
        <w:right w:val="none" w:sz="0" w:space="0" w:color="auto"/>
      </w:divBdr>
    </w:div>
    <w:div w:id="739985553">
      <w:bodyDiv w:val="1"/>
      <w:marLeft w:val="0"/>
      <w:marRight w:val="0"/>
      <w:marTop w:val="0"/>
      <w:marBottom w:val="0"/>
      <w:divBdr>
        <w:top w:val="none" w:sz="0" w:space="0" w:color="auto"/>
        <w:left w:val="none" w:sz="0" w:space="0" w:color="auto"/>
        <w:bottom w:val="none" w:sz="0" w:space="0" w:color="auto"/>
        <w:right w:val="none" w:sz="0" w:space="0" w:color="auto"/>
      </w:divBdr>
    </w:div>
    <w:div w:id="785388343">
      <w:bodyDiv w:val="1"/>
      <w:marLeft w:val="0"/>
      <w:marRight w:val="0"/>
      <w:marTop w:val="0"/>
      <w:marBottom w:val="0"/>
      <w:divBdr>
        <w:top w:val="none" w:sz="0" w:space="0" w:color="auto"/>
        <w:left w:val="none" w:sz="0" w:space="0" w:color="auto"/>
        <w:bottom w:val="none" w:sz="0" w:space="0" w:color="auto"/>
        <w:right w:val="none" w:sz="0" w:space="0" w:color="auto"/>
      </w:divBdr>
    </w:div>
    <w:div w:id="898898417">
      <w:bodyDiv w:val="1"/>
      <w:marLeft w:val="0"/>
      <w:marRight w:val="0"/>
      <w:marTop w:val="0"/>
      <w:marBottom w:val="0"/>
      <w:divBdr>
        <w:top w:val="none" w:sz="0" w:space="0" w:color="auto"/>
        <w:left w:val="none" w:sz="0" w:space="0" w:color="auto"/>
        <w:bottom w:val="none" w:sz="0" w:space="0" w:color="auto"/>
        <w:right w:val="none" w:sz="0" w:space="0" w:color="auto"/>
      </w:divBdr>
    </w:div>
    <w:div w:id="901405333">
      <w:bodyDiv w:val="1"/>
      <w:marLeft w:val="0"/>
      <w:marRight w:val="0"/>
      <w:marTop w:val="0"/>
      <w:marBottom w:val="0"/>
      <w:divBdr>
        <w:top w:val="none" w:sz="0" w:space="0" w:color="auto"/>
        <w:left w:val="none" w:sz="0" w:space="0" w:color="auto"/>
        <w:bottom w:val="none" w:sz="0" w:space="0" w:color="auto"/>
        <w:right w:val="none" w:sz="0" w:space="0" w:color="auto"/>
      </w:divBdr>
    </w:div>
    <w:div w:id="1021467730">
      <w:bodyDiv w:val="1"/>
      <w:marLeft w:val="0"/>
      <w:marRight w:val="0"/>
      <w:marTop w:val="0"/>
      <w:marBottom w:val="0"/>
      <w:divBdr>
        <w:top w:val="none" w:sz="0" w:space="0" w:color="auto"/>
        <w:left w:val="none" w:sz="0" w:space="0" w:color="auto"/>
        <w:bottom w:val="none" w:sz="0" w:space="0" w:color="auto"/>
        <w:right w:val="none" w:sz="0" w:space="0" w:color="auto"/>
      </w:divBdr>
    </w:div>
    <w:div w:id="1033455414">
      <w:bodyDiv w:val="1"/>
      <w:marLeft w:val="0"/>
      <w:marRight w:val="0"/>
      <w:marTop w:val="0"/>
      <w:marBottom w:val="0"/>
      <w:divBdr>
        <w:top w:val="none" w:sz="0" w:space="0" w:color="auto"/>
        <w:left w:val="none" w:sz="0" w:space="0" w:color="auto"/>
        <w:bottom w:val="none" w:sz="0" w:space="0" w:color="auto"/>
        <w:right w:val="none" w:sz="0" w:space="0" w:color="auto"/>
      </w:divBdr>
    </w:div>
    <w:div w:id="1130319177">
      <w:bodyDiv w:val="1"/>
      <w:marLeft w:val="0"/>
      <w:marRight w:val="0"/>
      <w:marTop w:val="0"/>
      <w:marBottom w:val="0"/>
      <w:divBdr>
        <w:top w:val="none" w:sz="0" w:space="0" w:color="auto"/>
        <w:left w:val="none" w:sz="0" w:space="0" w:color="auto"/>
        <w:bottom w:val="none" w:sz="0" w:space="0" w:color="auto"/>
        <w:right w:val="none" w:sz="0" w:space="0" w:color="auto"/>
      </w:divBdr>
      <w:divsChild>
        <w:div w:id="169834509">
          <w:marLeft w:val="0"/>
          <w:marRight w:val="0"/>
          <w:marTop w:val="0"/>
          <w:marBottom w:val="0"/>
          <w:divBdr>
            <w:top w:val="none" w:sz="0" w:space="0" w:color="auto"/>
            <w:left w:val="none" w:sz="0" w:space="0" w:color="auto"/>
            <w:bottom w:val="none" w:sz="0" w:space="0" w:color="auto"/>
            <w:right w:val="none" w:sz="0" w:space="0" w:color="auto"/>
          </w:divBdr>
          <w:divsChild>
            <w:div w:id="210726273">
              <w:marLeft w:val="0"/>
              <w:marRight w:val="0"/>
              <w:marTop w:val="0"/>
              <w:marBottom w:val="0"/>
              <w:divBdr>
                <w:top w:val="none" w:sz="0" w:space="0" w:color="auto"/>
                <w:left w:val="none" w:sz="0" w:space="0" w:color="auto"/>
                <w:bottom w:val="none" w:sz="0" w:space="0" w:color="auto"/>
                <w:right w:val="none" w:sz="0" w:space="0" w:color="auto"/>
              </w:divBdr>
            </w:div>
          </w:divsChild>
        </w:div>
        <w:div w:id="495269704">
          <w:marLeft w:val="0"/>
          <w:marRight w:val="0"/>
          <w:marTop w:val="0"/>
          <w:marBottom w:val="0"/>
          <w:divBdr>
            <w:top w:val="none" w:sz="0" w:space="0" w:color="auto"/>
            <w:left w:val="none" w:sz="0" w:space="0" w:color="auto"/>
            <w:bottom w:val="none" w:sz="0" w:space="0" w:color="auto"/>
            <w:right w:val="none" w:sz="0" w:space="0" w:color="auto"/>
          </w:divBdr>
          <w:divsChild>
            <w:div w:id="1365867476">
              <w:marLeft w:val="0"/>
              <w:marRight w:val="0"/>
              <w:marTop w:val="0"/>
              <w:marBottom w:val="0"/>
              <w:divBdr>
                <w:top w:val="none" w:sz="0" w:space="0" w:color="auto"/>
                <w:left w:val="none" w:sz="0" w:space="0" w:color="auto"/>
                <w:bottom w:val="none" w:sz="0" w:space="0" w:color="auto"/>
                <w:right w:val="none" w:sz="0" w:space="0" w:color="auto"/>
              </w:divBdr>
            </w:div>
          </w:divsChild>
        </w:div>
        <w:div w:id="614824760">
          <w:marLeft w:val="0"/>
          <w:marRight w:val="0"/>
          <w:marTop w:val="0"/>
          <w:marBottom w:val="0"/>
          <w:divBdr>
            <w:top w:val="none" w:sz="0" w:space="0" w:color="auto"/>
            <w:left w:val="none" w:sz="0" w:space="0" w:color="auto"/>
            <w:bottom w:val="none" w:sz="0" w:space="0" w:color="auto"/>
            <w:right w:val="none" w:sz="0" w:space="0" w:color="auto"/>
          </w:divBdr>
          <w:divsChild>
            <w:div w:id="894004429">
              <w:marLeft w:val="0"/>
              <w:marRight w:val="0"/>
              <w:marTop w:val="0"/>
              <w:marBottom w:val="0"/>
              <w:divBdr>
                <w:top w:val="none" w:sz="0" w:space="0" w:color="auto"/>
                <w:left w:val="none" w:sz="0" w:space="0" w:color="auto"/>
                <w:bottom w:val="none" w:sz="0" w:space="0" w:color="auto"/>
                <w:right w:val="none" w:sz="0" w:space="0" w:color="auto"/>
              </w:divBdr>
            </w:div>
          </w:divsChild>
        </w:div>
        <w:div w:id="825633559">
          <w:marLeft w:val="0"/>
          <w:marRight w:val="0"/>
          <w:marTop w:val="0"/>
          <w:marBottom w:val="0"/>
          <w:divBdr>
            <w:top w:val="none" w:sz="0" w:space="0" w:color="auto"/>
            <w:left w:val="none" w:sz="0" w:space="0" w:color="auto"/>
            <w:bottom w:val="none" w:sz="0" w:space="0" w:color="auto"/>
            <w:right w:val="none" w:sz="0" w:space="0" w:color="auto"/>
          </w:divBdr>
          <w:divsChild>
            <w:div w:id="1955014920">
              <w:marLeft w:val="0"/>
              <w:marRight w:val="0"/>
              <w:marTop w:val="0"/>
              <w:marBottom w:val="0"/>
              <w:divBdr>
                <w:top w:val="none" w:sz="0" w:space="0" w:color="auto"/>
                <w:left w:val="none" w:sz="0" w:space="0" w:color="auto"/>
                <w:bottom w:val="none" w:sz="0" w:space="0" w:color="auto"/>
                <w:right w:val="none" w:sz="0" w:space="0" w:color="auto"/>
              </w:divBdr>
            </w:div>
          </w:divsChild>
        </w:div>
        <w:div w:id="1128354915">
          <w:marLeft w:val="0"/>
          <w:marRight w:val="0"/>
          <w:marTop w:val="0"/>
          <w:marBottom w:val="0"/>
          <w:divBdr>
            <w:top w:val="none" w:sz="0" w:space="0" w:color="auto"/>
            <w:left w:val="none" w:sz="0" w:space="0" w:color="auto"/>
            <w:bottom w:val="none" w:sz="0" w:space="0" w:color="auto"/>
            <w:right w:val="none" w:sz="0" w:space="0" w:color="auto"/>
          </w:divBdr>
          <w:divsChild>
            <w:div w:id="1304966259">
              <w:marLeft w:val="0"/>
              <w:marRight w:val="0"/>
              <w:marTop w:val="0"/>
              <w:marBottom w:val="0"/>
              <w:divBdr>
                <w:top w:val="none" w:sz="0" w:space="0" w:color="auto"/>
                <w:left w:val="none" w:sz="0" w:space="0" w:color="auto"/>
                <w:bottom w:val="none" w:sz="0" w:space="0" w:color="auto"/>
                <w:right w:val="none" w:sz="0" w:space="0" w:color="auto"/>
              </w:divBdr>
            </w:div>
          </w:divsChild>
        </w:div>
        <w:div w:id="1233007185">
          <w:marLeft w:val="0"/>
          <w:marRight w:val="0"/>
          <w:marTop w:val="0"/>
          <w:marBottom w:val="0"/>
          <w:divBdr>
            <w:top w:val="none" w:sz="0" w:space="0" w:color="auto"/>
            <w:left w:val="none" w:sz="0" w:space="0" w:color="auto"/>
            <w:bottom w:val="none" w:sz="0" w:space="0" w:color="auto"/>
            <w:right w:val="none" w:sz="0" w:space="0" w:color="auto"/>
          </w:divBdr>
          <w:divsChild>
            <w:div w:id="889540408">
              <w:marLeft w:val="0"/>
              <w:marRight w:val="0"/>
              <w:marTop w:val="0"/>
              <w:marBottom w:val="0"/>
              <w:divBdr>
                <w:top w:val="none" w:sz="0" w:space="0" w:color="auto"/>
                <w:left w:val="none" w:sz="0" w:space="0" w:color="auto"/>
                <w:bottom w:val="none" w:sz="0" w:space="0" w:color="auto"/>
                <w:right w:val="none" w:sz="0" w:space="0" w:color="auto"/>
              </w:divBdr>
            </w:div>
          </w:divsChild>
        </w:div>
        <w:div w:id="1370835884">
          <w:marLeft w:val="0"/>
          <w:marRight w:val="0"/>
          <w:marTop w:val="0"/>
          <w:marBottom w:val="0"/>
          <w:divBdr>
            <w:top w:val="none" w:sz="0" w:space="0" w:color="auto"/>
            <w:left w:val="none" w:sz="0" w:space="0" w:color="auto"/>
            <w:bottom w:val="none" w:sz="0" w:space="0" w:color="auto"/>
            <w:right w:val="none" w:sz="0" w:space="0" w:color="auto"/>
          </w:divBdr>
          <w:divsChild>
            <w:div w:id="909074274">
              <w:marLeft w:val="0"/>
              <w:marRight w:val="0"/>
              <w:marTop w:val="0"/>
              <w:marBottom w:val="0"/>
              <w:divBdr>
                <w:top w:val="none" w:sz="0" w:space="0" w:color="auto"/>
                <w:left w:val="none" w:sz="0" w:space="0" w:color="auto"/>
                <w:bottom w:val="none" w:sz="0" w:space="0" w:color="auto"/>
                <w:right w:val="none" w:sz="0" w:space="0" w:color="auto"/>
              </w:divBdr>
            </w:div>
          </w:divsChild>
        </w:div>
        <w:div w:id="1815365190">
          <w:marLeft w:val="0"/>
          <w:marRight w:val="0"/>
          <w:marTop w:val="0"/>
          <w:marBottom w:val="0"/>
          <w:divBdr>
            <w:top w:val="none" w:sz="0" w:space="0" w:color="auto"/>
            <w:left w:val="none" w:sz="0" w:space="0" w:color="auto"/>
            <w:bottom w:val="none" w:sz="0" w:space="0" w:color="auto"/>
            <w:right w:val="none" w:sz="0" w:space="0" w:color="auto"/>
          </w:divBdr>
          <w:divsChild>
            <w:div w:id="1991404641">
              <w:marLeft w:val="0"/>
              <w:marRight w:val="0"/>
              <w:marTop w:val="0"/>
              <w:marBottom w:val="0"/>
              <w:divBdr>
                <w:top w:val="none" w:sz="0" w:space="0" w:color="auto"/>
                <w:left w:val="none" w:sz="0" w:space="0" w:color="auto"/>
                <w:bottom w:val="none" w:sz="0" w:space="0" w:color="auto"/>
                <w:right w:val="none" w:sz="0" w:space="0" w:color="auto"/>
              </w:divBdr>
            </w:div>
          </w:divsChild>
        </w:div>
        <w:div w:id="1867405139">
          <w:marLeft w:val="0"/>
          <w:marRight w:val="0"/>
          <w:marTop w:val="0"/>
          <w:marBottom w:val="0"/>
          <w:divBdr>
            <w:top w:val="none" w:sz="0" w:space="0" w:color="auto"/>
            <w:left w:val="none" w:sz="0" w:space="0" w:color="auto"/>
            <w:bottom w:val="none" w:sz="0" w:space="0" w:color="auto"/>
            <w:right w:val="none" w:sz="0" w:space="0" w:color="auto"/>
          </w:divBdr>
          <w:divsChild>
            <w:div w:id="1982955125">
              <w:marLeft w:val="0"/>
              <w:marRight w:val="0"/>
              <w:marTop w:val="0"/>
              <w:marBottom w:val="0"/>
              <w:divBdr>
                <w:top w:val="none" w:sz="0" w:space="0" w:color="auto"/>
                <w:left w:val="none" w:sz="0" w:space="0" w:color="auto"/>
                <w:bottom w:val="none" w:sz="0" w:space="0" w:color="auto"/>
                <w:right w:val="none" w:sz="0" w:space="0" w:color="auto"/>
              </w:divBdr>
            </w:div>
          </w:divsChild>
        </w:div>
        <w:div w:id="1984194637">
          <w:marLeft w:val="0"/>
          <w:marRight w:val="0"/>
          <w:marTop w:val="0"/>
          <w:marBottom w:val="0"/>
          <w:divBdr>
            <w:top w:val="none" w:sz="0" w:space="0" w:color="auto"/>
            <w:left w:val="none" w:sz="0" w:space="0" w:color="auto"/>
            <w:bottom w:val="none" w:sz="0" w:space="0" w:color="auto"/>
            <w:right w:val="none" w:sz="0" w:space="0" w:color="auto"/>
          </w:divBdr>
          <w:divsChild>
            <w:div w:id="538518884">
              <w:marLeft w:val="0"/>
              <w:marRight w:val="0"/>
              <w:marTop w:val="0"/>
              <w:marBottom w:val="0"/>
              <w:divBdr>
                <w:top w:val="none" w:sz="0" w:space="0" w:color="auto"/>
                <w:left w:val="none" w:sz="0" w:space="0" w:color="auto"/>
                <w:bottom w:val="none" w:sz="0" w:space="0" w:color="auto"/>
                <w:right w:val="none" w:sz="0" w:space="0" w:color="auto"/>
              </w:divBdr>
            </w:div>
          </w:divsChild>
        </w:div>
        <w:div w:id="2005350262">
          <w:marLeft w:val="0"/>
          <w:marRight w:val="0"/>
          <w:marTop w:val="0"/>
          <w:marBottom w:val="0"/>
          <w:divBdr>
            <w:top w:val="none" w:sz="0" w:space="0" w:color="auto"/>
            <w:left w:val="none" w:sz="0" w:space="0" w:color="auto"/>
            <w:bottom w:val="none" w:sz="0" w:space="0" w:color="auto"/>
            <w:right w:val="none" w:sz="0" w:space="0" w:color="auto"/>
          </w:divBdr>
          <w:divsChild>
            <w:div w:id="2058503743">
              <w:marLeft w:val="0"/>
              <w:marRight w:val="0"/>
              <w:marTop w:val="0"/>
              <w:marBottom w:val="0"/>
              <w:divBdr>
                <w:top w:val="none" w:sz="0" w:space="0" w:color="auto"/>
                <w:left w:val="none" w:sz="0" w:space="0" w:color="auto"/>
                <w:bottom w:val="none" w:sz="0" w:space="0" w:color="auto"/>
                <w:right w:val="none" w:sz="0" w:space="0" w:color="auto"/>
              </w:divBdr>
            </w:div>
          </w:divsChild>
        </w:div>
        <w:div w:id="2055500794">
          <w:marLeft w:val="0"/>
          <w:marRight w:val="0"/>
          <w:marTop w:val="0"/>
          <w:marBottom w:val="0"/>
          <w:divBdr>
            <w:top w:val="none" w:sz="0" w:space="0" w:color="auto"/>
            <w:left w:val="none" w:sz="0" w:space="0" w:color="auto"/>
            <w:bottom w:val="none" w:sz="0" w:space="0" w:color="auto"/>
            <w:right w:val="none" w:sz="0" w:space="0" w:color="auto"/>
          </w:divBdr>
          <w:divsChild>
            <w:div w:id="182762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264451">
      <w:bodyDiv w:val="1"/>
      <w:marLeft w:val="0"/>
      <w:marRight w:val="0"/>
      <w:marTop w:val="0"/>
      <w:marBottom w:val="0"/>
      <w:divBdr>
        <w:top w:val="none" w:sz="0" w:space="0" w:color="auto"/>
        <w:left w:val="none" w:sz="0" w:space="0" w:color="auto"/>
        <w:bottom w:val="none" w:sz="0" w:space="0" w:color="auto"/>
        <w:right w:val="none" w:sz="0" w:space="0" w:color="auto"/>
      </w:divBdr>
    </w:div>
    <w:div w:id="1246454321">
      <w:bodyDiv w:val="1"/>
      <w:marLeft w:val="0"/>
      <w:marRight w:val="0"/>
      <w:marTop w:val="0"/>
      <w:marBottom w:val="0"/>
      <w:divBdr>
        <w:top w:val="none" w:sz="0" w:space="0" w:color="auto"/>
        <w:left w:val="none" w:sz="0" w:space="0" w:color="auto"/>
        <w:bottom w:val="none" w:sz="0" w:space="0" w:color="auto"/>
        <w:right w:val="none" w:sz="0" w:space="0" w:color="auto"/>
      </w:divBdr>
    </w:div>
    <w:div w:id="1272321679">
      <w:bodyDiv w:val="1"/>
      <w:marLeft w:val="0"/>
      <w:marRight w:val="0"/>
      <w:marTop w:val="0"/>
      <w:marBottom w:val="0"/>
      <w:divBdr>
        <w:top w:val="none" w:sz="0" w:space="0" w:color="auto"/>
        <w:left w:val="none" w:sz="0" w:space="0" w:color="auto"/>
        <w:bottom w:val="none" w:sz="0" w:space="0" w:color="auto"/>
        <w:right w:val="none" w:sz="0" w:space="0" w:color="auto"/>
      </w:divBdr>
    </w:div>
    <w:div w:id="1490244477">
      <w:bodyDiv w:val="1"/>
      <w:marLeft w:val="0"/>
      <w:marRight w:val="0"/>
      <w:marTop w:val="0"/>
      <w:marBottom w:val="0"/>
      <w:divBdr>
        <w:top w:val="none" w:sz="0" w:space="0" w:color="auto"/>
        <w:left w:val="none" w:sz="0" w:space="0" w:color="auto"/>
        <w:bottom w:val="none" w:sz="0" w:space="0" w:color="auto"/>
        <w:right w:val="none" w:sz="0" w:space="0" w:color="auto"/>
      </w:divBdr>
    </w:div>
    <w:div w:id="1500458794">
      <w:bodyDiv w:val="1"/>
      <w:marLeft w:val="0"/>
      <w:marRight w:val="0"/>
      <w:marTop w:val="0"/>
      <w:marBottom w:val="0"/>
      <w:divBdr>
        <w:top w:val="none" w:sz="0" w:space="0" w:color="auto"/>
        <w:left w:val="none" w:sz="0" w:space="0" w:color="auto"/>
        <w:bottom w:val="none" w:sz="0" w:space="0" w:color="auto"/>
        <w:right w:val="none" w:sz="0" w:space="0" w:color="auto"/>
      </w:divBdr>
    </w:div>
    <w:div w:id="1619528719">
      <w:bodyDiv w:val="1"/>
      <w:marLeft w:val="0"/>
      <w:marRight w:val="0"/>
      <w:marTop w:val="0"/>
      <w:marBottom w:val="0"/>
      <w:divBdr>
        <w:top w:val="none" w:sz="0" w:space="0" w:color="auto"/>
        <w:left w:val="none" w:sz="0" w:space="0" w:color="auto"/>
        <w:bottom w:val="none" w:sz="0" w:space="0" w:color="auto"/>
        <w:right w:val="none" w:sz="0" w:space="0" w:color="auto"/>
      </w:divBdr>
      <w:divsChild>
        <w:div w:id="154230229">
          <w:marLeft w:val="0"/>
          <w:marRight w:val="0"/>
          <w:marTop w:val="0"/>
          <w:marBottom w:val="0"/>
          <w:divBdr>
            <w:top w:val="none" w:sz="0" w:space="0" w:color="auto"/>
            <w:left w:val="none" w:sz="0" w:space="0" w:color="auto"/>
            <w:bottom w:val="none" w:sz="0" w:space="0" w:color="auto"/>
            <w:right w:val="none" w:sz="0" w:space="0" w:color="auto"/>
          </w:divBdr>
        </w:div>
      </w:divsChild>
    </w:div>
    <w:div w:id="1733187532">
      <w:bodyDiv w:val="1"/>
      <w:marLeft w:val="0"/>
      <w:marRight w:val="0"/>
      <w:marTop w:val="0"/>
      <w:marBottom w:val="0"/>
      <w:divBdr>
        <w:top w:val="none" w:sz="0" w:space="0" w:color="auto"/>
        <w:left w:val="none" w:sz="0" w:space="0" w:color="auto"/>
        <w:bottom w:val="none" w:sz="0" w:space="0" w:color="auto"/>
        <w:right w:val="none" w:sz="0" w:space="0" w:color="auto"/>
      </w:divBdr>
    </w:div>
    <w:div w:id="1735004381">
      <w:bodyDiv w:val="1"/>
      <w:marLeft w:val="0"/>
      <w:marRight w:val="0"/>
      <w:marTop w:val="0"/>
      <w:marBottom w:val="0"/>
      <w:divBdr>
        <w:top w:val="none" w:sz="0" w:space="0" w:color="auto"/>
        <w:left w:val="none" w:sz="0" w:space="0" w:color="auto"/>
        <w:bottom w:val="none" w:sz="0" w:space="0" w:color="auto"/>
        <w:right w:val="none" w:sz="0" w:space="0" w:color="auto"/>
      </w:divBdr>
    </w:div>
    <w:div w:id="1737047271">
      <w:bodyDiv w:val="1"/>
      <w:marLeft w:val="0"/>
      <w:marRight w:val="0"/>
      <w:marTop w:val="0"/>
      <w:marBottom w:val="0"/>
      <w:divBdr>
        <w:top w:val="none" w:sz="0" w:space="0" w:color="auto"/>
        <w:left w:val="none" w:sz="0" w:space="0" w:color="auto"/>
        <w:bottom w:val="none" w:sz="0" w:space="0" w:color="auto"/>
        <w:right w:val="none" w:sz="0" w:space="0" w:color="auto"/>
      </w:divBdr>
    </w:div>
    <w:div w:id="1759985959">
      <w:bodyDiv w:val="1"/>
      <w:marLeft w:val="0"/>
      <w:marRight w:val="0"/>
      <w:marTop w:val="0"/>
      <w:marBottom w:val="0"/>
      <w:divBdr>
        <w:top w:val="none" w:sz="0" w:space="0" w:color="auto"/>
        <w:left w:val="none" w:sz="0" w:space="0" w:color="auto"/>
        <w:bottom w:val="none" w:sz="0" w:space="0" w:color="auto"/>
        <w:right w:val="none" w:sz="0" w:space="0" w:color="auto"/>
      </w:divBdr>
    </w:div>
    <w:div w:id="1780831495">
      <w:bodyDiv w:val="1"/>
      <w:marLeft w:val="0"/>
      <w:marRight w:val="0"/>
      <w:marTop w:val="0"/>
      <w:marBottom w:val="0"/>
      <w:divBdr>
        <w:top w:val="none" w:sz="0" w:space="0" w:color="auto"/>
        <w:left w:val="none" w:sz="0" w:space="0" w:color="auto"/>
        <w:bottom w:val="none" w:sz="0" w:space="0" w:color="auto"/>
        <w:right w:val="none" w:sz="0" w:space="0" w:color="auto"/>
      </w:divBdr>
    </w:div>
    <w:div w:id="1893880714">
      <w:bodyDiv w:val="1"/>
      <w:marLeft w:val="0"/>
      <w:marRight w:val="0"/>
      <w:marTop w:val="0"/>
      <w:marBottom w:val="0"/>
      <w:divBdr>
        <w:top w:val="none" w:sz="0" w:space="0" w:color="auto"/>
        <w:left w:val="none" w:sz="0" w:space="0" w:color="auto"/>
        <w:bottom w:val="none" w:sz="0" w:space="0" w:color="auto"/>
        <w:right w:val="none" w:sz="0" w:space="0" w:color="auto"/>
      </w:divBdr>
    </w:div>
    <w:div w:id="1895962772">
      <w:bodyDiv w:val="1"/>
      <w:marLeft w:val="0"/>
      <w:marRight w:val="0"/>
      <w:marTop w:val="0"/>
      <w:marBottom w:val="0"/>
      <w:divBdr>
        <w:top w:val="none" w:sz="0" w:space="0" w:color="auto"/>
        <w:left w:val="none" w:sz="0" w:space="0" w:color="auto"/>
        <w:bottom w:val="none" w:sz="0" w:space="0" w:color="auto"/>
        <w:right w:val="none" w:sz="0" w:space="0" w:color="auto"/>
      </w:divBdr>
    </w:div>
    <w:div w:id="1901284605">
      <w:bodyDiv w:val="1"/>
      <w:marLeft w:val="0"/>
      <w:marRight w:val="0"/>
      <w:marTop w:val="0"/>
      <w:marBottom w:val="0"/>
      <w:divBdr>
        <w:top w:val="none" w:sz="0" w:space="0" w:color="auto"/>
        <w:left w:val="none" w:sz="0" w:space="0" w:color="auto"/>
        <w:bottom w:val="none" w:sz="0" w:space="0" w:color="auto"/>
        <w:right w:val="none" w:sz="0" w:space="0" w:color="auto"/>
      </w:divBdr>
    </w:div>
    <w:div w:id="1956515972">
      <w:bodyDiv w:val="1"/>
      <w:marLeft w:val="0"/>
      <w:marRight w:val="0"/>
      <w:marTop w:val="0"/>
      <w:marBottom w:val="0"/>
      <w:divBdr>
        <w:top w:val="none" w:sz="0" w:space="0" w:color="auto"/>
        <w:left w:val="none" w:sz="0" w:space="0" w:color="auto"/>
        <w:bottom w:val="none" w:sz="0" w:space="0" w:color="auto"/>
        <w:right w:val="none" w:sz="0" w:space="0" w:color="auto"/>
      </w:divBdr>
    </w:div>
    <w:div w:id="1982729460">
      <w:bodyDiv w:val="1"/>
      <w:marLeft w:val="0"/>
      <w:marRight w:val="0"/>
      <w:marTop w:val="0"/>
      <w:marBottom w:val="0"/>
      <w:divBdr>
        <w:top w:val="none" w:sz="0" w:space="0" w:color="auto"/>
        <w:left w:val="none" w:sz="0" w:space="0" w:color="auto"/>
        <w:bottom w:val="none" w:sz="0" w:space="0" w:color="auto"/>
        <w:right w:val="none" w:sz="0" w:space="0" w:color="auto"/>
      </w:divBdr>
    </w:div>
    <w:div w:id="2019232690">
      <w:bodyDiv w:val="1"/>
      <w:marLeft w:val="0"/>
      <w:marRight w:val="0"/>
      <w:marTop w:val="0"/>
      <w:marBottom w:val="0"/>
      <w:divBdr>
        <w:top w:val="none" w:sz="0" w:space="0" w:color="auto"/>
        <w:left w:val="none" w:sz="0" w:space="0" w:color="auto"/>
        <w:bottom w:val="none" w:sz="0" w:space="0" w:color="auto"/>
        <w:right w:val="none" w:sz="0" w:space="0" w:color="auto"/>
      </w:divBdr>
    </w:div>
    <w:div w:id="2034068476">
      <w:bodyDiv w:val="1"/>
      <w:marLeft w:val="0"/>
      <w:marRight w:val="0"/>
      <w:marTop w:val="0"/>
      <w:marBottom w:val="0"/>
      <w:divBdr>
        <w:top w:val="none" w:sz="0" w:space="0" w:color="auto"/>
        <w:left w:val="none" w:sz="0" w:space="0" w:color="auto"/>
        <w:bottom w:val="none" w:sz="0" w:space="0" w:color="auto"/>
        <w:right w:val="none" w:sz="0" w:space="0" w:color="auto"/>
      </w:divBdr>
    </w:div>
    <w:div w:id="2042507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chart" Target="charts/chart5.xml"/><Relationship Id="rId26" Type="http://schemas.openxmlformats.org/officeDocument/2006/relationships/chart" Target="charts/chart13.xml"/><Relationship Id="rId39" Type="http://schemas.openxmlformats.org/officeDocument/2006/relationships/chart" Target="charts/chart26.xml"/><Relationship Id="rId21" Type="http://schemas.openxmlformats.org/officeDocument/2006/relationships/chart" Target="charts/chart8.xml"/><Relationship Id="rId34" Type="http://schemas.openxmlformats.org/officeDocument/2006/relationships/chart" Target="charts/chart21.xml"/><Relationship Id="rId42" Type="http://schemas.openxmlformats.org/officeDocument/2006/relationships/chart" Target="charts/chart29.xml"/><Relationship Id="rId47" Type="http://schemas.openxmlformats.org/officeDocument/2006/relationships/chart" Target="charts/chart34.xml"/><Relationship Id="rId50" Type="http://schemas.openxmlformats.org/officeDocument/2006/relationships/chart" Target="charts/chart37.xml"/><Relationship Id="rId55" Type="http://schemas.openxmlformats.org/officeDocument/2006/relationships/chart" Target="charts/chart42.xml"/><Relationship Id="rId63" Type="http://schemas.openxmlformats.org/officeDocument/2006/relationships/chart" Target="charts/chart5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chart" Target="charts/chart16.xml"/><Relationship Id="rId41" Type="http://schemas.openxmlformats.org/officeDocument/2006/relationships/chart" Target="charts/chart28.xml"/><Relationship Id="rId54" Type="http://schemas.openxmlformats.org/officeDocument/2006/relationships/chart" Target="charts/chart41.xml"/><Relationship Id="rId62" Type="http://schemas.openxmlformats.org/officeDocument/2006/relationships/chart" Target="charts/chart4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11.xml"/><Relationship Id="rId32" Type="http://schemas.openxmlformats.org/officeDocument/2006/relationships/chart" Target="charts/chart19.xml"/><Relationship Id="rId37" Type="http://schemas.openxmlformats.org/officeDocument/2006/relationships/chart" Target="charts/chart24.xml"/><Relationship Id="rId40" Type="http://schemas.openxmlformats.org/officeDocument/2006/relationships/chart" Target="charts/chart27.xml"/><Relationship Id="rId45" Type="http://schemas.openxmlformats.org/officeDocument/2006/relationships/chart" Target="charts/chart32.xml"/><Relationship Id="rId53" Type="http://schemas.openxmlformats.org/officeDocument/2006/relationships/chart" Target="charts/chart40.xml"/><Relationship Id="rId58" Type="http://schemas.openxmlformats.org/officeDocument/2006/relationships/chart" Target="charts/chart45.xm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10.xml"/><Relationship Id="rId28" Type="http://schemas.openxmlformats.org/officeDocument/2006/relationships/chart" Target="charts/chart15.xml"/><Relationship Id="rId36" Type="http://schemas.openxmlformats.org/officeDocument/2006/relationships/chart" Target="charts/chart23.xml"/><Relationship Id="rId49" Type="http://schemas.openxmlformats.org/officeDocument/2006/relationships/chart" Target="charts/chart36.xml"/><Relationship Id="rId57" Type="http://schemas.openxmlformats.org/officeDocument/2006/relationships/chart" Target="charts/chart44.xml"/><Relationship Id="rId61" Type="http://schemas.openxmlformats.org/officeDocument/2006/relationships/chart" Target="charts/chart48.xml"/><Relationship Id="rId10" Type="http://schemas.openxmlformats.org/officeDocument/2006/relationships/image" Target="media/image3.png"/><Relationship Id="rId19" Type="http://schemas.openxmlformats.org/officeDocument/2006/relationships/chart" Target="charts/chart6.xml"/><Relationship Id="rId31" Type="http://schemas.openxmlformats.org/officeDocument/2006/relationships/chart" Target="charts/chart18.xml"/><Relationship Id="rId44" Type="http://schemas.openxmlformats.org/officeDocument/2006/relationships/chart" Target="charts/chart31.xml"/><Relationship Id="rId52" Type="http://schemas.openxmlformats.org/officeDocument/2006/relationships/chart" Target="charts/chart39.xml"/><Relationship Id="rId60" Type="http://schemas.openxmlformats.org/officeDocument/2006/relationships/chart" Target="charts/chart47.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chart" Target="charts/chart1.xml"/><Relationship Id="rId22" Type="http://schemas.openxmlformats.org/officeDocument/2006/relationships/chart" Target="charts/chart9.xml"/><Relationship Id="rId27" Type="http://schemas.openxmlformats.org/officeDocument/2006/relationships/chart" Target="charts/chart14.xml"/><Relationship Id="rId30" Type="http://schemas.openxmlformats.org/officeDocument/2006/relationships/chart" Target="charts/chart17.xml"/><Relationship Id="rId35" Type="http://schemas.openxmlformats.org/officeDocument/2006/relationships/chart" Target="charts/chart22.xml"/><Relationship Id="rId43" Type="http://schemas.openxmlformats.org/officeDocument/2006/relationships/chart" Target="charts/chart30.xml"/><Relationship Id="rId48" Type="http://schemas.openxmlformats.org/officeDocument/2006/relationships/chart" Target="charts/chart35.xml"/><Relationship Id="rId56" Type="http://schemas.openxmlformats.org/officeDocument/2006/relationships/chart" Target="charts/chart43.xml"/><Relationship Id="rId64"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chart" Target="charts/chart38.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chart" Target="charts/chart4.xml"/><Relationship Id="rId25" Type="http://schemas.openxmlformats.org/officeDocument/2006/relationships/chart" Target="charts/chart12.xml"/><Relationship Id="rId33" Type="http://schemas.openxmlformats.org/officeDocument/2006/relationships/chart" Target="charts/chart20.xml"/><Relationship Id="rId38" Type="http://schemas.openxmlformats.org/officeDocument/2006/relationships/chart" Target="charts/chart25.xml"/><Relationship Id="rId46" Type="http://schemas.openxmlformats.org/officeDocument/2006/relationships/chart" Target="charts/chart33.xml"/><Relationship Id="rId59" Type="http://schemas.openxmlformats.org/officeDocument/2006/relationships/chart" Target="charts/chart46.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36.xml"/><Relationship Id="rId1" Type="http://schemas.microsoft.com/office/2011/relationships/chartStyle" Target="style36.xml"/></Relationships>
</file>

<file path=word/charts/_rels/chart37.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37.xml"/><Relationship Id="rId1" Type="http://schemas.microsoft.com/office/2011/relationships/chartStyle" Target="style37.xml"/></Relationships>
</file>

<file path=word/charts/_rels/chart38.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39.xml"/><Relationship Id="rId1" Type="http://schemas.microsoft.com/office/2011/relationships/chartStyle" Target="style39.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4.xml"/><Relationship Id="rId1" Type="http://schemas.microsoft.com/office/2011/relationships/chartStyle" Target="style4.xml"/></Relationships>
</file>

<file path=word/charts/_rels/chart40.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40.xml"/><Relationship Id="rId1" Type="http://schemas.microsoft.com/office/2011/relationships/chartStyle" Target="style40.xml"/></Relationships>
</file>

<file path=word/charts/_rels/chart41.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41.xml"/><Relationship Id="rId1" Type="http://schemas.microsoft.com/office/2011/relationships/chartStyle" Target="style41.xml"/></Relationships>
</file>

<file path=word/charts/_rels/chart42.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42.xml"/><Relationship Id="rId1" Type="http://schemas.microsoft.com/office/2011/relationships/chartStyle" Target="style42.xml"/></Relationships>
</file>

<file path=word/charts/_rels/chart43.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43.xml"/><Relationship Id="rId1" Type="http://schemas.microsoft.com/office/2011/relationships/chartStyle" Target="style43.xml"/></Relationships>
</file>

<file path=word/charts/_rels/chart44.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44.xml"/><Relationship Id="rId1" Type="http://schemas.microsoft.com/office/2011/relationships/chartStyle" Target="style44.xml"/></Relationships>
</file>

<file path=word/charts/_rels/chart45.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45.xml"/><Relationship Id="rId1" Type="http://schemas.microsoft.com/office/2011/relationships/chartStyle" Target="style45.xml"/></Relationships>
</file>

<file path=word/charts/_rels/chart46.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46.xml"/><Relationship Id="rId1" Type="http://schemas.microsoft.com/office/2011/relationships/chartStyle" Target="style46.xml"/></Relationships>
</file>

<file path=word/charts/_rels/chart47.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47.xml"/><Relationship Id="rId1" Type="http://schemas.microsoft.com/office/2011/relationships/chartStyle" Target="style47.xml"/></Relationships>
</file>

<file path=word/charts/_rels/chart48.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48.xml"/><Relationship Id="rId1" Type="http://schemas.microsoft.com/office/2011/relationships/chartStyle" Target="style48.xml"/></Relationships>
</file>

<file path=word/charts/_rels/chart49.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49.xml"/><Relationship Id="rId1" Type="http://schemas.microsoft.com/office/2011/relationships/chartStyle" Target="style49.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5.xml"/><Relationship Id="rId1" Type="http://schemas.microsoft.com/office/2011/relationships/chartStyle" Target="style5.xml"/></Relationships>
</file>

<file path=word/charts/_rels/chart50.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50.xml"/><Relationship Id="rId1" Type="http://schemas.microsoft.com/office/2011/relationships/chartStyle" Target="style50.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ia\Desktop\SCRUM%20-%20poprawione%20odpowiedzi.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Czy w zespole jest Scrum master?</a:t>
            </a:r>
          </a:p>
        </c:rich>
      </c:tx>
      <c:layout>
        <c:manualLayout>
          <c:xMode val="edge"/>
          <c:yMode val="edge"/>
          <c:x val="0.2162324524775312"/>
          <c:y val="9.2592592592592587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995-43F6-B439-92CFC3DFEBC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995-43F6-B439-92CFC3DFEBC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995-43F6-B439-92CFC3DFEBC3}"/>
              </c:ext>
            </c:extLst>
          </c:dPt>
          <c:dLbls>
            <c:dLbl>
              <c:idx val="2"/>
              <c:layout>
                <c:manualLayout>
                  <c:x val="-4.4444444444444446E-2"/>
                  <c:y val="1.3888888888888888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2995-43F6-B439-92CFC3DFEBC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A$2:$A$4</c:f>
              <c:strCache>
                <c:ptCount val="3"/>
                <c:pt idx="0">
                  <c:v>Tak</c:v>
                </c:pt>
                <c:pt idx="1">
                  <c:v>Nie</c:v>
                </c:pt>
                <c:pt idx="2">
                  <c:v>Inne</c:v>
                </c:pt>
              </c:strCache>
            </c:strRef>
          </c:cat>
          <c:val>
            <c:numRef>
              <c:f>Arkusz1!$B$2:$B$4</c:f>
              <c:numCache>
                <c:formatCode>General</c:formatCode>
                <c:ptCount val="3"/>
                <c:pt idx="0">
                  <c:v>67</c:v>
                </c:pt>
                <c:pt idx="1">
                  <c:v>24</c:v>
                </c:pt>
                <c:pt idx="2">
                  <c:v>9</c:v>
                </c:pt>
              </c:numCache>
            </c:numRef>
          </c:val>
          <c:extLst>
            <c:ext xmlns:c16="http://schemas.microsoft.com/office/drawing/2014/chart" uri="{C3380CC4-5D6E-409C-BE32-E72D297353CC}">
              <c16:uniqueId val="{00000006-2995-43F6-B439-92CFC3DFEBC3}"/>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Czy czas trwania sprintu jest stały?</a:t>
            </a:r>
          </a:p>
        </c:rich>
      </c:tx>
      <c:layout>
        <c:manualLayout>
          <c:xMode val="edge"/>
          <c:yMode val="edge"/>
          <c:x val="0.18235479797979801"/>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7E4-4994-8238-9ACC6BF7982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7E4-4994-8238-9ACC6BF7982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7E4-4994-8238-9ACC6BF79828}"/>
              </c:ext>
            </c:extLst>
          </c:dPt>
          <c:dLbls>
            <c:dLbl>
              <c:idx val="2"/>
              <c:layout>
                <c:manualLayout>
                  <c:x val="6.9444444444444392E-2"/>
                  <c:y val="1.3739663590438291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E7E4-4994-8238-9ACC6BF79828}"/>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G$64:$G$66</c:f>
              <c:strCache>
                <c:ptCount val="3"/>
                <c:pt idx="0">
                  <c:v>Tak</c:v>
                </c:pt>
                <c:pt idx="1">
                  <c:v>Nie</c:v>
                </c:pt>
                <c:pt idx="2">
                  <c:v>Brak odpowiedzi</c:v>
                </c:pt>
              </c:strCache>
            </c:strRef>
          </c:cat>
          <c:val>
            <c:numRef>
              <c:f>Arkusz1!$H$64:$H$66</c:f>
              <c:numCache>
                <c:formatCode>General</c:formatCode>
                <c:ptCount val="3"/>
                <c:pt idx="0">
                  <c:v>83</c:v>
                </c:pt>
                <c:pt idx="1">
                  <c:v>7</c:v>
                </c:pt>
                <c:pt idx="2">
                  <c:v>10</c:v>
                </c:pt>
              </c:numCache>
            </c:numRef>
          </c:val>
          <c:extLst>
            <c:ext xmlns:c16="http://schemas.microsoft.com/office/drawing/2014/chart" uri="{C3380CC4-5D6E-409C-BE32-E72D297353CC}">
              <c16:uniqueId val="{00000006-E7E4-4994-8238-9ACC6BF79828}"/>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Czas</a:t>
            </a:r>
            <a:r>
              <a:rPr lang="pl-PL" baseline="0"/>
              <a:t> trwania sprintu</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G$54:$G$57</c:f>
              <c:strCache>
                <c:ptCount val="4"/>
                <c:pt idx="0">
                  <c:v>1 tydzień</c:v>
                </c:pt>
                <c:pt idx="1">
                  <c:v>2 tygodnie</c:v>
                </c:pt>
                <c:pt idx="2">
                  <c:v>3 tygodnie</c:v>
                </c:pt>
                <c:pt idx="3">
                  <c:v>4 tygodnie</c:v>
                </c:pt>
              </c:strCache>
            </c:strRef>
          </c:cat>
          <c:val>
            <c:numRef>
              <c:f>Arkusz1!$H$54:$H$57</c:f>
              <c:numCache>
                <c:formatCode>General</c:formatCode>
                <c:ptCount val="4"/>
                <c:pt idx="0">
                  <c:v>14</c:v>
                </c:pt>
                <c:pt idx="1">
                  <c:v>59</c:v>
                </c:pt>
                <c:pt idx="2">
                  <c:v>6</c:v>
                </c:pt>
                <c:pt idx="3">
                  <c:v>4</c:v>
                </c:pt>
              </c:numCache>
            </c:numRef>
          </c:val>
          <c:extLst>
            <c:ext xmlns:c16="http://schemas.microsoft.com/office/drawing/2014/chart" uri="{C3380CC4-5D6E-409C-BE32-E72D297353CC}">
              <c16:uniqueId val="{00000000-4672-44E0-A367-68A8C1E99AB4}"/>
            </c:ext>
          </c:extLst>
        </c:ser>
        <c:dLbls>
          <c:dLblPos val="outEnd"/>
          <c:showLegendKey val="0"/>
          <c:showVal val="1"/>
          <c:showCatName val="0"/>
          <c:showSerName val="0"/>
          <c:showPercent val="0"/>
          <c:showBubbleSize val="0"/>
        </c:dLbls>
        <c:gapWidth val="219"/>
        <c:overlap val="-27"/>
        <c:axId val="454203248"/>
        <c:axId val="454207184"/>
      </c:barChart>
      <c:catAx>
        <c:axId val="454203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54207184"/>
        <c:crosses val="autoZero"/>
        <c:auto val="1"/>
        <c:lblAlgn val="ctr"/>
        <c:lblOffset val="100"/>
        <c:noMultiLvlLbl val="0"/>
      </c:catAx>
      <c:valAx>
        <c:axId val="4542071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542032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Czy tworzony jest Backlog sprintu?</a:t>
            </a:r>
          </a:p>
        </c:rich>
      </c:tx>
      <c:layout>
        <c:manualLayout>
          <c:xMode val="edge"/>
          <c:yMode val="edge"/>
          <c:x val="0.185077149447228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E77-4816-A734-32F6915AFCC4}"/>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E77-4816-A734-32F6915AFCC4}"/>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E77-4816-A734-32F6915AFCC4}"/>
              </c:ext>
            </c:extLst>
          </c:dPt>
          <c:dLbls>
            <c:dLbl>
              <c:idx val="1"/>
              <c:layout>
                <c:manualLayout>
                  <c:x val="-3.1565656565656623E-2"/>
                  <c:y val="4.6296296296296086E-3"/>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BE77-4816-A734-32F6915AFCC4}"/>
                </c:ext>
              </c:extLst>
            </c:dLbl>
            <c:dLbl>
              <c:idx val="2"/>
              <c:layout>
                <c:manualLayout>
                  <c:x val="8.5227272727272665E-2"/>
                  <c:y val="1.060944534001666E-17"/>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BE77-4816-A734-32F6915AFCC4}"/>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L$54:$L$56</c:f>
              <c:strCache>
                <c:ptCount val="3"/>
                <c:pt idx="0">
                  <c:v>Tak</c:v>
                </c:pt>
                <c:pt idx="1">
                  <c:v>Nie</c:v>
                </c:pt>
                <c:pt idx="2">
                  <c:v>Czasami</c:v>
                </c:pt>
              </c:strCache>
            </c:strRef>
          </c:cat>
          <c:val>
            <c:numRef>
              <c:f>Arkusz1!$M$54:$M$56</c:f>
              <c:numCache>
                <c:formatCode>General</c:formatCode>
                <c:ptCount val="3"/>
                <c:pt idx="0">
                  <c:v>92</c:v>
                </c:pt>
                <c:pt idx="1">
                  <c:v>7</c:v>
                </c:pt>
                <c:pt idx="2">
                  <c:v>1</c:v>
                </c:pt>
              </c:numCache>
            </c:numRef>
          </c:val>
          <c:extLst>
            <c:ext xmlns:c16="http://schemas.microsoft.com/office/drawing/2014/chart" uri="{C3380CC4-5D6E-409C-BE32-E72D297353CC}">
              <c16:uniqueId val="{00000006-BE77-4816-A734-32F6915AFCC4}"/>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Czy każdy sprint ma określony cel?</a:t>
            </a:r>
          </a:p>
        </c:rich>
      </c:tx>
      <c:layout>
        <c:manualLayout>
          <c:xMode val="edge"/>
          <c:yMode val="edge"/>
          <c:x val="0.18277285651793526"/>
          <c:y val="9.2592592592592587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8A0-4504-A1DF-46AE69CF7E8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8A0-4504-A1DF-46AE69CF7E8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8A0-4504-A1DF-46AE69CF7E8B}"/>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Q$54:$Q$56</c:f>
              <c:strCache>
                <c:ptCount val="3"/>
                <c:pt idx="0">
                  <c:v>Tak</c:v>
                </c:pt>
                <c:pt idx="1">
                  <c:v>Nie</c:v>
                </c:pt>
                <c:pt idx="2">
                  <c:v>Inne</c:v>
                </c:pt>
              </c:strCache>
            </c:strRef>
          </c:cat>
          <c:val>
            <c:numRef>
              <c:f>Arkusz1!$R$54:$R$56</c:f>
              <c:numCache>
                <c:formatCode>General</c:formatCode>
                <c:ptCount val="3"/>
                <c:pt idx="0">
                  <c:v>63</c:v>
                </c:pt>
                <c:pt idx="1">
                  <c:v>33</c:v>
                </c:pt>
                <c:pt idx="2">
                  <c:v>4</c:v>
                </c:pt>
              </c:numCache>
            </c:numRef>
          </c:val>
          <c:extLst>
            <c:ext xmlns:c16="http://schemas.microsoft.com/office/drawing/2014/chart" uri="{C3380CC4-5D6E-409C-BE32-E72D297353CC}">
              <c16:uniqueId val="{00000006-28A0-4504-A1DF-46AE69CF7E8B}"/>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Czy podczas sprintu pojawiają się "wrzutki" zadań?</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2C5-400B-B464-782F2A022234}"/>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2C5-400B-B464-782F2A022234}"/>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2C5-400B-B464-782F2A022234}"/>
              </c:ext>
            </c:extLst>
          </c:dPt>
          <c:dLbls>
            <c:dLbl>
              <c:idx val="0"/>
              <c:layout>
                <c:manualLayout>
                  <c:x val="3.4722222222222224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92C5-400B-B464-782F2A022234}"/>
                </c:ext>
              </c:extLst>
            </c:dLbl>
            <c:dLbl>
              <c:idx val="1"/>
              <c:layout>
                <c:manualLayout>
                  <c:x val="-1.8939393939393999E-2"/>
                  <c:y val="-8.4875562720133283E-17"/>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92C5-400B-B464-782F2A022234}"/>
                </c:ext>
              </c:extLst>
            </c:dLbl>
            <c:dLbl>
              <c:idx val="2"/>
              <c:layout>
                <c:manualLayout>
                  <c:x val="-1.5782828282828339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2C5-400B-B464-782F2A022234}"/>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A$85:$A$87</c:f>
              <c:strCache>
                <c:ptCount val="3"/>
                <c:pt idx="0">
                  <c:v>Tak</c:v>
                </c:pt>
                <c:pt idx="1">
                  <c:v>Nie</c:v>
                </c:pt>
                <c:pt idx="2">
                  <c:v>Inne</c:v>
                </c:pt>
              </c:strCache>
            </c:strRef>
          </c:cat>
          <c:val>
            <c:numRef>
              <c:f>Arkusz1!$B$85:$B$87</c:f>
              <c:numCache>
                <c:formatCode>General</c:formatCode>
                <c:ptCount val="3"/>
                <c:pt idx="0">
                  <c:v>62</c:v>
                </c:pt>
                <c:pt idx="1">
                  <c:v>26</c:v>
                </c:pt>
                <c:pt idx="2">
                  <c:v>12</c:v>
                </c:pt>
              </c:numCache>
            </c:numRef>
          </c:val>
          <c:extLst>
            <c:ext xmlns:c16="http://schemas.microsoft.com/office/drawing/2014/chart" uri="{C3380CC4-5D6E-409C-BE32-E72D297353CC}">
              <c16:uniqueId val="{00000006-92C5-400B-B464-782F2A022234}"/>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Czy każdy sprint dostarcza ukończoną funkcjonalność?</a:t>
            </a:r>
          </a:p>
        </c:rich>
      </c:tx>
      <c:layout>
        <c:manualLayout>
          <c:xMode val="edge"/>
          <c:yMode val="edge"/>
          <c:x val="0.15767045454545459"/>
          <c:y val="4.6296296296296294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EE9-4EFA-8628-1A2FCAA81DF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EE9-4EFA-8628-1A2FCAA81DF1}"/>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EE9-4EFA-8628-1A2FCAA81DF1}"/>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EEE9-4EFA-8628-1A2FCAA81DF1}"/>
              </c:ext>
            </c:extLst>
          </c:dPt>
          <c:dLbls>
            <c:dLbl>
              <c:idx val="0"/>
              <c:layout>
                <c:manualLayout>
                  <c:x val="3.156565656565645E-2"/>
                  <c:y val="-4.6296296296296719E-3"/>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EEE9-4EFA-8628-1A2FCAA81DF1}"/>
                </c:ext>
              </c:extLst>
            </c:dLbl>
            <c:dLbl>
              <c:idx val="2"/>
              <c:layout>
                <c:manualLayout>
                  <c:x val="-4.7348484848484876E-2"/>
                  <c:y val="-9.2592592592592813E-3"/>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EEE9-4EFA-8628-1A2FCAA81DF1}"/>
                </c:ext>
              </c:extLst>
            </c:dLbl>
            <c:dLbl>
              <c:idx val="3"/>
              <c:layout>
                <c:manualLayout>
                  <c:x val="5.0505050505050449E-2"/>
                  <c:y val="-4.6296296296296294E-3"/>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EEE9-4EFA-8628-1A2FCAA81DF1}"/>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G$85:$G$88</c:f>
              <c:strCache>
                <c:ptCount val="4"/>
                <c:pt idx="0">
                  <c:v>Tak</c:v>
                </c:pt>
                <c:pt idx="1">
                  <c:v>Nie</c:v>
                </c:pt>
                <c:pt idx="2">
                  <c:v>Raczej Tak</c:v>
                </c:pt>
                <c:pt idx="3">
                  <c:v>Różnie</c:v>
                </c:pt>
              </c:strCache>
            </c:strRef>
          </c:cat>
          <c:val>
            <c:numRef>
              <c:f>Arkusz1!$H$85:$H$88</c:f>
              <c:numCache>
                <c:formatCode>General</c:formatCode>
                <c:ptCount val="4"/>
                <c:pt idx="0">
                  <c:v>37</c:v>
                </c:pt>
                <c:pt idx="1">
                  <c:v>49</c:v>
                </c:pt>
                <c:pt idx="2">
                  <c:v>13</c:v>
                </c:pt>
                <c:pt idx="3">
                  <c:v>1</c:v>
                </c:pt>
              </c:numCache>
            </c:numRef>
          </c:val>
          <c:extLst>
            <c:ext xmlns:c16="http://schemas.microsoft.com/office/drawing/2014/chart" uri="{C3380CC4-5D6E-409C-BE32-E72D297353CC}">
              <c16:uniqueId val="{00000008-EEE9-4EFA-8628-1A2FCAA81DF1}"/>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Kto z zespołu scrumowego uczestniczy w spotkaniu planowania</a:t>
            </a:r>
            <a:r>
              <a:rPr lang="pl-PL" baseline="0"/>
              <a:t> sprintu</a:t>
            </a:r>
            <a:r>
              <a:rPr lang="pl-PL"/>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294:$A$300</c:f>
              <c:strCache>
                <c:ptCount val="7"/>
                <c:pt idx="0">
                  <c:v>Wszyscy</c:v>
                </c:pt>
                <c:pt idx="1">
                  <c:v>PO + Zespół Programistyczny</c:v>
                </c:pt>
                <c:pt idx="2">
                  <c:v>SM + Zespół Programistyczny</c:v>
                </c:pt>
                <c:pt idx="3">
                  <c:v>SM</c:v>
                </c:pt>
                <c:pt idx="4">
                  <c:v>SM + PO</c:v>
                </c:pt>
                <c:pt idx="5">
                  <c:v>Zespół Programistyczny</c:v>
                </c:pt>
                <c:pt idx="6">
                  <c:v>Brak Odpowiedzi</c:v>
                </c:pt>
              </c:strCache>
            </c:strRef>
          </c:cat>
          <c:val>
            <c:numRef>
              <c:f>Arkusz1!$B$294:$B$300</c:f>
              <c:numCache>
                <c:formatCode>General</c:formatCode>
                <c:ptCount val="7"/>
                <c:pt idx="0">
                  <c:v>61</c:v>
                </c:pt>
                <c:pt idx="1">
                  <c:v>17</c:v>
                </c:pt>
                <c:pt idx="2">
                  <c:v>7</c:v>
                </c:pt>
                <c:pt idx="3">
                  <c:v>1</c:v>
                </c:pt>
                <c:pt idx="4">
                  <c:v>3</c:v>
                </c:pt>
                <c:pt idx="5">
                  <c:v>9</c:v>
                </c:pt>
                <c:pt idx="6">
                  <c:v>2</c:v>
                </c:pt>
              </c:numCache>
            </c:numRef>
          </c:val>
          <c:extLst>
            <c:ext xmlns:c16="http://schemas.microsoft.com/office/drawing/2014/chart" uri="{C3380CC4-5D6E-409C-BE32-E72D297353CC}">
              <c16:uniqueId val="{00000000-D9FA-4E77-B250-B4932C231609}"/>
            </c:ext>
          </c:extLst>
        </c:ser>
        <c:dLbls>
          <c:dLblPos val="outEnd"/>
          <c:showLegendKey val="0"/>
          <c:showVal val="1"/>
          <c:showCatName val="0"/>
          <c:showSerName val="0"/>
          <c:showPercent val="0"/>
          <c:showBubbleSize val="0"/>
        </c:dLbls>
        <c:gapWidth val="219"/>
        <c:overlap val="-27"/>
        <c:axId val="542776744"/>
        <c:axId val="542771496"/>
      </c:barChart>
      <c:catAx>
        <c:axId val="542776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42771496"/>
        <c:crosses val="autoZero"/>
        <c:auto val="1"/>
        <c:lblAlgn val="ctr"/>
        <c:lblOffset val="100"/>
        <c:noMultiLvlLbl val="0"/>
      </c:catAx>
      <c:valAx>
        <c:axId val="5427714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427767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Kto</a:t>
            </a:r>
            <a:r>
              <a:rPr lang="pl-PL" baseline="0"/>
              <a:t> z zespołu scrumowego uczestniczy w spotkaniu przeglądu sprintu?</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manualLayout>
          <c:layoutTarget val="inner"/>
          <c:xMode val="edge"/>
          <c:yMode val="edge"/>
          <c:x val="8.5129841724329927E-2"/>
          <c:y val="0.22831790123456791"/>
          <c:w val="0.88961763302314478"/>
          <c:h val="0.42311655487508504"/>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G$294:$G$299</c:f>
              <c:strCache>
                <c:ptCount val="6"/>
                <c:pt idx="0">
                  <c:v>Wszyscy</c:v>
                </c:pt>
                <c:pt idx="1">
                  <c:v>SM + Zespół Programistyczny</c:v>
                </c:pt>
                <c:pt idx="2">
                  <c:v>PO + Zespół Programistyczny</c:v>
                </c:pt>
                <c:pt idx="3">
                  <c:v>SM + PO</c:v>
                </c:pt>
                <c:pt idx="4">
                  <c:v>Zespół Programistyczny</c:v>
                </c:pt>
                <c:pt idx="5">
                  <c:v>Brak Odpowiedzi</c:v>
                </c:pt>
              </c:strCache>
            </c:strRef>
          </c:cat>
          <c:val>
            <c:numRef>
              <c:f>Arkusz1!$H$294:$H$299</c:f>
              <c:numCache>
                <c:formatCode>General</c:formatCode>
                <c:ptCount val="6"/>
                <c:pt idx="0">
                  <c:v>62</c:v>
                </c:pt>
                <c:pt idx="1">
                  <c:v>6</c:v>
                </c:pt>
                <c:pt idx="2">
                  <c:v>11</c:v>
                </c:pt>
                <c:pt idx="3">
                  <c:v>2</c:v>
                </c:pt>
                <c:pt idx="4">
                  <c:v>9</c:v>
                </c:pt>
                <c:pt idx="5">
                  <c:v>10</c:v>
                </c:pt>
              </c:numCache>
            </c:numRef>
          </c:val>
          <c:extLst>
            <c:ext xmlns:c16="http://schemas.microsoft.com/office/drawing/2014/chart" uri="{C3380CC4-5D6E-409C-BE32-E72D297353CC}">
              <c16:uniqueId val="{00000000-EC70-4046-96BE-219CD502228B}"/>
            </c:ext>
          </c:extLst>
        </c:ser>
        <c:dLbls>
          <c:dLblPos val="outEnd"/>
          <c:showLegendKey val="0"/>
          <c:showVal val="1"/>
          <c:showCatName val="0"/>
          <c:showSerName val="0"/>
          <c:showPercent val="0"/>
          <c:showBubbleSize val="0"/>
        </c:dLbls>
        <c:gapWidth val="219"/>
        <c:overlap val="-27"/>
        <c:axId val="617866264"/>
        <c:axId val="617868232"/>
      </c:barChart>
      <c:catAx>
        <c:axId val="617866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17868232"/>
        <c:crosses val="autoZero"/>
        <c:auto val="1"/>
        <c:lblAlgn val="ctr"/>
        <c:lblOffset val="100"/>
        <c:noMultiLvlLbl val="0"/>
      </c:catAx>
      <c:valAx>
        <c:axId val="6178682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178662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pl-PL"/>
              <a:t>Kto z zespołu scrumowego uczestniczy w spotkaniu retrospektywy sprintu?</a:t>
            </a:r>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L$294:$L$300</c:f>
              <c:strCache>
                <c:ptCount val="7"/>
                <c:pt idx="0">
                  <c:v>Wszyscy</c:v>
                </c:pt>
                <c:pt idx="1">
                  <c:v>SM + Zespół Programistyczny</c:v>
                </c:pt>
                <c:pt idx="2">
                  <c:v>PO + Zespół Programistyczny</c:v>
                </c:pt>
                <c:pt idx="3">
                  <c:v>SM + PO</c:v>
                </c:pt>
                <c:pt idx="4">
                  <c:v>PO</c:v>
                </c:pt>
                <c:pt idx="5">
                  <c:v>Zespół Programistyczny</c:v>
                </c:pt>
                <c:pt idx="6">
                  <c:v>Brak Odpowiedzi</c:v>
                </c:pt>
              </c:strCache>
            </c:strRef>
          </c:cat>
          <c:val>
            <c:numRef>
              <c:f>Arkusz1!$M$294:$M$300</c:f>
              <c:numCache>
                <c:formatCode>General</c:formatCode>
                <c:ptCount val="7"/>
                <c:pt idx="0">
                  <c:v>49</c:v>
                </c:pt>
                <c:pt idx="1">
                  <c:v>18</c:v>
                </c:pt>
                <c:pt idx="2">
                  <c:v>7</c:v>
                </c:pt>
                <c:pt idx="3">
                  <c:v>2</c:v>
                </c:pt>
                <c:pt idx="4">
                  <c:v>1</c:v>
                </c:pt>
                <c:pt idx="5">
                  <c:v>9</c:v>
                </c:pt>
                <c:pt idx="6">
                  <c:v>14</c:v>
                </c:pt>
              </c:numCache>
            </c:numRef>
          </c:val>
          <c:extLst>
            <c:ext xmlns:c16="http://schemas.microsoft.com/office/drawing/2014/chart" uri="{C3380CC4-5D6E-409C-BE32-E72D297353CC}">
              <c16:uniqueId val="{00000000-14C8-448E-9F74-94EC4DDE2318}"/>
            </c:ext>
          </c:extLst>
        </c:ser>
        <c:dLbls>
          <c:dLblPos val="outEnd"/>
          <c:showLegendKey val="0"/>
          <c:showVal val="1"/>
          <c:showCatName val="0"/>
          <c:showSerName val="0"/>
          <c:showPercent val="0"/>
          <c:showBubbleSize val="0"/>
        </c:dLbls>
        <c:gapWidth val="219"/>
        <c:overlap val="-27"/>
        <c:axId val="622909408"/>
        <c:axId val="622910392"/>
      </c:barChart>
      <c:catAx>
        <c:axId val="622909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22910392"/>
        <c:crosses val="autoZero"/>
        <c:auto val="1"/>
        <c:lblAlgn val="ctr"/>
        <c:lblOffset val="100"/>
        <c:noMultiLvlLbl val="0"/>
      </c:catAx>
      <c:valAx>
        <c:axId val="622910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229094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kto z zespołu scrumowego uczestniczy w dail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Q$294:$Q$298</c:f>
              <c:strCache>
                <c:ptCount val="5"/>
                <c:pt idx="0">
                  <c:v>Wszyscy</c:v>
                </c:pt>
                <c:pt idx="1">
                  <c:v>SM + Zespół Programistyczny</c:v>
                </c:pt>
                <c:pt idx="2">
                  <c:v>PO + Zespół Programistyczny</c:v>
                </c:pt>
                <c:pt idx="3">
                  <c:v>Zespół Programistyczny</c:v>
                </c:pt>
                <c:pt idx="4">
                  <c:v>Brak Odpowiedzi</c:v>
                </c:pt>
              </c:strCache>
            </c:strRef>
          </c:cat>
          <c:val>
            <c:numRef>
              <c:f>Arkusz1!$R$294:$R$298</c:f>
              <c:numCache>
                <c:formatCode>General</c:formatCode>
                <c:ptCount val="5"/>
                <c:pt idx="0">
                  <c:v>35</c:v>
                </c:pt>
                <c:pt idx="1">
                  <c:v>28</c:v>
                </c:pt>
                <c:pt idx="2">
                  <c:v>12</c:v>
                </c:pt>
                <c:pt idx="3">
                  <c:v>21</c:v>
                </c:pt>
                <c:pt idx="4">
                  <c:v>4</c:v>
                </c:pt>
              </c:numCache>
            </c:numRef>
          </c:val>
          <c:extLst>
            <c:ext xmlns:c16="http://schemas.microsoft.com/office/drawing/2014/chart" uri="{C3380CC4-5D6E-409C-BE32-E72D297353CC}">
              <c16:uniqueId val="{00000000-5195-4984-B842-4E10705B29C6}"/>
            </c:ext>
          </c:extLst>
        </c:ser>
        <c:dLbls>
          <c:dLblPos val="outEnd"/>
          <c:showLegendKey val="0"/>
          <c:showVal val="1"/>
          <c:showCatName val="0"/>
          <c:showSerName val="0"/>
          <c:showPercent val="0"/>
          <c:showBubbleSize val="0"/>
        </c:dLbls>
        <c:gapWidth val="219"/>
        <c:overlap val="-27"/>
        <c:axId val="604825240"/>
        <c:axId val="604825896"/>
      </c:barChart>
      <c:catAx>
        <c:axId val="604825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04825896"/>
        <c:crosses val="autoZero"/>
        <c:auto val="1"/>
        <c:lblAlgn val="ctr"/>
        <c:lblOffset val="100"/>
        <c:noMultiLvlLbl val="0"/>
      </c:catAx>
      <c:valAx>
        <c:axId val="6048258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048252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Czy w zespole jest Product Own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F94-4803-86CC-DFD996750C9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F94-4803-86CC-DFD996750C9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F94-4803-86CC-DFD996750C93}"/>
              </c:ext>
            </c:extLst>
          </c:dPt>
          <c:dLbls>
            <c:dLbl>
              <c:idx val="0"/>
              <c:layout>
                <c:manualLayout>
                  <c:x val="0.10101010101010101"/>
                  <c:y val="-6.9444444444444448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9F94-4803-86CC-DFD996750C93}"/>
                </c:ext>
              </c:extLst>
            </c:dLbl>
            <c:dLbl>
              <c:idx val="1"/>
              <c:layout>
                <c:manualLayout>
                  <c:x val="-4.7222222222222221E-2"/>
                  <c:y val="6.018518518518514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9F94-4803-86CC-DFD996750C93}"/>
                </c:ext>
              </c:extLst>
            </c:dLbl>
            <c:dLbl>
              <c:idx val="2"/>
              <c:layout>
                <c:manualLayout>
                  <c:x val="-5.2777777777777826E-2"/>
                  <c:y val="1.3888888888888888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F94-4803-86CC-DFD996750C9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G$2:$G$4</c:f>
              <c:strCache>
                <c:ptCount val="3"/>
                <c:pt idx="0">
                  <c:v>Tak</c:v>
                </c:pt>
                <c:pt idx="1">
                  <c:v>Nie</c:v>
                </c:pt>
                <c:pt idx="2">
                  <c:v>Inne</c:v>
                </c:pt>
              </c:strCache>
            </c:strRef>
          </c:cat>
          <c:val>
            <c:numRef>
              <c:f>Arkusz1!$H$2:$H$4</c:f>
              <c:numCache>
                <c:formatCode>General</c:formatCode>
                <c:ptCount val="3"/>
                <c:pt idx="0">
                  <c:v>77</c:v>
                </c:pt>
                <c:pt idx="1">
                  <c:v>16</c:v>
                </c:pt>
                <c:pt idx="2">
                  <c:v>7</c:v>
                </c:pt>
              </c:numCache>
            </c:numRef>
          </c:val>
          <c:extLst>
            <c:ext xmlns:c16="http://schemas.microsoft.com/office/drawing/2014/chart" uri="{C3380CC4-5D6E-409C-BE32-E72D297353CC}">
              <c16:uniqueId val="{00000006-9F94-4803-86CC-DFD996750C93}"/>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Ile trwa spotkanie dotyczące planowania sprint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L$85:$L$108</c:f>
              <c:strCache>
                <c:ptCount val="24"/>
                <c:pt idx="0">
                  <c:v>10 minut</c:v>
                </c:pt>
                <c:pt idx="1">
                  <c:v>20 minut </c:v>
                </c:pt>
                <c:pt idx="2">
                  <c:v>45 minut</c:v>
                </c:pt>
                <c:pt idx="3">
                  <c:v>0,5-1 h</c:v>
                </c:pt>
                <c:pt idx="4">
                  <c:v>0,5 h</c:v>
                </c:pt>
                <c:pt idx="5">
                  <c:v>0,5-1,5 h</c:v>
                </c:pt>
                <c:pt idx="6">
                  <c:v>0,5-2 h</c:v>
                </c:pt>
                <c:pt idx="7">
                  <c:v>1 h</c:v>
                </c:pt>
                <c:pt idx="8">
                  <c:v>1-1,5 h</c:v>
                </c:pt>
                <c:pt idx="9">
                  <c:v>1-2 h</c:v>
                </c:pt>
                <c:pt idx="10">
                  <c:v>1-3 h</c:v>
                </c:pt>
                <c:pt idx="11">
                  <c:v>1,5 h</c:v>
                </c:pt>
                <c:pt idx="12">
                  <c:v>2 h</c:v>
                </c:pt>
                <c:pt idx="13">
                  <c:v>2-3 h</c:v>
                </c:pt>
                <c:pt idx="14">
                  <c:v>2-4 h</c:v>
                </c:pt>
                <c:pt idx="15">
                  <c:v>2-7 h</c:v>
                </c:pt>
                <c:pt idx="16">
                  <c:v>2,5 h</c:v>
                </c:pt>
                <c:pt idx="17">
                  <c:v>3 h</c:v>
                </c:pt>
                <c:pt idx="18">
                  <c:v>3-4 h</c:v>
                </c:pt>
                <c:pt idx="19">
                  <c:v>4 h</c:v>
                </c:pt>
                <c:pt idx="20">
                  <c:v>6 h</c:v>
                </c:pt>
                <c:pt idx="21">
                  <c:v>8 h</c:v>
                </c:pt>
                <c:pt idx="22">
                  <c:v>Kilka godzin</c:v>
                </c:pt>
                <c:pt idx="23">
                  <c:v>Brak Odpowiedzi</c:v>
                </c:pt>
              </c:strCache>
            </c:strRef>
          </c:cat>
          <c:val>
            <c:numRef>
              <c:f>Arkusz1!$M$85:$M$108</c:f>
              <c:numCache>
                <c:formatCode>General</c:formatCode>
                <c:ptCount val="24"/>
                <c:pt idx="0">
                  <c:v>1</c:v>
                </c:pt>
                <c:pt idx="1">
                  <c:v>3</c:v>
                </c:pt>
                <c:pt idx="2">
                  <c:v>1</c:v>
                </c:pt>
                <c:pt idx="3">
                  <c:v>1</c:v>
                </c:pt>
                <c:pt idx="4">
                  <c:v>6</c:v>
                </c:pt>
                <c:pt idx="5">
                  <c:v>1</c:v>
                </c:pt>
                <c:pt idx="6">
                  <c:v>3</c:v>
                </c:pt>
                <c:pt idx="7">
                  <c:v>17</c:v>
                </c:pt>
                <c:pt idx="8">
                  <c:v>4</c:v>
                </c:pt>
                <c:pt idx="9">
                  <c:v>1</c:v>
                </c:pt>
                <c:pt idx="10">
                  <c:v>1</c:v>
                </c:pt>
                <c:pt idx="11">
                  <c:v>6</c:v>
                </c:pt>
                <c:pt idx="12">
                  <c:v>20</c:v>
                </c:pt>
                <c:pt idx="13">
                  <c:v>2</c:v>
                </c:pt>
                <c:pt idx="14">
                  <c:v>1</c:v>
                </c:pt>
                <c:pt idx="15">
                  <c:v>1</c:v>
                </c:pt>
                <c:pt idx="16">
                  <c:v>2</c:v>
                </c:pt>
                <c:pt idx="17">
                  <c:v>2</c:v>
                </c:pt>
                <c:pt idx="18">
                  <c:v>2</c:v>
                </c:pt>
                <c:pt idx="19">
                  <c:v>3</c:v>
                </c:pt>
                <c:pt idx="20">
                  <c:v>1</c:v>
                </c:pt>
                <c:pt idx="21">
                  <c:v>2</c:v>
                </c:pt>
                <c:pt idx="22">
                  <c:v>2</c:v>
                </c:pt>
                <c:pt idx="23">
                  <c:v>17</c:v>
                </c:pt>
              </c:numCache>
            </c:numRef>
          </c:val>
          <c:extLst>
            <c:ext xmlns:c16="http://schemas.microsoft.com/office/drawing/2014/chart" uri="{C3380CC4-5D6E-409C-BE32-E72D297353CC}">
              <c16:uniqueId val="{00000000-7F4D-4F4E-8689-1A17C94380A2}"/>
            </c:ext>
          </c:extLst>
        </c:ser>
        <c:dLbls>
          <c:dLblPos val="outEnd"/>
          <c:showLegendKey val="0"/>
          <c:showVal val="1"/>
          <c:showCatName val="0"/>
          <c:showSerName val="0"/>
          <c:showPercent val="0"/>
          <c:showBubbleSize val="0"/>
        </c:dLbls>
        <c:gapWidth val="219"/>
        <c:overlap val="-27"/>
        <c:axId val="601967280"/>
        <c:axId val="601964328"/>
      </c:barChart>
      <c:catAx>
        <c:axId val="601967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01964328"/>
        <c:crosses val="autoZero"/>
        <c:auto val="1"/>
        <c:lblAlgn val="ctr"/>
        <c:lblOffset val="100"/>
        <c:noMultiLvlLbl val="0"/>
      </c:catAx>
      <c:valAx>
        <c:axId val="601964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019672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Ile trwa spotkanie dotyczące przeglądu sprint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Q$85:$Q$105</c:f>
              <c:strCache>
                <c:ptCount val="21"/>
                <c:pt idx="0">
                  <c:v>15 minut</c:v>
                </c:pt>
                <c:pt idx="1">
                  <c:v>15-30 minut</c:v>
                </c:pt>
                <c:pt idx="2">
                  <c:v>20 minut</c:v>
                </c:pt>
                <c:pt idx="3">
                  <c:v>20-30 minut</c:v>
                </c:pt>
                <c:pt idx="4">
                  <c:v>25 minut</c:v>
                </c:pt>
                <c:pt idx="5">
                  <c:v>0,5 h</c:v>
                </c:pt>
                <c:pt idx="6">
                  <c:v>30-45 minut</c:v>
                </c:pt>
                <c:pt idx="7">
                  <c:v>30 minut -1,5h</c:v>
                </c:pt>
                <c:pt idx="8">
                  <c:v>40 minut - 1h</c:v>
                </c:pt>
                <c:pt idx="9">
                  <c:v>45 minut</c:v>
                </c:pt>
                <c:pt idx="10">
                  <c:v>1 h</c:v>
                </c:pt>
                <c:pt idx="11">
                  <c:v>1-1,5 h</c:v>
                </c:pt>
                <c:pt idx="12">
                  <c:v>1-2 h </c:v>
                </c:pt>
                <c:pt idx="13">
                  <c:v>1,5 h</c:v>
                </c:pt>
                <c:pt idx="14">
                  <c:v>2 h</c:v>
                </c:pt>
                <c:pt idx="15">
                  <c:v>3-4 h</c:v>
                </c:pt>
                <c:pt idx="16">
                  <c:v>4 h</c:v>
                </c:pt>
                <c:pt idx="17">
                  <c:v>15 minut na osobe</c:v>
                </c:pt>
                <c:pt idx="18">
                  <c:v>Krótko</c:v>
                </c:pt>
                <c:pt idx="19">
                  <c:v>W ramach planowania (0.5-2 h)</c:v>
                </c:pt>
                <c:pt idx="20">
                  <c:v>Brak odpowiedzi</c:v>
                </c:pt>
              </c:strCache>
            </c:strRef>
          </c:cat>
          <c:val>
            <c:numRef>
              <c:f>Arkusz1!$R$85:$R$105</c:f>
              <c:numCache>
                <c:formatCode>General</c:formatCode>
                <c:ptCount val="21"/>
                <c:pt idx="0">
                  <c:v>1</c:v>
                </c:pt>
                <c:pt idx="1">
                  <c:v>2</c:v>
                </c:pt>
                <c:pt idx="2">
                  <c:v>3</c:v>
                </c:pt>
                <c:pt idx="3">
                  <c:v>1</c:v>
                </c:pt>
                <c:pt idx="4">
                  <c:v>1</c:v>
                </c:pt>
                <c:pt idx="5">
                  <c:v>7</c:v>
                </c:pt>
                <c:pt idx="6">
                  <c:v>1</c:v>
                </c:pt>
                <c:pt idx="7">
                  <c:v>1</c:v>
                </c:pt>
                <c:pt idx="8">
                  <c:v>1</c:v>
                </c:pt>
                <c:pt idx="9">
                  <c:v>2</c:v>
                </c:pt>
                <c:pt idx="10">
                  <c:v>26</c:v>
                </c:pt>
                <c:pt idx="11">
                  <c:v>3</c:v>
                </c:pt>
                <c:pt idx="12">
                  <c:v>3</c:v>
                </c:pt>
                <c:pt idx="13">
                  <c:v>4</c:v>
                </c:pt>
                <c:pt idx="14">
                  <c:v>12</c:v>
                </c:pt>
                <c:pt idx="15">
                  <c:v>1</c:v>
                </c:pt>
                <c:pt idx="16">
                  <c:v>2</c:v>
                </c:pt>
                <c:pt idx="17">
                  <c:v>1</c:v>
                </c:pt>
                <c:pt idx="18">
                  <c:v>1</c:v>
                </c:pt>
                <c:pt idx="19">
                  <c:v>1</c:v>
                </c:pt>
                <c:pt idx="20">
                  <c:v>26</c:v>
                </c:pt>
              </c:numCache>
            </c:numRef>
          </c:val>
          <c:extLst>
            <c:ext xmlns:c16="http://schemas.microsoft.com/office/drawing/2014/chart" uri="{C3380CC4-5D6E-409C-BE32-E72D297353CC}">
              <c16:uniqueId val="{00000000-5684-4040-A678-BDC0A51B6CE9}"/>
            </c:ext>
          </c:extLst>
        </c:ser>
        <c:dLbls>
          <c:dLblPos val="outEnd"/>
          <c:showLegendKey val="0"/>
          <c:showVal val="1"/>
          <c:showCatName val="0"/>
          <c:showSerName val="0"/>
          <c:showPercent val="0"/>
          <c:showBubbleSize val="0"/>
        </c:dLbls>
        <c:gapWidth val="219"/>
        <c:overlap val="-27"/>
        <c:axId val="612382248"/>
        <c:axId val="612379624"/>
      </c:barChart>
      <c:catAx>
        <c:axId val="61238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12379624"/>
        <c:crosses val="autoZero"/>
        <c:auto val="1"/>
        <c:lblAlgn val="ctr"/>
        <c:lblOffset val="100"/>
        <c:noMultiLvlLbl val="0"/>
      </c:catAx>
      <c:valAx>
        <c:axId val="6123796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123822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Ile trwa spotkanie dotyczące retrospekcji sprint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A$112:$A$127</c:f>
              <c:strCache>
                <c:ptCount val="16"/>
                <c:pt idx="0">
                  <c:v>15 minut</c:v>
                </c:pt>
                <c:pt idx="1">
                  <c:v>15-20 minut</c:v>
                </c:pt>
                <c:pt idx="2">
                  <c:v>0,5</c:v>
                </c:pt>
                <c:pt idx="3">
                  <c:v>40 minut</c:v>
                </c:pt>
                <c:pt idx="4">
                  <c:v>45 minut</c:v>
                </c:pt>
                <c:pt idx="5">
                  <c:v>1 h</c:v>
                </c:pt>
                <c:pt idx="6">
                  <c:v>1-1,5 h</c:v>
                </c:pt>
                <c:pt idx="7">
                  <c:v>1-2 h</c:v>
                </c:pt>
                <c:pt idx="8">
                  <c:v>1,5 h</c:v>
                </c:pt>
                <c:pt idx="9">
                  <c:v>2 h</c:v>
                </c:pt>
                <c:pt idx="10">
                  <c:v>2-3 h </c:v>
                </c:pt>
                <c:pt idx="11">
                  <c:v>4 h</c:v>
                </c:pt>
                <c:pt idx="12">
                  <c:v>4-6 h</c:v>
                </c:pt>
                <c:pt idx="13">
                  <c:v>Najczęściej nie ma czasu</c:v>
                </c:pt>
                <c:pt idx="14">
                  <c:v>Ile trzeba</c:v>
                </c:pt>
                <c:pt idx="15">
                  <c:v>Brak odpowiedzi</c:v>
                </c:pt>
              </c:strCache>
            </c:strRef>
          </c:cat>
          <c:val>
            <c:numRef>
              <c:f>Arkusz1!$B$112:$B$127</c:f>
              <c:numCache>
                <c:formatCode>General</c:formatCode>
                <c:ptCount val="16"/>
                <c:pt idx="0">
                  <c:v>1</c:v>
                </c:pt>
                <c:pt idx="1">
                  <c:v>1</c:v>
                </c:pt>
                <c:pt idx="2">
                  <c:v>9</c:v>
                </c:pt>
                <c:pt idx="3">
                  <c:v>1</c:v>
                </c:pt>
                <c:pt idx="4">
                  <c:v>2</c:v>
                </c:pt>
                <c:pt idx="5">
                  <c:v>21</c:v>
                </c:pt>
                <c:pt idx="6">
                  <c:v>1</c:v>
                </c:pt>
                <c:pt idx="7">
                  <c:v>5</c:v>
                </c:pt>
                <c:pt idx="8">
                  <c:v>8</c:v>
                </c:pt>
                <c:pt idx="9">
                  <c:v>12</c:v>
                </c:pt>
                <c:pt idx="10">
                  <c:v>3</c:v>
                </c:pt>
                <c:pt idx="11">
                  <c:v>2</c:v>
                </c:pt>
                <c:pt idx="12">
                  <c:v>1</c:v>
                </c:pt>
                <c:pt idx="13">
                  <c:v>1</c:v>
                </c:pt>
                <c:pt idx="14">
                  <c:v>1</c:v>
                </c:pt>
                <c:pt idx="15">
                  <c:v>31</c:v>
                </c:pt>
              </c:numCache>
            </c:numRef>
          </c:val>
          <c:extLst>
            <c:ext xmlns:c16="http://schemas.microsoft.com/office/drawing/2014/chart" uri="{C3380CC4-5D6E-409C-BE32-E72D297353CC}">
              <c16:uniqueId val="{00000000-C267-4EDE-8E51-546E0BBF06CF}"/>
            </c:ext>
          </c:extLst>
        </c:ser>
        <c:dLbls>
          <c:dLblPos val="outEnd"/>
          <c:showLegendKey val="0"/>
          <c:showVal val="1"/>
          <c:showCatName val="0"/>
          <c:showSerName val="0"/>
          <c:showPercent val="0"/>
          <c:showBubbleSize val="0"/>
        </c:dLbls>
        <c:gapWidth val="219"/>
        <c:overlap val="-27"/>
        <c:axId val="454187504"/>
        <c:axId val="454190128"/>
      </c:barChart>
      <c:catAx>
        <c:axId val="454187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54190128"/>
        <c:crosses val="autoZero"/>
        <c:auto val="1"/>
        <c:lblAlgn val="ctr"/>
        <c:lblOffset val="100"/>
        <c:noMultiLvlLbl val="0"/>
      </c:catAx>
      <c:valAx>
        <c:axId val="4541901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541875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Ile trwa dail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G$112:$G$126</c:f>
              <c:strCache>
                <c:ptCount val="15"/>
                <c:pt idx="0">
                  <c:v>5 minut</c:v>
                </c:pt>
                <c:pt idx="1">
                  <c:v>5-10 minut</c:v>
                </c:pt>
                <c:pt idx="2">
                  <c:v>10 minut</c:v>
                </c:pt>
                <c:pt idx="3">
                  <c:v>10-15 minut</c:v>
                </c:pt>
                <c:pt idx="4">
                  <c:v>10-20 minut</c:v>
                </c:pt>
                <c:pt idx="5">
                  <c:v>15 minut</c:v>
                </c:pt>
                <c:pt idx="6">
                  <c:v>15-20 minut</c:v>
                </c:pt>
                <c:pt idx="7">
                  <c:v>15-30 minut</c:v>
                </c:pt>
                <c:pt idx="8">
                  <c:v>15 minut-1 h</c:v>
                </c:pt>
                <c:pt idx="9">
                  <c:v>17 minut</c:v>
                </c:pt>
                <c:pt idx="10">
                  <c:v>20 minut</c:v>
                </c:pt>
                <c:pt idx="11">
                  <c:v>30 minut</c:v>
                </c:pt>
                <c:pt idx="12">
                  <c:v>1 h</c:v>
                </c:pt>
                <c:pt idx="13">
                  <c:v>krótko</c:v>
                </c:pt>
                <c:pt idx="14">
                  <c:v>Brak odpowiedzi</c:v>
                </c:pt>
              </c:strCache>
            </c:strRef>
          </c:cat>
          <c:val>
            <c:numRef>
              <c:f>Arkusz1!$H$112:$H$126</c:f>
              <c:numCache>
                <c:formatCode>General</c:formatCode>
                <c:ptCount val="15"/>
                <c:pt idx="0">
                  <c:v>2</c:v>
                </c:pt>
                <c:pt idx="1">
                  <c:v>1</c:v>
                </c:pt>
                <c:pt idx="2">
                  <c:v>7</c:v>
                </c:pt>
                <c:pt idx="3">
                  <c:v>3</c:v>
                </c:pt>
                <c:pt idx="4">
                  <c:v>2</c:v>
                </c:pt>
                <c:pt idx="5">
                  <c:v>47</c:v>
                </c:pt>
                <c:pt idx="6">
                  <c:v>4</c:v>
                </c:pt>
                <c:pt idx="7">
                  <c:v>4</c:v>
                </c:pt>
                <c:pt idx="8">
                  <c:v>1</c:v>
                </c:pt>
                <c:pt idx="9">
                  <c:v>1</c:v>
                </c:pt>
                <c:pt idx="10">
                  <c:v>3</c:v>
                </c:pt>
                <c:pt idx="11">
                  <c:v>5</c:v>
                </c:pt>
                <c:pt idx="12">
                  <c:v>1</c:v>
                </c:pt>
                <c:pt idx="13">
                  <c:v>1</c:v>
                </c:pt>
                <c:pt idx="14">
                  <c:v>18</c:v>
                </c:pt>
              </c:numCache>
            </c:numRef>
          </c:val>
          <c:extLst>
            <c:ext xmlns:c16="http://schemas.microsoft.com/office/drawing/2014/chart" uri="{C3380CC4-5D6E-409C-BE32-E72D297353CC}">
              <c16:uniqueId val="{00000000-6CBC-4EEA-BCAC-462AE69C5371}"/>
            </c:ext>
          </c:extLst>
        </c:ser>
        <c:dLbls>
          <c:dLblPos val="outEnd"/>
          <c:showLegendKey val="0"/>
          <c:showVal val="1"/>
          <c:showCatName val="0"/>
          <c:showSerName val="0"/>
          <c:showPercent val="0"/>
          <c:showBubbleSize val="0"/>
        </c:dLbls>
        <c:gapWidth val="219"/>
        <c:overlap val="-27"/>
        <c:axId val="538656752"/>
        <c:axId val="538655768"/>
      </c:barChart>
      <c:catAx>
        <c:axId val="538656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38655768"/>
        <c:crosses val="autoZero"/>
        <c:auto val="1"/>
        <c:lblAlgn val="ctr"/>
        <c:lblOffset val="100"/>
        <c:noMultiLvlLbl val="0"/>
      </c:catAx>
      <c:valAx>
        <c:axId val="5386557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386567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sz="1400" b="0" i="0" u="none" strike="noStrike" baseline="0">
                <a:effectLst/>
              </a:rPr>
              <a:t>Kto ustala Backlog projektu?</a:t>
            </a:r>
            <a:r>
              <a:rPr lang="pl-PL" sz="1400" b="0" i="0" u="none" strike="noStrike" baseline="0"/>
              <a:t> </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6F9-4DA4-B18B-C78979AB22D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6F9-4DA4-B18B-C78979AB22D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6F9-4DA4-B18B-C78979AB22DA}"/>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6F9-4DA4-B18B-C78979AB22DA}"/>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56F9-4DA4-B18B-C78979AB22DA}"/>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56F9-4DA4-B18B-C78979AB22DA}"/>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56F9-4DA4-B18B-C78979AB22DA}"/>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56F9-4DA4-B18B-C78979AB22DA}"/>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11-56F9-4DA4-B18B-C78979AB22DA}"/>
              </c:ext>
            </c:extLst>
          </c:dPt>
          <c:dPt>
            <c:idx val="9"/>
            <c:bubble3D val="0"/>
            <c:spPr>
              <a:solidFill>
                <a:schemeClr val="accent4">
                  <a:lumMod val="60000"/>
                </a:schemeClr>
              </a:solidFill>
              <a:ln w="19050">
                <a:solidFill>
                  <a:schemeClr val="lt1"/>
                </a:solidFill>
              </a:ln>
              <a:effectLst/>
            </c:spPr>
            <c:extLst>
              <c:ext xmlns:c16="http://schemas.microsoft.com/office/drawing/2014/chart" uri="{C3380CC4-5D6E-409C-BE32-E72D297353CC}">
                <c16:uniqueId val="{00000013-56F9-4DA4-B18B-C78979AB22DA}"/>
              </c:ext>
            </c:extLst>
          </c:dPt>
          <c:dLbls>
            <c:dLbl>
              <c:idx val="0"/>
              <c:layout>
                <c:manualLayout>
                  <c:x val="1.0512483574244351E-2"/>
                  <c:y val="-4.1314553990610327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6F9-4DA4-B18B-C78979AB22DA}"/>
                </c:ext>
              </c:extLst>
            </c:dLbl>
            <c:dLbl>
              <c:idx val="1"/>
              <c:layout>
                <c:manualLayout>
                  <c:x val="1.7520805957073962E-2"/>
                  <c:y val="-3.7558685446009391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6F9-4DA4-B18B-C78979AB22DA}"/>
                </c:ext>
              </c:extLst>
            </c:dLbl>
            <c:dLbl>
              <c:idx val="2"/>
              <c:layout>
                <c:manualLayout>
                  <c:x val="3.1537450722733243E-2"/>
                  <c:y val="-1.1267605633802818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6F9-4DA4-B18B-C78979AB22DA}"/>
                </c:ext>
              </c:extLst>
            </c:dLbl>
            <c:dLbl>
              <c:idx val="3"/>
              <c:layout>
                <c:manualLayout>
                  <c:x val="3.8545773105562731E-2"/>
                  <c:y val="3.7558685446009389E-3"/>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56F9-4DA4-B18B-C78979AB22DA}"/>
                </c:ext>
              </c:extLst>
            </c:dLbl>
            <c:dLbl>
              <c:idx val="5"/>
              <c:layout>
                <c:manualLayout>
                  <c:x val="-5.4314498466929546E-2"/>
                  <c:y val="-3.7558685446009736E-3"/>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56F9-4DA4-B18B-C78979AB22DA}"/>
                </c:ext>
              </c:extLst>
            </c:dLbl>
            <c:dLbl>
              <c:idx val="6"/>
              <c:layout>
                <c:manualLayout>
                  <c:x val="-3.6793692509855452E-2"/>
                  <c:y val="-4.507042253521127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56F9-4DA4-B18B-C78979AB22DA}"/>
                </c:ext>
              </c:extLst>
            </c:dLbl>
            <c:dLbl>
              <c:idx val="7"/>
              <c:layout>
                <c:manualLayout>
                  <c:x val="-1.5768725361366687E-2"/>
                  <c:y val="-4.5070422535211284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56F9-4DA4-B18B-C78979AB22DA}"/>
                </c:ext>
              </c:extLst>
            </c:dLbl>
            <c:dLbl>
              <c:idx val="8"/>
              <c:layout>
                <c:manualLayout>
                  <c:x val="-1.0512483574244415E-2"/>
                  <c:y val="-4.5070422535211284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56F9-4DA4-B18B-C78979AB22DA}"/>
                </c:ext>
              </c:extLst>
            </c:dLbl>
            <c:dLbl>
              <c:idx val="9"/>
              <c:layout>
                <c:manualLayout>
                  <c:x val="5.2562417871222077E-3"/>
                  <c:y val="-5.2582159624413163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56F9-4DA4-B18B-C78979AB22D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Arkusz1!$L$142:$L$151</c:f>
              <c:strCache>
                <c:ptCount val="10"/>
                <c:pt idx="0">
                  <c:v>Analityk</c:v>
                </c:pt>
                <c:pt idx="1">
                  <c:v>Architekt</c:v>
                </c:pt>
                <c:pt idx="2">
                  <c:v>Klient</c:v>
                </c:pt>
                <c:pt idx="3">
                  <c:v>PM</c:v>
                </c:pt>
                <c:pt idx="4">
                  <c:v>PO</c:v>
                </c:pt>
                <c:pt idx="5">
                  <c:v>SM</c:v>
                </c:pt>
                <c:pt idx="6">
                  <c:v>TL</c:v>
                </c:pt>
                <c:pt idx="7">
                  <c:v>Wszyscy</c:v>
                </c:pt>
                <c:pt idx="8">
                  <c:v>Tickety</c:v>
                </c:pt>
                <c:pt idx="9">
                  <c:v>Brak odpowiedzi</c:v>
                </c:pt>
              </c:strCache>
            </c:strRef>
          </c:cat>
          <c:val>
            <c:numRef>
              <c:f>Arkusz1!$M$142:$M$151</c:f>
              <c:numCache>
                <c:formatCode>General</c:formatCode>
                <c:ptCount val="10"/>
                <c:pt idx="0">
                  <c:v>3</c:v>
                </c:pt>
                <c:pt idx="1">
                  <c:v>1</c:v>
                </c:pt>
                <c:pt idx="2">
                  <c:v>3</c:v>
                </c:pt>
                <c:pt idx="3">
                  <c:v>8</c:v>
                </c:pt>
                <c:pt idx="4">
                  <c:v>70</c:v>
                </c:pt>
                <c:pt idx="5">
                  <c:v>4</c:v>
                </c:pt>
                <c:pt idx="6">
                  <c:v>4</c:v>
                </c:pt>
                <c:pt idx="7">
                  <c:v>4</c:v>
                </c:pt>
                <c:pt idx="8">
                  <c:v>1</c:v>
                </c:pt>
                <c:pt idx="9">
                  <c:v>2</c:v>
                </c:pt>
              </c:numCache>
            </c:numRef>
          </c:val>
          <c:extLst>
            <c:ext xmlns:c16="http://schemas.microsoft.com/office/drawing/2014/chart" uri="{C3380CC4-5D6E-409C-BE32-E72D297353CC}">
              <c16:uniqueId val="{00000014-56F9-4DA4-B18B-C78979AB22DA}"/>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Czy backlog jest często zmieniany?</a:t>
            </a:r>
          </a:p>
        </c:rich>
      </c:tx>
      <c:layout>
        <c:manualLayout>
          <c:xMode val="edge"/>
          <c:yMode val="edge"/>
          <c:x val="0.18249671916010499"/>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076-4266-91FF-FC5DC192E90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076-4266-91FF-FC5DC192E90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076-4266-91FF-FC5DC192E90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076-4266-91FF-FC5DC192E90F}"/>
              </c:ext>
            </c:extLst>
          </c:dPt>
          <c:dLbls>
            <c:dLbl>
              <c:idx val="1"/>
              <c:layout>
                <c:manualLayout>
                  <c:x val="-6.9444444444444448E-2"/>
                  <c:y val="0.125"/>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161927"/>
                        <a:gd name="adj2" fmla="val -1223"/>
                      </a:avLst>
                    </a:prstGeom>
                    <a:noFill/>
                    <a:ln>
                      <a:noFill/>
                    </a:ln>
                  </c15:spPr>
                </c:ext>
                <c:ext xmlns:c16="http://schemas.microsoft.com/office/drawing/2014/chart" uri="{C3380CC4-5D6E-409C-BE32-E72D297353CC}">
                  <c16:uniqueId val="{00000003-A076-4266-91FF-FC5DC192E90F}"/>
                </c:ext>
              </c:extLst>
            </c:dLbl>
            <c:dLbl>
              <c:idx val="2"/>
              <c:layout>
                <c:manualLayout>
                  <c:x val="-0.1325757575757576"/>
                  <c:y val="4.6296296296296294E-2"/>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167399"/>
                        <a:gd name="adj2" fmla="val 30867"/>
                      </a:avLst>
                    </a:prstGeom>
                    <a:noFill/>
                    <a:ln>
                      <a:noFill/>
                    </a:ln>
                  </c15:spPr>
                </c:ext>
                <c:ext xmlns:c16="http://schemas.microsoft.com/office/drawing/2014/chart" uri="{C3380CC4-5D6E-409C-BE32-E72D297353CC}">
                  <c16:uniqueId val="{00000005-A076-4266-91FF-FC5DC192E90F}"/>
                </c:ext>
              </c:extLst>
            </c:dLbl>
            <c:dLbl>
              <c:idx val="3"/>
              <c:layout>
                <c:manualLayout>
                  <c:x val="4.5770077745963575E-2"/>
                  <c:y val="-4.6296296296296406E-3"/>
                </c:manualLayout>
              </c:layout>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386204565338421"/>
                      <c:h val="0.12178769320501603"/>
                    </c:manualLayout>
                  </c15:layout>
                </c:ext>
                <c:ext xmlns:c16="http://schemas.microsoft.com/office/drawing/2014/chart" uri="{C3380CC4-5D6E-409C-BE32-E72D297353CC}">
                  <c16:uniqueId val="{00000007-A076-4266-91FF-FC5DC192E90F}"/>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T$112:$T$115</c:f>
              <c:strCache>
                <c:ptCount val="4"/>
                <c:pt idx="0">
                  <c:v>Tak</c:v>
                </c:pt>
                <c:pt idx="1">
                  <c:v>Nie</c:v>
                </c:pt>
                <c:pt idx="2">
                  <c:v>Czasami</c:v>
                </c:pt>
                <c:pt idx="3">
                  <c:v>Brak odpowiedzi</c:v>
                </c:pt>
              </c:strCache>
            </c:strRef>
          </c:cat>
          <c:val>
            <c:numRef>
              <c:f>Arkusz1!$U$112:$U$115</c:f>
              <c:numCache>
                <c:formatCode>General</c:formatCode>
                <c:ptCount val="4"/>
                <c:pt idx="0">
                  <c:v>73</c:v>
                </c:pt>
                <c:pt idx="1">
                  <c:v>17</c:v>
                </c:pt>
                <c:pt idx="2">
                  <c:v>4</c:v>
                </c:pt>
                <c:pt idx="3">
                  <c:v>6</c:v>
                </c:pt>
              </c:numCache>
            </c:numRef>
          </c:val>
          <c:extLst>
            <c:ext xmlns:c16="http://schemas.microsoft.com/office/drawing/2014/chart" uri="{C3380CC4-5D6E-409C-BE32-E72D297353CC}">
              <c16:uniqueId val="{00000008-A076-4266-91FF-FC5DC192E90F}"/>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Osoba</a:t>
            </a:r>
            <a:r>
              <a:rPr lang="pl-PL" baseline="0"/>
              <a:t> odpowiedzialna za zmiany w</a:t>
            </a:r>
            <a:r>
              <a:rPr lang="pl-PL"/>
              <a:t> Backlog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T$118:$T$128</c:f>
              <c:strCache>
                <c:ptCount val="11"/>
                <c:pt idx="0">
                  <c:v>Analityk</c:v>
                </c:pt>
                <c:pt idx="1">
                  <c:v>Architekt</c:v>
                </c:pt>
                <c:pt idx="2">
                  <c:v>PO</c:v>
                </c:pt>
                <c:pt idx="3">
                  <c:v>PM</c:v>
                </c:pt>
                <c:pt idx="4">
                  <c:v>SM</c:v>
                </c:pt>
                <c:pt idx="5">
                  <c:v>QA</c:v>
                </c:pt>
                <c:pt idx="6">
                  <c:v>Refinementy</c:v>
                </c:pt>
                <c:pt idx="7">
                  <c:v>Wdrożeniowcy</c:v>
                </c:pt>
                <c:pt idx="8">
                  <c:v>Tickety</c:v>
                </c:pt>
                <c:pt idx="9">
                  <c:v>Wspólnie</c:v>
                </c:pt>
                <c:pt idx="10">
                  <c:v>LT</c:v>
                </c:pt>
              </c:strCache>
            </c:strRef>
          </c:cat>
          <c:val>
            <c:numRef>
              <c:f>Arkusz1!$U$118:$U$128</c:f>
              <c:numCache>
                <c:formatCode>General</c:formatCode>
                <c:ptCount val="11"/>
                <c:pt idx="0">
                  <c:v>6</c:v>
                </c:pt>
                <c:pt idx="1">
                  <c:v>1</c:v>
                </c:pt>
                <c:pt idx="2">
                  <c:v>44</c:v>
                </c:pt>
                <c:pt idx="3">
                  <c:v>2</c:v>
                </c:pt>
                <c:pt idx="4">
                  <c:v>1</c:v>
                </c:pt>
                <c:pt idx="5">
                  <c:v>1</c:v>
                </c:pt>
                <c:pt idx="6">
                  <c:v>3</c:v>
                </c:pt>
                <c:pt idx="7">
                  <c:v>1</c:v>
                </c:pt>
                <c:pt idx="8">
                  <c:v>4</c:v>
                </c:pt>
                <c:pt idx="9">
                  <c:v>10</c:v>
                </c:pt>
                <c:pt idx="10">
                  <c:v>1</c:v>
                </c:pt>
              </c:numCache>
            </c:numRef>
          </c:val>
          <c:extLst>
            <c:ext xmlns:c16="http://schemas.microsoft.com/office/drawing/2014/chart" uri="{C3380CC4-5D6E-409C-BE32-E72D297353CC}">
              <c16:uniqueId val="{00000000-4098-49EF-90DF-F58843A0F7F3}"/>
            </c:ext>
          </c:extLst>
        </c:ser>
        <c:dLbls>
          <c:dLblPos val="outEnd"/>
          <c:showLegendKey val="0"/>
          <c:showVal val="1"/>
          <c:showCatName val="0"/>
          <c:showSerName val="0"/>
          <c:showPercent val="0"/>
          <c:showBubbleSize val="0"/>
        </c:dLbls>
        <c:gapWidth val="219"/>
        <c:overlap val="-27"/>
        <c:axId val="610980104"/>
        <c:axId val="610982072"/>
      </c:barChart>
      <c:catAx>
        <c:axId val="610980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10982072"/>
        <c:crosses val="autoZero"/>
        <c:auto val="1"/>
        <c:lblAlgn val="ctr"/>
        <c:lblOffset val="100"/>
        <c:noMultiLvlLbl val="0"/>
      </c:catAx>
      <c:valAx>
        <c:axId val="6109820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109801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pl-PL"/>
              <a:t>Czy do opisu elementów Backlogu używane są User Stories?</a:t>
            </a:r>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A3E-478F-9BDC-8FC088C33E2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A3E-478F-9BDC-8FC088C33E2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A3E-478F-9BDC-8FC088C33E28}"/>
              </c:ext>
            </c:extLst>
          </c:dPt>
          <c:dLbls>
            <c:dLbl>
              <c:idx val="0"/>
              <c:layout>
                <c:manualLayout>
                  <c:x val="6.3131313131313135E-2"/>
                  <c:y val="-9.3954248366013071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5A3E-478F-9BDC-8FC088C33E28}"/>
                </c:ext>
              </c:extLst>
            </c:dLbl>
            <c:dLbl>
              <c:idx val="1"/>
              <c:layout>
                <c:manualLayout>
                  <c:x val="0.248611359659588"/>
                  <c:y val="-0.23692810457516339"/>
                </c:manualLayout>
              </c:layout>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998503738169092"/>
                      <c:h val="0.31692366579177605"/>
                    </c:manualLayout>
                  </c15:layout>
                </c:ext>
                <c:ext xmlns:c16="http://schemas.microsoft.com/office/drawing/2014/chart" uri="{C3380CC4-5D6E-409C-BE32-E72D297353CC}">
                  <c16:uniqueId val="{00000003-5A3E-478F-9BDC-8FC088C33E28}"/>
                </c:ext>
              </c:extLst>
            </c:dLbl>
            <c:dLbl>
              <c:idx val="2"/>
              <c:layout>
                <c:manualLayout>
                  <c:x val="-5.366161616161616E-2"/>
                  <c:y val="-7.7614379084967364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5A3E-478F-9BDC-8FC088C33E28}"/>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A$155:$A$157</c:f>
              <c:strCache>
                <c:ptCount val="3"/>
                <c:pt idx="0">
                  <c:v>Tak i opisujemy kryteria akceptacji historyjek</c:v>
                </c:pt>
                <c:pt idx="1">
                  <c:v>Tak, ale nie opisujemy kryteriów akceptacji historyjek</c:v>
                </c:pt>
                <c:pt idx="2">
                  <c:v>Nie</c:v>
                </c:pt>
              </c:strCache>
            </c:strRef>
          </c:cat>
          <c:val>
            <c:numRef>
              <c:f>Arkusz1!$B$155:$B$157</c:f>
              <c:numCache>
                <c:formatCode>General</c:formatCode>
                <c:ptCount val="3"/>
                <c:pt idx="0">
                  <c:v>39</c:v>
                </c:pt>
                <c:pt idx="1">
                  <c:v>16</c:v>
                </c:pt>
                <c:pt idx="2">
                  <c:v>45</c:v>
                </c:pt>
              </c:numCache>
            </c:numRef>
          </c:val>
          <c:extLst>
            <c:ext xmlns:c16="http://schemas.microsoft.com/office/drawing/2014/chart" uri="{C3380CC4-5D6E-409C-BE32-E72D297353CC}">
              <c16:uniqueId val="{00000006-5A3E-478F-9BDC-8FC088C33E28}"/>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Czy Backlog ma określone Definition of Done?</a:t>
            </a:r>
          </a:p>
        </c:rich>
      </c:tx>
      <c:layout>
        <c:manualLayout>
          <c:xMode val="edge"/>
          <c:yMode val="edge"/>
          <c:x val="0.14278712320050901"/>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E05-4E44-BDBC-C65112F4960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E05-4E44-BDBC-C65112F4960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E05-4E44-BDBC-C65112F4960C}"/>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E05-4E44-BDBC-C65112F4960C}"/>
              </c:ext>
            </c:extLst>
          </c:dPt>
          <c:dLbls>
            <c:dLbl>
              <c:idx val="2"/>
              <c:layout>
                <c:manualLayout>
                  <c:x val="-0.22727272727272729"/>
                  <c:y val="3.787878787878785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E05-4E44-BDBC-C65112F4960C}"/>
                </c:ext>
              </c:extLst>
            </c:dLbl>
            <c:dLbl>
              <c:idx val="3"/>
              <c:layout>
                <c:manualLayout>
                  <c:x val="0.24936868686868688"/>
                  <c:y val="-1.2626262626262626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AE05-4E44-BDBC-C65112F4960C}"/>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0">
                <a:spAutoFit/>
              </a:bodyPr>
              <a:lstStyle/>
              <a:p>
                <a:pPr algn="ct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G$155:$G$158</c:f>
              <c:strCache>
                <c:ptCount val="4"/>
                <c:pt idx="0">
                  <c:v>Tak</c:v>
                </c:pt>
                <c:pt idx="1">
                  <c:v>Nie</c:v>
                </c:pt>
                <c:pt idx="2">
                  <c:v>Teoretycznie Tak, w praktyce Nie</c:v>
                </c:pt>
                <c:pt idx="3">
                  <c:v>Brak odpowiedzi</c:v>
                </c:pt>
              </c:strCache>
            </c:strRef>
          </c:cat>
          <c:val>
            <c:numRef>
              <c:f>Arkusz1!$H$155:$H$158</c:f>
              <c:numCache>
                <c:formatCode>General</c:formatCode>
                <c:ptCount val="4"/>
                <c:pt idx="0">
                  <c:v>53</c:v>
                </c:pt>
                <c:pt idx="1">
                  <c:v>45</c:v>
                </c:pt>
                <c:pt idx="2">
                  <c:v>1</c:v>
                </c:pt>
                <c:pt idx="3">
                  <c:v>1</c:v>
                </c:pt>
              </c:numCache>
            </c:numRef>
          </c:val>
          <c:extLst>
            <c:ext xmlns:c16="http://schemas.microsoft.com/office/drawing/2014/chart" uri="{C3380CC4-5D6E-409C-BE32-E72D297353CC}">
              <c16:uniqueId val="{00000008-AE05-4E44-BDBC-C65112F4960C}"/>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pl-PL"/>
              <a:t>Czy używana jest metoda MoSCoW?</a:t>
            </a:r>
          </a:p>
        </c:rich>
      </c:tx>
      <c:layout>
        <c:manualLayout>
          <c:xMode val="edge"/>
          <c:yMode val="edge"/>
          <c:x val="0.16601149288157163"/>
          <c:y val="4.4802867383512543E-3"/>
        </c:manualLayout>
      </c:layout>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33A-426B-9602-AA72A7CA375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33A-426B-9602-AA72A7CA375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C33A-426B-9602-AA72A7CA375A}"/>
              </c:ext>
            </c:extLst>
          </c:dPt>
          <c:dLbls>
            <c:dLbl>
              <c:idx val="0"/>
              <c:layout>
                <c:manualLayout>
                  <c:x val="4.734848484848473E-2"/>
                  <c:y val="2.6881720430107527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C33A-426B-9602-AA72A7CA375A}"/>
                </c:ext>
              </c:extLst>
            </c:dLbl>
            <c:dLbl>
              <c:idx val="2"/>
              <c:layout>
                <c:manualLayout>
                  <c:x val="2.5252525252525252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C33A-426B-9602-AA72A7CA375A}"/>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L$155:$L$157</c:f>
              <c:strCache>
                <c:ptCount val="3"/>
                <c:pt idx="0">
                  <c:v>Tak</c:v>
                </c:pt>
                <c:pt idx="1">
                  <c:v>Nie</c:v>
                </c:pt>
                <c:pt idx="2">
                  <c:v>Inne</c:v>
                </c:pt>
              </c:strCache>
            </c:strRef>
          </c:cat>
          <c:val>
            <c:numRef>
              <c:f>Arkusz1!$M$155:$M$157</c:f>
              <c:numCache>
                <c:formatCode>General</c:formatCode>
                <c:ptCount val="3"/>
                <c:pt idx="0">
                  <c:v>19</c:v>
                </c:pt>
                <c:pt idx="1">
                  <c:v>76</c:v>
                </c:pt>
                <c:pt idx="2">
                  <c:v>5</c:v>
                </c:pt>
              </c:numCache>
            </c:numRef>
          </c:val>
          <c:extLst>
            <c:ext xmlns:c16="http://schemas.microsoft.com/office/drawing/2014/chart" uri="{C3380CC4-5D6E-409C-BE32-E72D297353CC}">
              <c16:uniqueId val="{00000006-C33A-426B-9602-AA72A7CA375A}"/>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Czy jest stworzony Backlog projektu?</a:t>
            </a:r>
          </a:p>
        </c:rich>
      </c:tx>
      <c:layout>
        <c:manualLayout>
          <c:xMode val="edge"/>
          <c:yMode val="edge"/>
          <c:x val="0.21290266841644795"/>
          <c:y val="1.388888888888888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1C14-4A8D-81D4-6236EDDDBFB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1C14-4A8D-81D4-6236EDDDBFBE}"/>
              </c:ext>
            </c:extLst>
          </c:dPt>
          <c:dLbls>
            <c:dLbl>
              <c:idx val="0"/>
              <c:layout>
                <c:manualLayout>
                  <c:x val="0.18333333333333332"/>
                  <c:y val="-0.10648148148148157"/>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131142"/>
                        <a:gd name="adj2" fmla="val -57846"/>
                      </a:avLst>
                    </a:prstGeom>
                    <a:noFill/>
                    <a:ln>
                      <a:noFill/>
                    </a:ln>
                  </c15:spPr>
                </c:ext>
                <c:ext xmlns:c16="http://schemas.microsoft.com/office/drawing/2014/chart" uri="{C3380CC4-5D6E-409C-BE32-E72D297353CC}">
                  <c16:uniqueId val="{00000001-1C14-4A8D-81D4-6236EDDDBFBE}"/>
                </c:ext>
              </c:extLst>
            </c:dLbl>
            <c:dLbl>
              <c:idx val="1"/>
              <c:layout>
                <c:manualLayout>
                  <c:x val="-9.0277777777777776E-2"/>
                  <c:y val="-1.060944534001666E-17"/>
                </c:manualLayout>
              </c:layout>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7.7443977173307879E-2"/>
                      <c:h val="0.11673082531350248"/>
                    </c:manualLayout>
                  </c15:layout>
                </c:ext>
                <c:ext xmlns:c16="http://schemas.microsoft.com/office/drawing/2014/chart" uri="{C3380CC4-5D6E-409C-BE32-E72D297353CC}">
                  <c16:uniqueId val="{00000003-1C14-4A8D-81D4-6236EDDDBFBE}"/>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L$2:$L$3</c:f>
              <c:strCache>
                <c:ptCount val="2"/>
                <c:pt idx="0">
                  <c:v>Tak</c:v>
                </c:pt>
                <c:pt idx="1">
                  <c:v>Nie</c:v>
                </c:pt>
              </c:strCache>
            </c:strRef>
          </c:cat>
          <c:val>
            <c:numRef>
              <c:f>Arkusz1!$M$2:$M$3</c:f>
              <c:numCache>
                <c:formatCode>General</c:formatCode>
                <c:ptCount val="2"/>
                <c:pt idx="0">
                  <c:v>97</c:v>
                </c:pt>
                <c:pt idx="1">
                  <c:v>3</c:v>
                </c:pt>
              </c:numCache>
            </c:numRef>
          </c:val>
          <c:extLst>
            <c:ext xmlns:c16="http://schemas.microsoft.com/office/drawing/2014/chart" uri="{C3380CC4-5D6E-409C-BE32-E72D297353CC}">
              <c16:uniqueId val="{00000004-1C14-4A8D-81D4-6236EDDDBFBE}"/>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W jaki sposób rozdzielana jest praca?</a:t>
            </a:r>
          </a:p>
        </c:rich>
      </c:tx>
      <c:layout>
        <c:manualLayout>
          <c:xMode val="edge"/>
          <c:yMode val="edge"/>
          <c:x val="0.1993957786526684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4C23-42B2-B846-C23C3FA0EDA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4C23-42B2-B846-C23C3FA0EDA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4C23-42B2-B846-C23C3FA0EDAC}"/>
              </c:ext>
            </c:extLst>
          </c:dPt>
          <c:dLbls>
            <c:dLbl>
              <c:idx val="0"/>
              <c:layout>
                <c:manualLayout>
                  <c:x val="-3.1565656565656568E-2"/>
                  <c:y val="4.6296296296297144E-3"/>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4C23-42B2-B846-C23C3FA0EDAC}"/>
                </c:ext>
              </c:extLst>
            </c:dLbl>
            <c:dLbl>
              <c:idx val="1"/>
              <c:layout>
                <c:manualLayout>
                  <c:x val="-3.787878787878788E-2"/>
                  <c:y val="1.3888888888888867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4C23-42B2-B846-C23C3FA0EDAC}"/>
                </c:ext>
              </c:extLst>
            </c:dLbl>
            <c:dLbl>
              <c:idx val="2"/>
              <c:layout>
                <c:manualLayout>
                  <c:x val="0.18939393939393939"/>
                  <c:y val="5.0925925925925916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4C23-42B2-B846-C23C3FA0EDAC}"/>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T$156:$T$158</c:f>
              <c:strCache>
                <c:ptCount val="3"/>
                <c:pt idx="0">
                  <c:v>Samoorganizacja</c:v>
                </c:pt>
                <c:pt idx="1">
                  <c:v>Zadania narzucane</c:v>
                </c:pt>
                <c:pt idx="2">
                  <c:v>Brak odpowiedzi</c:v>
                </c:pt>
              </c:strCache>
            </c:strRef>
          </c:cat>
          <c:val>
            <c:numRef>
              <c:f>Arkusz1!$U$156:$U$158</c:f>
              <c:numCache>
                <c:formatCode>General</c:formatCode>
                <c:ptCount val="3"/>
                <c:pt idx="0">
                  <c:v>76</c:v>
                </c:pt>
                <c:pt idx="1">
                  <c:v>22</c:v>
                </c:pt>
                <c:pt idx="2">
                  <c:v>2</c:v>
                </c:pt>
              </c:numCache>
            </c:numRef>
          </c:val>
          <c:extLst>
            <c:ext xmlns:c16="http://schemas.microsoft.com/office/drawing/2014/chart" uri="{C3380CC4-5D6E-409C-BE32-E72D297353CC}">
              <c16:uniqueId val="{00000006-4C23-42B2-B846-C23C3FA0EDAC}"/>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Czy nadawane są priorytety do zadań?</a:t>
            </a:r>
          </a:p>
        </c:rich>
      </c:tx>
      <c:layout>
        <c:manualLayout>
          <c:xMode val="edge"/>
          <c:yMode val="edge"/>
          <c:x val="0.1474036626103555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DB4-4D08-8E37-CDD23657B6F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DB4-4D08-8E37-CDD23657B6F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DDB4-4D08-8E37-CDD23657B6FE}"/>
              </c:ext>
            </c:extLst>
          </c:dPt>
          <c:dLbls>
            <c:dLbl>
              <c:idx val="0"/>
              <c:layout>
                <c:manualLayout>
                  <c:x val="0.10416666666666667"/>
                  <c:y val="-0.11574074074074082"/>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112712"/>
                        <a:gd name="adj2" fmla="val -42910"/>
                      </a:avLst>
                    </a:prstGeom>
                    <a:noFill/>
                    <a:ln>
                      <a:noFill/>
                    </a:ln>
                  </c15:spPr>
                </c:ext>
                <c:ext xmlns:c16="http://schemas.microsoft.com/office/drawing/2014/chart" uri="{C3380CC4-5D6E-409C-BE32-E72D297353CC}">
                  <c16:uniqueId val="{00000001-DDB4-4D08-8E37-CDD23657B6FE}"/>
                </c:ext>
              </c:extLst>
            </c:dLbl>
            <c:dLbl>
              <c:idx val="1"/>
              <c:layout>
                <c:manualLayout>
                  <c:x val="-3.4722222222222224E-2"/>
                  <c:y val="-4.6296296296296294E-3"/>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DDB4-4D08-8E37-CDD23657B6FE}"/>
                </c:ext>
              </c:extLst>
            </c:dLbl>
            <c:dLbl>
              <c:idx val="2"/>
              <c:layout>
                <c:manualLayout>
                  <c:x val="0.2178030303030303"/>
                  <c:y val="6.9444444444444448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DDB4-4D08-8E37-CDD23657B6FE}"/>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D$183:$D$185</c:f>
              <c:strCache>
                <c:ptCount val="3"/>
                <c:pt idx="0">
                  <c:v>Tak</c:v>
                </c:pt>
                <c:pt idx="1">
                  <c:v>Nie</c:v>
                </c:pt>
                <c:pt idx="2">
                  <c:v>Brak Odpowiedzi</c:v>
                </c:pt>
              </c:strCache>
            </c:strRef>
          </c:cat>
          <c:val>
            <c:numRef>
              <c:f>Arkusz1!$E$183:$E$185</c:f>
              <c:numCache>
                <c:formatCode>General</c:formatCode>
                <c:ptCount val="3"/>
                <c:pt idx="0">
                  <c:v>85</c:v>
                </c:pt>
                <c:pt idx="1">
                  <c:v>14</c:v>
                </c:pt>
                <c:pt idx="2">
                  <c:v>1</c:v>
                </c:pt>
              </c:numCache>
            </c:numRef>
          </c:val>
          <c:extLst>
            <c:ext xmlns:c16="http://schemas.microsoft.com/office/drawing/2014/chart" uri="{C3380CC4-5D6E-409C-BE32-E72D297353CC}">
              <c16:uniqueId val="{00000006-DDB4-4D08-8E37-CDD23657B6FE}"/>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Osoba</a:t>
            </a:r>
            <a:r>
              <a:rPr lang="pl-PL" baseline="0"/>
              <a:t> odpowiedzialna za nadawania priorytetów</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D$187:$D$192</c:f>
              <c:strCache>
                <c:ptCount val="6"/>
                <c:pt idx="0">
                  <c:v>PM</c:v>
                </c:pt>
                <c:pt idx="1">
                  <c:v>PO</c:v>
                </c:pt>
                <c:pt idx="2">
                  <c:v>SM</c:v>
                </c:pt>
                <c:pt idx="3">
                  <c:v>Różnie</c:v>
                </c:pt>
                <c:pt idx="4">
                  <c:v>Wspólnie</c:v>
                </c:pt>
                <c:pt idx="5">
                  <c:v>Inne</c:v>
                </c:pt>
              </c:strCache>
            </c:strRef>
          </c:cat>
          <c:val>
            <c:numRef>
              <c:f>Arkusz1!$E$187:$E$192</c:f>
              <c:numCache>
                <c:formatCode>General</c:formatCode>
                <c:ptCount val="6"/>
                <c:pt idx="0">
                  <c:v>8</c:v>
                </c:pt>
                <c:pt idx="1">
                  <c:v>54</c:v>
                </c:pt>
                <c:pt idx="2">
                  <c:v>4</c:v>
                </c:pt>
                <c:pt idx="3">
                  <c:v>2</c:v>
                </c:pt>
                <c:pt idx="4">
                  <c:v>6</c:v>
                </c:pt>
                <c:pt idx="5">
                  <c:v>7</c:v>
                </c:pt>
              </c:numCache>
            </c:numRef>
          </c:val>
          <c:extLst>
            <c:ext xmlns:c16="http://schemas.microsoft.com/office/drawing/2014/chart" uri="{C3380CC4-5D6E-409C-BE32-E72D297353CC}">
              <c16:uniqueId val="{00000000-FD47-44A0-AF06-C46F88313DCC}"/>
            </c:ext>
          </c:extLst>
        </c:ser>
        <c:dLbls>
          <c:dLblPos val="outEnd"/>
          <c:showLegendKey val="0"/>
          <c:showVal val="1"/>
          <c:showCatName val="0"/>
          <c:showSerName val="0"/>
          <c:showPercent val="0"/>
          <c:showBubbleSize val="0"/>
        </c:dLbls>
        <c:gapWidth val="219"/>
        <c:overlap val="-27"/>
        <c:axId val="608339360"/>
        <c:axId val="608341984"/>
      </c:barChart>
      <c:catAx>
        <c:axId val="608339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08341984"/>
        <c:crosses val="autoZero"/>
        <c:auto val="1"/>
        <c:lblAlgn val="ctr"/>
        <c:lblOffset val="100"/>
        <c:noMultiLvlLbl val="0"/>
      </c:catAx>
      <c:valAx>
        <c:axId val="6083419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083393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Czy ustalana jest czasochłonność zadań?</a:t>
            </a:r>
          </a:p>
        </c:rich>
      </c:tx>
      <c:layout>
        <c:manualLayout>
          <c:xMode val="edge"/>
          <c:yMode val="edge"/>
          <c:x val="0.13008977570985444"/>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0EE-423B-B334-DCAD6786E7E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0EE-423B-B334-DCAD6786E7E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0EE-423B-B334-DCAD6786E7E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0EE-423B-B334-DCAD6786E7E7}"/>
              </c:ext>
            </c:extLst>
          </c:dPt>
          <c:dLbls>
            <c:dLbl>
              <c:idx val="0"/>
              <c:layout>
                <c:manualLayout>
                  <c:x val="0.10416666666666667"/>
                  <c:y val="-9.8039215686274578E-2"/>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143947"/>
                        <a:gd name="adj2" fmla="val -26865"/>
                      </a:avLst>
                    </a:prstGeom>
                    <a:noFill/>
                    <a:ln>
                      <a:noFill/>
                    </a:ln>
                  </c15:spPr>
                </c:ext>
                <c:ext xmlns:c16="http://schemas.microsoft.com/office/drawing/2014/chart" uri="{C3380CC4-5D6E-409C-BE32-E72D297353CC}">
                  <c16:uniqueId val="{00000001-F0EE-423B-B334-DCAD6786E7E7}"/>
                </c:ext>
              </c:extLst>
            </c:dLbl>
            <c:dLbl>
              <c:idx val="1"/>
              <c:layout>
                <c:manualLayout>
                  <c:x val="-0.11994949494949496"/>
                  <c:y val="5.7189542483660129E-2"/>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200756"/>
                        <a:gd name="adj2" fmla="val 73729"/>
                      </a:avLst>
                    </a:prstGeom>
                    <a:noFill/>
                    <a:ln>
                      <a:noFill/>
                    </a:ln>
                  </c15:spPr>
                </c:ext>
                <c:ext xmlns:c16="http://schemas.microsoft.com/office/drawing/2014/chart" uri="{C3380CC4-5D6E-409C-BE32-E72D297353CC}">
                  <c16:uniqueId val="{00000003-F0EE-423B-B334-DCAD6786E7E7}"/>
                </c:ext>
              </c:extLst>
            </c:dLbl>
            <c:dLbl>
              <c:idx val="2"/>
              <c:layout>
                <c:manualLayout>
                  <c:x val="-0.11679292929292932"/>
                  <c:y val="0"/>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139489"/>
                        <a:gd name="adj2" fmla="val 85173"/>
                      </a:avLst>
                    </a:prstGeom>
                    <a:noFill/>
                    <a:ln>
                      <a:noFill/>
                    </a:ln>
                  </c15:spPr>
                </c:ext>
                <c:ext xmlns:c16="http://schemas.microsoft.com/office/drawing/2014/chart" uri="{C3380CC4-5D6E-409C-BE32-E72D297353CC}">
                  <c16:uniqueId val="{00000005-F0EE-423B-B334-DCAD6786E7E7}"/>
                </c:ext>
              </c:extLst>
            </c:dLbl>
            <c:dLbl>
              <c:idx val="3"/>
              <c:layout>
                <c:manualLayout>
                  <c:x val="0.20202020202020196"/>
                  <c:y val="-8.1699346405228763E-3"/>
                </c:manualLayout>
              </c:layout>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9980563509106817"/>
                      <c:h val="0.10745972929854357"/>
                    </c:manualLayout>
                  </c15:layout>
                </c:ext>
                <c:ext xmlns:c16="http://schemas.microsoft.com/office/drawing/2014/chart" uri="{C3380CC4-5D6E-409C-BE32-E72D297353CC}">
                  <c16:uniqueId val="{00000007-F0EE-423B-B334-DCAD6786E7E7}"/>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G$183:$G$186</c:f>
              <c:strCache>
                <c:ptCount val="4"/>
                <c:pt idx="0">
                  <c:v>Tak</c:v>
                </c:pt>
                <c:pt idx="1">
                  <c:v>Nie</c:v>
                </c:pt>
                <c:pt idx="2">
                  <c:v>Czasami</c:v>
                </c:pt>
                <c:pt idx="3">
                  <c:v>Brak Odpowiedzi</c:v>
                </c:pt>
              </c:strCache>
            </c:strRef>
          </c:cat>
          <c:val>
            <c:numRef>
              <c:f>Arkusz1!$H$183:$H$186</c:f>
              <c:numCache>
                <c:formatCode>General</c:formatCode>
                <c:ptCount val="4"/>
                <c:pt idx="0">
                  <c:v>80</c:v>
                </c:pt>
                <c:pt idx="1">
                  <c:v>13</c:v>
                </c:pt>
                <c:pt idx="2">
                  <c:v>5</c:v>
                </c:pt>
                <c:pt idx="3">
                  <c:v>2</c:v>
                </c:pt>
              </c:numCache>
            </c:numRef>
          </c:val>
          <c:extLst>
            <c:ext xmlns:c16="http://schemas.microsoft.com/office/drawing/2014/chart" uri="{C3380CC4-5D6E-409C-BE32-E72D297353CC}">
              <c16:uniqueId val="{00000008-F0EE-423B-B334-DCAD6786E7E7}"/>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Osoba odpowiedzialna</a:t>
            </a:r>
            <a:r>
              <a:rPr lang="pl-PL" baseline="0"/>
              <a:t> za ustalanie czasochłonności zadań</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G$200:$G$202</c:f>
              <c:strCache>
                <c:ptCount val="3"/>
                <c:pt idx="0">
                  <c:v>Zespół</c:v>
                </c:pt>
                <c:pt idx="1">
                  <c:v>Developerzy </c:v>
                </c:pt>
                <c:pt idx="2">
                  <c:v>Inne</c:v>
                </c:pt>
              </c:strCache>
            </c:strRef>
          </c:cat>
          <c:val>
            <c:numRef>
              <c:f>Arkusz1!$H$200:$H$202</c:f>
              <c:numCache>
                <c:formatCode>General</c:formatCode>
                <c:ptCount val="3"/>
                <c:pt idx="0">
                  <c:v>55</c:v>
                </c:pt>
                <c:pt idx="1">
                  <c:v>14</c:v>
                </c:pt>
                <c:pt idx="2">
                  <c:v>8</c:v>
                </c:pt>
              </c:numCache>
            </c:numRef>
          </c:val>
          <c:extLst>
            <c:ext xmlns:c16="http://schemas.microsoft.com/office/drawing/2014/chart" uri="{C3380CC4-5D6E-409C-BE32-E72D297353CC}">
              <c16:uniqueId val="{00000000-B761-4F14-85FA-83FE87843977}"/>
            </c:ext>
          </c:extLst>
        </c:ser>
        <c:dLbls>
          <c:dLblPos val="outEnd"/>
          <c:showLegendKey val="0"/>
          <c:showVal val="1"/>
          <c:showCatName val="0"/>
          <c:showSerName val="0"/>
          <c:showPercent val="0"/>
          <c:showBubbleSize val="0"/>
        </c:dLbls>
        <c:gapWidth val="219"/>
        <c:overlap val="-27"/>
        <c:axId val="618863432"/>
        <c:axId val="618863760"/>
      </c:barChart>
      <c:catAx>
        <c:axId val="618863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18863760"/>
        <c:crosses val="autoZero"/>
        <c:auto val="1"/>
        <c:lblAlgn val="ctr"/>
        <c:lblOffset val="100"/>
        <c:noMultiLvlLbl val="0"/>
      </c:catAx>
      <c:valAx>
        <c:axId val="6188637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188634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sz="1400" b="0" i="0" u="none" strike="noStrike" baseline="0">
                <a:effectLst/>
              </a:rPr>
              <a:t>Ile osób liczy zespół pragramistyczny?</a:t>
            </a:r>
            <a:r>
              <a:rPr lang="pl-PL" sz="1400" b="0" i="0" u="none" strike="noStrike" baseline="0"/>
              <a:t> </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L$183:$L$213</c:f>
              <c:strCache>
                <c:ptCount val="31"/>
                <c:pt idx="0">
                  <c:v>2</c:v>
                </c:pt>
                <c:pt idx="1">
                  <c:v>2-6</c:v>
                </c:pt>
                <c:pt idx="2">
                  <c:v>2-9</c:v>
                </c:pt>
                <c:pt idx="3">
                  <c:v>2-12</c:v>
                </c:pt>
                <c:pt idx="4">
                  <c:v>3</c:v>
                </c:pt>
                <c:pt idx="5">
                  <c:v>3-5</c:v>
                </c:pt>
                <c:pt idx="6">
                  <c:v>3-6</c:v>
                </c:pt>
                <c:pt idx="7">
                  <c:v>3-7</c:v>
                </c:pt>
                <c:pt idx="8">
                  <c:v>4</c:v>
                </c:pt>
                <c:pt idx="9">
                  <c:v>4-6</c:v>
                </c:pt>
                <c:pt idx="10">
                  <c:v>5</c:v>
                </c:pt>
                <c:pt idx="11">
                  <c:v>5-6</c:v>
                </c:pt>
                <c:pt idx="12">
                  <c:v>5-7</c:v>
                </c:pt>
                <c:pt idx="13">
                  <c:v>5-8</c:v>
                </c:pt>
                <c:pt idx="14">
                  <c:v>6</c:v>
                </c:pt>
                <c:pt idx="15">
                  <c:v>6-8</c:v>
                </c:pt>
                <c:pt idx="16">
                  <c:v>6-9</c:v>
                </c:pt>
                <c:pt idx="17">
                  <c:v>7</c:v>
                </c:pt>
                <c:pt idx="18">
                  <c:v>8</c:v>
                </c:pt>
                <c:pt idx="19">
                  <c:v>8-10</c:v>
                </c:pt>
                <c:pt idx="20">
                  <c:v>9</c:v>
                </c:pt>
                <c:pt idx="21">
                  <c:v>10</c:v>
                </c:pt>
                <c:pt idx="22">
                  <c:v>10-12</c:v>
                </c:pt>
                <c:pt idx="23">
                  <c:v>11</c:v>
                </c:pt>
                <c:pt idx="24">
                  <c:v>14</c:v>
                </c:pt>
                <c:pt idx="25">
                  <c:v>15</c:v>
                </c:pt>
                <c:pt idx="26">
                  <c:v>18</c:v>
                </c:pt>
                <c:pt idx="27">
                  <c:v>20</c:v>
                </c:pt>
                <c:pt idx="28">
                  <c:v>26</c:v>
                </c:pt>
                <c:pt idx="29">
                  <c:v>35 (cały zespół)</c:v>
                </c:pt>
                <c:pt idx="30">
                  <c:v>Brak odpowiedzi</c:v>
                </c:pt>
              </c:strCache>
            </c:strRef>
          </c:cat>
          <c:val>
            <c:numRef>
              <c:f>Arkusz1!$M$183:$M$213</c:f>
              <c:numCache>
                <c:formatCode>General</c:formatCode>
                <c:ptCount val="31"/>
                <c:pt idx="0">
                  <c:v>2</c:v>
                </c:pt>
                <c:pt idx="1">
                  <c:v>1</c:v>
                </c:pt>
                <c:pt idx="2">
                  <c:v>1</c:v>
                </c:pt>
                <c:pt idx="3">
                  <c:v>1</c:v>
                </c:pt>
                <c:pt idx="4">
                  <c:v>1</c:v>
                </c:pt>
                <c:pt idx="5">
                  <c:v>1</c:v>
                </c:pt>
                <c:pt idx="6">
                  <c:v>1</c:v>
                </c:pt>
                <c:pt idx="7">
                  <c:v>1</c:v>
                </c:pt>
                <c:pt idx="8">
                  <c:v>9</c:v>
                </c:pt>
                <c:pt idx="9">
                  <c:v>1</c:v>
                </c:pt>
                <c:pt idx="10">
                  <c:v>15</c:v>
                </c:pt>
                <c:pt idx="11">
                  <c:v>1</c:v>
                </c:pt>
                <c:pt idx="12">
                  <c:v>4</c:v>
                </c:pt>
                <c:pt idx="13">
                  <c:v>1</c:v>
                </c:pt>
                <c:pt idx="14">
                  <c:v>19</c:v>
                </c:pt>
                <c:pt idx="15">
                  <c:v>2</c:v>
                </c:pt>
                <c:pt idx="16">
                  <c:v>1</c:v>
                </c:pt>
                <c:pt idx="17">
                  <c:v>10</c:v>
                </c:pt>
                <c:pt idx="18">
                  <c:v>8</c:v>
                </c:pt>
                <c:pt idx="19">
                  <c:v>3</c:v>
                </c:pt>
                <c:pt idx="20">
                  <c:v>3</c:v>
                </c:pt>
                <c:pt idx="21">
                  <c:v>3</c:v>
                </c:pt>
                <c:pt idx="22">
                  <c:v>1</c:v>
                </c:pt>
                <c:pt idx="23">
                  <c:v>1</c:v>
                </c:pt>
                <c:pt idx="24">
                  <c:v>1</c:v>
                </c:pt>
                <c:pt idx="25">
                  <c:v>2</c:v>
                </c:pt>
                <c:pt idx="26">
                  <c:v>1</c:v>
                </c:pt>
                <c:pt idx="27">
                  <c:v>1</c:v>
                </c:pt>
                <c:pt idx="28">
                  <c:v>1</c:v>
                </c:pt>
                <c:pt idx="29">
                  <c:v>1</c:v>
                </c:pt>
                <c:pt idx="30">
                  <c:v>2</c:v>
                </c:pt>
              </c:numCache>
            </c:numRef>
          </c:val>
          <c:extLst>
            <c:ext xmlns:c16="http://schemas.microsoft.com/office/drawing/2014/chart" uri="{C3380CC4-5D6E-409C-BE32-E72D297353CC}">
              <c16:uniqueId val="{00000000-04FF-4D64-873A-AB07638762F4}"/>
            </c:ext>
          </c:extLst>
        </c:ser>
        <c:dLbls>
          <c:dLblPos val="outEnd"/>
          <c:showLegendKey val="0"/>
          <c:showVal val="1"/>
          <c:showCatName val="0"/>
          <c:showSerName val="0"/>
          <c:showPercent val="0"/>
          <c:showBubbleSize val="0"/>
        </c:dLbls>
        <c:gapWidth val="219"/>
        <c:overlap val="-27"/>
        <c:axId val="618875568"/>
        <c:axId val="618881800"/>
      </c:barChart>
      <c:catAx>
        <c:axId val="618875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18881800"/>
        <c:crosses val="autoZero"/>
        <c:auto val="1"/>
        <c:lblAlgn val="ctr"/>
        <c:lblOffset val="100"/>
        <c:noMultiLvlLbl val="0"/>
      </c:catAx>
      <c:valAx>
        <c:axId val="6188818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188755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Zgodność</a:t>
            </a:r>
            <a:r>
              <a:rPr lang="pl-PL" baseline="0"/>
              <a:t> z wytycznymi</a:t>
            </a:r>
            <a:endParaRPr lang="pl-PL"/>
          </a:p>
        </c:rich>
      </c:tx>
      <c:layout>
        <c:manualLayout>
          <c:xMode val="edge"/>
          <c:yMode val="edge"/>
          <c:x val="0.30777077865266844"/>
          <c:y val="4.6296296296296294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94D-46C8-A9B2-0CA8D1D4DB9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94D-46C8-A9B2-0CA8D1D4DB92}"/>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94D-46C8-A9B2-0CA8D1D4DB92}"/>
              </c:ext>
            </c:extLst>
          </c:dPt>
          <c:dLbls>
            <c:dLbl>
              <c:idx val="0"/>
              <c:layout>
                <c:manualLayout>
                  <c:x val="0.1"/>
                  <c:y val="-0.14814814814814814"/>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90502"/>
                        <a:gd name="adj2" fmla="val -35163"/>
                      </a:avLst>
                    </a:prstGeom>
                    <a:noFill/>
                    <a:ln>
                      <a:noFill/>
                    </a:ln>
                  </c15:spPr>
                </c:ext>
                <c:ext xmlns:c16="http://schemas.microsoft.com/office/drawing/2014/chart" uri="{C3380CC4-5D6E-409C-BE32-E72D297353CC}">
                  <c16:uniqueId val="{00000001-694D-46C8-A9B2-0CA8D1D4DB92}"/>
                </c:ext>
              </c:extLst>
            </c:dLbl>
            <c:dLbl>
              <c:idx val="1"/>
              <c:layout>
                <c:manualLayout>
                  <c:x val="-6.6666666666666666E-2"/>
                  <c:y val="-3.7037037037037035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694D-46C8-A9B2-0CA8D1D4DB92}"/>
                </c:ext>
              </c:extLst>
            </c:dLbl>
            <c:dLbl>
              <c:idx val="2"/>
              <c:layout>
                <c:manualLayout>
                  <c:x val="0.1388888888888889"/>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694D-46C8-A9B2-0CA8D1D4DB92}"/>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O$183:$O$185</c:f>
              <c:strCache>
                <c:ptCount val="3"/>
                <c:pt idx="0">
                  <c:v>Odpowiednio</c:v>
                </c:pt>
                <c:pt idx="1">
                  <c:v>Za dużo/mało</c:v>
                </c:pt>
                <c:pt idx="2">
                  <c:v>Cięzko określić</c:v>
                </c:pt>
              </c:strCache>
            </c:strRef>
          </c:cat>
          <c:val>
            <c:numRef>
              <c:f>Arkusz1!$P$183:$P$185</c:f>
              <c:numCache>
                <c:formatCode>General</c:formatCode>
                <c:ptCount val="3"/>
                <c:pt idx="0">
                  <c:v>80</c:v>
                </c:pt>
                <c:pt idx="1">
                  <c:v>14</c:v>
                </c:pt>
                <c:pt idx="2">
                  <c:v>6</c:v>
                </c:pt>
              </c:numCache>
            </c:numRef>
          </c:val>
          <c:extLst>
            <c:ext xmlns:c16="http://schemas.microsoft.com/office/drawing/2014/chart" uri="{C3380CC4-5D6E-409C-BE32-E72D297353CC}">
              <c16:uniqueId val="{00000006-694D-46C8-A9B2-0CA8D1D4DB92}"/>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Czy developerzy pracują przy jednym projekcie czy wielu?</a:t>
            </a:r>
          </a:p>
        </c:rich>
      </c:tx>
      <c:layout>
        <c:manualLayout>
          <c:xMode val="edge"/>
          <c:yMode val="edge"/>
          <c:x val="0.1732084625785412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60C-4791-B19D-2710A6AFC42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60C-4791-B19D-2710A6AFC42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C60C-4791-B19D-2710A6AFC420}"/>
              </c:ext>
            </c:extLst>
          </c:dPt>
          <c:dLbls>
            <c:dLbl>
              <c:idx val="2"/>
              <c:layout>
                <c:manualLayout>
                  <c:x val="0.19728535353535342"/>
                  <c:y val="1.2626262626262645E-2"/>
                </c:manualLayout>
              </c:layout>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4930058458601767"/>
                      <c:h val="0.11913359314934117"/>
                    </c:manualLayout>
                  </c15:layout>
                </c:ext>
                <c:ext xmlns:c16="http://schemas.microsoft.com/office/drawing/2014/chart" uri="{C3380CC4-5D6E-409C-BE32-E72D297353CC}">
                  <c16:uniqueId val="{00000005-C60C-4791-B19D-2710A6AFC420}"/>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Q$184:$Q$186</c:f>
              <c:strCache>
                <c:ptCount val="3"/>
                <c:pt idx="0">
                  <c:v>Jednym</c:v>
                </c:pt>
                <c:pt idx="1">
                  <c:v>Wielu</c:v>
                </c:pt>
                <c:pt idx="2">
                  <c:v>Brak Odpowiedzi</c:v>
                </c:pt>
              </c:strCache>
            </c:strRef>
          </c:cat>
          <c:val>
            <c:numRef>
              <c:f>Arkusz1!$R$184:$R$186</c:f>
              <c:numCache>
                <c:formatCode>General</c:formatCode>
                <c:ptCount val="3"/>
                <c:pt idx="0">
                  <c:v>60</c:v>
                </c:pt>
                <c:pt idx="1">
                  <c:v>39</c:v>
                </c:pt>
                <c:pt idx="2">
                  <c:v>1</c:v>
                </c:pt>
              </c:numCache>
            </c:numRef>
          </c:val>
          <c:extLst>
            <c:ext xmlns:c16="http://schemas.microsoft.com/office/drawing/2014/chart" uri="{C3380CC4-5D6E-409C-BE32-E72D297353CC}">
              <c16:uniqueId val="{00000006-C60C-4791-B19D-2710A6AFC420}"/>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Czy developerzy są pełnoetatowi?</a:t>
            </a:r>
          </a:p>
        </c:rich>
      </c:tx>
      <c:layout>
        <c:manualLayout>
          <c:xMode val="edge"/>
          <c:yMode val="edge"/>
          <c:x val="0.17182752724091305"/>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888-4ACA-8642-234330CD4FC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888-4ACA-8642-234330CD4FC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888-4ACA-8642-234330CD4FC0}"/>
              </c:ext>
            </c:extLst>
          </c:dPt>
          <c:dLbls>
            <c:dLbl>
              <c:idx val="0"/>
              <c:layout>
                <c:manualLayout>
                  <c:x val="5.9974747474747472E-2"/>
                  <c:y val="-1.6835016835016835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8888-4ACA-8642-234330CD4FC0}"/>
                </c:ext>
              </c:extLst>
            </c:dLbl>
            <c:dLbl>
              <c:idx val="1"/>
              <c:layout>
                <c:manualLayout>
                  <c:x val="-3.1565656565656595E-2"/>
                  <c:y val="-3.3670033670033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8888-4ACA-8642-234330CD4FC0}"/>
                </c:ext>
              </c:extLst>
            </c:dLbl>
            <c:dLbl>
              <c:idx val="2"/>
              <c:layout>
                <c:manualLayout>
                  <c:x val="0.41666666666666669"/>
                  <c:y val="2.5252525252525242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3090307603595005"/>
                      <c:h val="0.15280362681937487"/>
                    </c:manualLayout>
                  </c15:layout>
                </c:ext>
                <c:ext xmlns:c16="http://schemas.microsoft.com/office/drawing/2014/chart" uri="{C3380CC4-5D6E-409C-BE32-E72D297353CC}">
                  <c16:uniqueId val="{00000005-8888-4ACA-8642-234330CD4FC0}"/>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A$224:$A$226</c:f>
              <c:strCache>
                <c:ptCount val="3"/>
                <c:pt idx="0">
                  <c:v>Tak</c:v>
                </c:pt>
                <c:pt idx="1">
                  <c:v>Nie</c:v>
                </c:pt>
                <c:pt idx="2">
                  <c:v>Na większość etatu (4/5)</c:v>
                </c:pt>
              </c:strCache>
            </c:strRef>
          </c:cat>
          <c:val>
            <c:numRef>
              <c:f>Arkusz1!$B$224:$B$226</c:f>
              <c:numCache>
                <c:formatCode>General</c:formatCode>
                <c:ptCount val="3"/>
                <c:pt idx="0">
                  <c:v>87</c:v>
                </c:pt>
                <c:pt idx="1">
                  <c:v>4</c:v>
                </c:pt>
                <c:pt idx="2">
                  <c:v>9</c:v>
                </c:pt>
              </c:numCache>
            </c:numRef>
          </c:val>
          <c:extLst>
            <c:ext xmlns:c16="http://schemas.microsoft.com/office/drawing/2014/chart" uri="{C3380CC4-5D6E-409C-BE32-E72D297353CC}">
              <c16:uniqueId val="{00000006-8888-4ACA-8642-234330CD4FC0}"/>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Czy developerzy w zespole posiadają stricte określone role?</a:t>
            </a:r>
          </a:p>
        </c:rich>
      </c:tx>
      <c:layout>
        <c:manualLayout>
          <c:xMode val="edge"/>
          <c:yMode val="edge"/>
          <c:x val="0.10173611111111111"/>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AE9-4675-ABA3-3371645F5CE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AE9-4675-ABA3-3371645F5CE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AE9-4675-ABA3-3371645F5CE8}"/>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6AE9-4675-ABA3-3371645F5CE8}"/>
              </c:ext>
            </c:extLst>
          </c:dPt>
          <c:dLbls>
            <c:dLbl>
              <c:idx val="0"/>
              <c:layout>
                <c:manualLayout>
                  <c:x val="3.4722222222222224E-2"/>
                  <c:y val="4.0849673202614381E-3"/>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6AE9-4675-ABA3-3371645F5CE8}"/>
                </c:ext>
              </c:extLst>
            </c:dLbl>
            <c:dLbl>
              <c:idx val="1"/>
              <c:layout>
                <c:manualLayout>
                  <c:x val="-5.9974747474747486E-2"/>
                  <c:y val="1.2254901960784314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6AE9-4675-ABA3-3371645F5CE8}"/>
                </c:ext>
              </c:extLst>
            </c:dLbl>
            <c:dLbl>
              <c:idx val="2"/>
              <c:layout>
                <c:manualLayout>
                  <c:x val="-3.787878787878788E-2"/>
                  <c:y val="-1.6339869281045753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6AE9-4675-ABA3-3371645F5CE8}"/>
                </c:ext>
              </c:extLst>
            </c:dLbl>
            <c:dLbl>
              <c:idx val="3"/>
              <c:layout>
                <c:manualLayout>
                  <c:x val="0.24305543128131699"/>
                  <c:y val="-4.0849673202614381E-3"/>
                </c:manualLayout>
              </c:layout>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3595800524934379"/>
                      <c:h val="0.11562966393906644"/>
                    </c:manualLayout>
                  </c15:layout>
                </c:ext>
                <c:ext xmlns:c16="http://schemas.microsoft.com/office/drawing/2014/chart" uri="{C3380CC4-5D6E-409C-BE32-E72D297353CC}">
                  <c16:uniqueId val="{00000007-6AE9-4675-ABA3-3371645F5CE8}"/>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G$224:$G$227</c:f>
              <c:strCache>
                <c:ptCount val="4"/>
                <c:pt idx="0">
                  <c:v>Określone role</c:v>
                </c:pt>
                <c:pt idx="1">
                  <c:v>Zestaw umiejętności</c:v>
                </c:pt>
                <c:pt idx="2">
                  <c:v>Zależy</c:v>
                </c:pt>
                <c:pt idx="3">
                  <c:v>Brak odpowiedzi</c:v>
                </c:pt>
              </c:strCache>
            </c:strRef>
          </c:cat>
          <c:val>
            <c:numRef>
              <c:f>Arkusz1!$H$224:$H$227</c:f>
              <c:numCache>
                <c:formatCode>General</c:formatCode>
                <c:ptCount val="4"/>
                <c:pt idx="0">
                  <c:v>34</c:v>
                </c:pt>
                <c:pt idx="1">
                  <c:v>62</c:v>
                </c:pt>
                <c:pt idx="2">
                  <c:v>2</c:v>
                </c:pt>
                <c:pt idx="3">
                  <c:v>2</c:v>
                </c:pt>
              </c:numCache>
            </c:numRef>
          </c:val>
          <c:extLst>
            <c:ext xmlns:c16="http://schemas.microsoft.com/office/drawing/2014/chart" uri="{C3380CC4-5D6E-409C-BE32-E72D297353CC}">
              <c16:uniqueId val="{00000008-6AE9-4675-ABA3-3371645F5CE8}"/>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Czy</a:t>
            </a:r>
            <a:r>
              <a:rPr lang="pl-PL" baseline="0"/>
              <a:t> w projekcie stosowany jest podział na sprinty?</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628-4A69-B5A1-AF97B5D5167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628-4A69-B5A1-AF97B5D5167D}"/>
              </c:ext>
            </c:extLst>
          </c:dPt>
          <c:dLbls>
            <c:dLbl>
              <c:idx val="0"/>
              <c:layout>
                <c:manualLayout>
                  <c:x val="0.25252525252525243"/>
                  <c:y val="-0.12962962962962971"/>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171232"/>
                        <a:gd name="adj2" fmla="val -69552"/>
                      </a:avLst>
                    </a:prstGeom>
                    <a:noFill/>
                    <a:ln>
                      <a:noFill/>
                    </a:ln>
                  </c15:spPr>
                </c:ext>
                <c:ext xmlns:c16="http://schemas.microsoft.com/office/drawing/2014/chart" uri="{C3380CC4-5D6E-409C-BE32-E72D297353CC}">
                  <c16:uniqueId val="{00000001-D628-4A69-B5A1-AF97B5D5167D}"/>
                </c:ext>
              </c:extLst>
            </c:dLbl>
            <c:dLbl>
              <c:idx val="1"/>
              <c:layout>
                <c:manualLayout>
                  <c:x val="-0.11363636363636363"/>
                  <c:y val="4.6296296296296294E-3"/>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D628-4A69-B5A1-AF97B5D5167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Q$2:$Q$3</c:f>
              <c:strCache>
                <c:ptCount val="2"/>
                <c:pt idx="0">
                  <c:v>Tak</c:v>
                </c:pt>
                <c:pt idx="1">
                  <c:v>Nie</c:v>
                </c:pt>
              </c:strCache>
            </c:strRef>
          </c:cat>
          <c:val>
            <c:numRef>
              <c:f>Arkusz1!$R$2:$R$3</c:f>
              <c:numCache>
                <c:formatCode>General</c:formatCode>
                <c:ptCount val="2"/>
                <c:pt idx="0">
                  <c:v>98</c:v>
                </c:pt>
                <c:pt idx="1">
                  <c:v>2</c:v>
                </c:pt>
              </c:numCache>
            </c:numRef>
          </c:val>
          <c:extLst>
            <c:ext xmlns:c16="http://schemas.microsoft.com/office/drawing/2014/chart" uri="{C3380CC4-5D6E-409C-BE32-E72D297353CC}">
              <c16:uniqueId val="{00000004-D628-4A69-B5A1-AF97B5D5167D}"/>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Czy zespół pracuje sam nad dostarczeniem sprint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FB6-4AA9-AB12-F93464FB150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FB6-4AA9-AB12-F93464FB150A}"/>
              </c:ext>
            </c:extLst>
          </c:dPt>
          <c:dLbls>
            <c:dLbl>
              <c:idx val="0"/>
              <c:layout>
                <c:manualLayout>
                  <c:x val="8.522727272727261E-2"/>
                  <c:y val="-1.6835016835016758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BFB6-4AA9-AB12-F93464FB150A}"/>
                </c:ext>
              </c:extLst>
            </c:dLbl>
            <c:dLbl>
              <c:idx val="1"/>
              <c:layout>
                <c:manualLayout>
                  <c:x val="-4.103535353535355E-2"/>
                  <c:y val="-6.3131313131313135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BFB6-4AA9-AB12-F93464FB150A}"/>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L$224:$L$225</c:f>
              <c:strCache>
                <c:ptCount val="2"/>
                <c:pt idx="0">
                  <c:v>Pracuje sam</c:v>
                </c:pt>
                <c:pt idx="1">
                  <c:v>Potrzebuje innych zespołów</c:v>
                </c:pt>
              </c:strCache>
            </c:strRef>
          </c:cat>
          <c:val>
            <c:numRef>
              <c:f>Arkusz1!$M$224:$M$225</c:f>
              <c:numCache>
                <c:formatCode>General</c:formatCode>
                <c:ptCount val="2"/>
                <c:pt idx="0">
                  <c:v>59</c:v>
                </c:pt>
                <c:pt idx="1">
                  <c:v>41</c:v>
                </c:pt>
              </c:numCache>
            </c:numRef>
          </c:val>
          <c:extLst>
            <c:ext xmlns:c16="http://schemas.microsoft.com/office/drawing/2014/chart" uri="{C3380CC4-5D6E-409C-BE32-E72D297353CC}">
              <c16:uniqueId val="{00000004-BFB6-4AA9-AB12-F93464FB150A}"/>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Czy tworzony jest wykres wypalania?</a:t>
            </a:r>
          </a:p>
        </c:rich>
      </c:tx>
      <c:layout>
        <c:manualLayout>
          <c:xMode val="edge"/>
          <c:yMode val="edge"/>
          <c:x val="0.24565959794798381"/>
          <c:y val="4.2087542087542087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76A-40D4-AA41-1713159D883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76A-40D4-AA41-1713159D883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76A-40D4-AA41-1713159D883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76A-40D4-AA41-1713159D8839}"/>
              </c:ext>
            </c:extLst>
          </c:dPt>
          <c:dLbls>
            <c:dLbl>
              <c:idx val="0"/>
              <c:layout>
                <c:manualLayout>
                  <c:x val="8.5227272727272721E-2"/>
                  <c:y val="-1.2626262626262626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976A-40D4-AA41-1713159D8839}"/>
                </c:ext>
              </c:extLst>
            </c:dLbl>
            <c:dLbl>
              <c:idx val="1"/>
              <c:layout>
                <c:manualLayout>
                  <c:x val="8.522727272727261E-2"/>
                  <c:y val="-8.8383838383838384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976A-40D4-AA41-1713159D8839}"/>
                </c:ext>
              </c:extLst>
            </c:dLbl>
            <c:dLbl>
              <c:idx val="3"/>
              <c:layout>
                <c:manualLayout>
                  <c:x val="-0.26830795653384237"/>
                  <c:y val="-9.6449503091060558E-18"/>
                </c:manualLayout>
              </c:layout>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34959436888570738"/>
                      <c:h val="0.11492483894058697"/>
                    </c:manualLayout>
                  </c15:layout>
                </c:ext>
                <c:ext xmlns:c16="http://schemas.microsoft.com/office/drawing/2014/chart" uri="{C3380CC4-5D6E-409C-BE32-E72D297353CC}">
                  <c16:uniqueId val="{00000007-976A-40D4-AA41-1713159D883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Q$224:$Q$227</c:f>
              <c:strCache>
                <c:ptCount val="4"/>
                <c:pt idx="0">
                  <c:v>Tak i analizowany</c:v>
                </c:pt>
                <c:pt idx="1">
                  <c:v>Tak, ale nie analizowany</c:v>
                </c:pt>
                <c:pt idx="2">
                  <c:v>Nie</c:v>
                </c:pt>
                <c:pt idx="3">
                  <c:v>Brak odpowiedzi</c:v>
                </c:pt>
              </c:strCache>
            </c:strRef>
          </c:cat>
          <c:val>
            <c:numRef>
              <c:f>Arkusz1!$R$224:$R$227</c:f>
              <c:numCache>
                <c:formatCode>General</c:formatCode>
                <c:ptCount val="4"/>
                <c:pt idx="0">
                  <c:v>28</c:v>
                </c:pt>
                <c:pt idx="1">
                  <c:v>30</c:v>
                </c:pt>
                <c:pt idx="2">
                  <c:v>41</c:v>
                </c:pt>
                <c:pt idx="3">
                  <c:v>1</c:v>
                </c:pt>
              </c:numCache>
            </c:numRef>
          </c:val>
          <c:extLst>
            <c:ext xmlns:c16="http://schemas.microsoft.com/office/drawing/2014/chart" uri="{C3380CC4-5D6E-409C-BE32-E72D297353CC}">
              <c16:uniqueId val="{00000008-976A-40D4-AA41-1713159D8839}"/>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Czy Scrum Master i Product Owner to ta sama osoba?</a:t>
            </a:r>
          </a:p>
        </c:rich>
      </c:tx>
      <c:layout>
        <c:manualLayout>
          <c:xMode val="edge"/>
          <c:yMode val="edge"/>
          <c:x val="0.13547184442853735"/>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715-4C2A-8D5F-9D744758CA0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715-4C2A-8D5F-9D744758CA0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715-4C2A-8D5F-9D744758CA03}"/>
              </c:ext>
            </c:extLst>
          </c:dPt>
          <c:dLbls>
            <c:dLbl>
              <c:idx val="0"/>
              <c:layout>
                <c:manualLayout>
                  <c:x val="0.16729797979797981"/>
                  <c:y val="3.5714285714285712E-2"/>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253497"/>
                        <a:gd name="adj2" fmla="val 45742"/>
                      </a:avLst>
                    </a:prstGeom>
                    <a:noFill/>
                    <a:ln>
                      <a:noFill/>
                    </a:ln>
                  </c15:spPr>
                </c:ext>
                <c:ext xmlns:c16="http://schemas.microsoft.com/office/drawing/2014/chart" uri="{C3380CC4-5D6E-409C-BE32-E72D297353CC}">
                  <c16:uniqueId val="{00000001-7715-4C2A-8D5F-9D744758CA03}"/>
                </c:ext>
              </c:extLst>
            </c:dLbl>
            <c:dLbl>
              <c:idx val="1"/>
              <c:layout>
                <c:manualLayout>
                  <c:x val="-0.16729797979797983"/>
                  <c:y val="-5.9523809523809666E-2"/>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154701"/>
                        <a:gd name="adj2" fmla="val -81539"/>
                      </a:avLst>
                    </a:prstGeom>
                    <a:noFill/>
                    <a:ln>
                      <a:noFill/>
                    </a:ln>
                  </c15:spPr>
                </c:ext>
                <c:ext xmlns:c16="http://schemas.microsoft.com/office/drawing/2014/chart" uri="{C3380CC4-5D6E-409C-BE32-E72D297353CC}">
                  <c16:uniqueId val="{00000003-7715-4C2A-8D5F-9D744758CA03}"/>
                </c:ext>
              </c:extLst>
            </c:dLbl>
            <c:dLbl>
              <c:idx val="2"/>
              <c:layout>
                <c:manualLayout>
                  <c:x val="7.5757575757575815E-2"/>
                  <c:y val="-1.8187620582885705E-17"/>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7715-4C2A-8D5F-9D744758CA0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A$252:$A$254</c:f>
              <c:strCache>
                <c:ptCount val="3"/>
                <c:pt idx="0">
                  <c:v>Tak</c:v>
                </c:pt>
                <c:pt idx="1">
                  <c:v>Nie</c:v>
                </c:pt>
                <c:pt idx="2">
                  <c:v>Nie wiem</c:v>
                </c:pt>
              </c:strCache>
            </c:strRef>
          </c:cat>
          <c:val>
            <c:numRef>
              <c:f>Arkusz1!$B$252:$B$254</c:f>
              <c:numCache>
                <c:formatCode>General</c:formatCode>
                <c:ptCount val="3"/>
                <c:pt idx="0">
                  <c:v>10</c:v>
                </c:pt>
                <c:pt idx="1">
                  <c:v>89</c:v>
                </c:pt>
                <c:pt idx="2">
                  <c:v>1</c:v>
                </c:pt>
              </c:numCache>
            </c:numRef>
          </c:val>
          <c:extLst>
            <c:ext xmlns:c16="http://schemas.microsoft.com/office/drawing/2014/chart" uri="{C3380CC4-5D6E-409C-BE32-E72D297353CC}">
              <c16:uniqueId val="{00000006-7715-4C2A-8D5F-9D744758CA03}"/>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Czy</a:t>
            </a:r>
            <a:r>
              <a:rPr lang="pl-PL" baseline="0"/>
              <a:t> istnieją dodatkowe role?</a:t>
            </a:r>
            <a:endParaRPr lang="pl-PL"/>
          </a:p>
        </c:rich>
      </c:tx>
      <c:layout>
        <c:manualLayout>
          <c:xMode val="edge"/>
          <c:yMode val="edge"/>
          <c:x val="0.2353928060128847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4E94-4045-96D6-469952F39A6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4E94-4045-96D6-469952F39A6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4E94-4045-96D6-469952F39A68}"/>
              </c:ext>
            </c:extLst>
          </c:dPt>
          <c:dLbls>
            <c:dLbl>
              <c:idx val="2"/>
              <c:layout>
                <c:manualLayout>
                  <c:x val="-0.10416666666666667"/>
                  <c:y val="5.2083504210411198E-2"/>
                </c:manualLayout>
              </c:layout>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0921717171717172"/>
                      <c:h val="0.17341596948818896"/>
                    </c:manualLayout>
                  </c15:layout>
                </c:ext>
                <c:ext xmlns:c16="http://schemas.microsoft.com/office/drawing/2014/chart" uri="{C3380CC4-5D6E-409C-BE32-E72D297353CC}">
                  <c16:uniqueId val="{00000005-4E94-4045-96D6-469952F39A68}"/>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G$252:$G$254</c:f>
              <c:strCache>
                <c:ptCount val="3"/>
                <c:pt idx="0">
                  <c:v>Tak</c:v>
                </c:pt>
                <c:pt idx="1">
                  <c:v>Nie</c:v>
                </c:pt>
                <c:pt idx="2">
                  <c:v>Brak odpowiedzi</c:v>
                </c:pt>
              </c:strCache>
            </c:strRef>
          </c:cat>
          <c:val>
            <c:numRef>
              <c:f>Arkusz1!$H$252:$H$254</c:f>
              <c:numCache>
                <c:formatCode>General</c:formatCode>
                <c:ptCount val="3"/>
                <c:pt idx="0">
                  <c:v>66</c:v>
                </c:pt>
                <c:pt idx="1">
                  <c:v>25</c:v>
                </c:pt>
                <c:pt idx="2">
                  <c:v>9</c:v>
                </c:pt>
              </c:numCache>
            </c:numRef>
          </c:val>
          <c:extLst>
            <c:ext xmlns:c16="http://schemas.microsoft.com/office/drawing/2014/chart" uri="{C3380CC4-5D6E-409C-BE32-E72D297353CC}">
              <c16:uniqueId val="{00000006-4E94-4045-96D6-469952F39A68}"/>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Dodatkowe</a:t>
            </a:r>
            <a:r>
              <a:rPr lang="pl-PL" baseline="0"/>
              <a:t> role</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1!$J$256:$J$260</c:f>
              <c:strCache>
                <c:ptCount val="5"/>
                <c:pt idx="0">
                  <c:v>Architekt</c:v>
                </c:pt>
                <c:pt idx="1">
                  <c:v>Technical Lead</c:v>
                </c:pt>
                <c:pt idx="2">
                  <c:v>Team Leader</c:v>
                </c:pt>
                <c:pt idx="3">
                  <c:v>Project Manager</c:v>
                </c:pt>
                <c:pt idx="4">
                  <c:v>Inne</c:v>
                </c:pt>
              </c:strCache>
            </c:strRef>
          </c:cat>
          <c:val>
            <c:numRef>
              <c:f>Arkusz1!$K$256:$K$260</c:f>
              <c:numCache>
                <c:formatCode>General</c:formatCode>
                <c:ptCount val="5"/>
                <c:pt idx="0">
                  <c:v>4</c:v>
                </c:pt>
                <c:pt idx="1">
                  <c:v>14</c:v>
                </c:pt>
                <c:pt idx="2">
                  <c:v>15</c:v>
                </c:pt>
                <c:pt idx="3">
                  <c:v>23</c:v>
                </c:pt>
                <c:pt idx="4">
                  <c:v>20</c:v>
                </c:pt>
              </c:numCache>
            </c:numRef>
          </c:val>
          <c:extLst>
            <c:ext xmlns:c16="http://schemas.microsoft.com/office/drawing/2014/chart" uri="{C3380CC4-5D6E-409C-BE32-E72D297353CC}">
              <c16:uniqueId val="{00000000-50F3-4B61-BA46-9F47548907D2}"/>
            </c:ext>
          </c:extLst>
        </c:ser>
        <c:dLbls>
          <c:dLblPos val="outEnd"/>
          <c:showLegendKey val="0"/>
          <c:showVal val="1"/>
          <c:showCatName val="0"/>
          <c:showSerName val="0"/>
          <c:showPercent val="0"/>
          <c:showBubbleSize val="0"/>
        </c:dLbls>
        <c:gapWidth val="219"/>
        <c:overlap val="-27"/>
        <c:axId val="618887048"/>
        <c:axId val="618892952"/>
      </c:barChart>
      <c:catAx>
        <c:axId val="618887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18892952"/>
        <c:crosses val="autoZero"/>
        <c:auto val="1"/>
        <c:lblAlgn val="ctr"/>
        <c:lblOffset val="100"/>
        <c:noMultiLvlLbl val="0"/>
      </c:catAx>
      <c:valAx>
        <c:axId val="6188929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188870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Czy istnieją inne spotkania ?</a:t>
            </a:r>
          </a:p>
        </c:rich>
      </c:tx>
      <c:layout>
        <c:manualLayout>
          <c:xMode val="edge"/>
          <c:yMode val="edge"/>
          <c:x val="0.27074300087489056"/>
          <c:y val="4.6296296296296294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B65-455E-8215-BB156CD8B11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B65-455E-8215-BB156CD8B11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B65-455E-8215-BB156CD8B11D}"/>
              </c:ext>
            </c:extLst>
          </c:dPt>
          <c:dLbls>
            <c:dLbl>
              <c:idx val="2"/>
              <c:layout>
                <c:manualLayout>
                  <c:x val="-0.14204545454545459"/>
                  <c:y val="6.018518518518518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6B65-455E-8215-BB156CD8B11D}"/>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L$252:$L$254</c:f>
              <c:strCache>
                <c:ptCount val="3"/>
                <c:pt idx="0">
                  <c:v>Tak</c:v>
                </c:pt>
                <c:pt idx="1">
                  <c:v>Nie</c:v>
                </c:pt>
                <c:pt idx="2">
                  <c:v>Brak odpowiedzi</c:v>
                </c:pt>
              </c:strCache>
            </c:strRef>
          </c:cat>
          <c:val>
            <c:numRef>
              <c:f>Arkusz1!$M$252:$M$254</c:f>
              <c:numCache>
                <c:formatCode>General</c:formatCode>
                <c:ptCount val="3"/>
                <c:pt idx="0">
                  <c:v>53</c:v>
                </c:pt>
                <c:pt idx="1">
                  <c:v>38</c:v>
                </c:pt>
                <c:pt idx="2">
                  <c:v>9</c:v>
                </c:pt>
              </c:numCache>
            </c:numRef>
          </c:val>
          <c:extLst>
            <c:ext xmlns:c16="http://schemas.microsoft.com/office/drawing/2014/chart" uri="{C3380CC4-5D6E-409C-BE32-E72D297353CC}">
              <c16:uniqueId val="{00000006-6B65-455E-8215-BB156CD8B11D}"/>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pl-PL"/>
    </a:p>
  </c:txPr>
  <c:externalData r:id="rId3">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just">
              <a:defRPr sz="1400" b="0" i="0" u="none" strike="noStrike" kern="1200" spc="0" baseline="0">
                <a:solidFill>
                  <a:schemeClr val="tx1">
                    <a:lumMod val="65000"/>
                    <a:lumOff val="35000"/>
                  </a:schemeClr>
                </a:solidFill>
                <a:latin typeface="+mn-lt"/>
                <a:ea typeface="+mn-ea"/>
                <a:cs typeface="+mn-cs"/>
              </a:defRPr>
            </a:pPr>
            <a:r>
              <a:rPr lang="pl-PL"/>
              <a:t>Dodatkowe</a:t>
            </a:r>
            <a:r>
              <a:rPr lang="pl-PL" baseline="0"/>
              <a:t> spotkania</a:t>
            </a:r>
            <a:endParaRPr lang="pl-PL"/>
          </a:p>
        </c:rich>
      </c:tx>
      <c:overlay val="0"/>
      <c:spPr>
        <a:noFill/>
        <a:ln>
          <a:noFill/>
        </a:ln>
        <a:effectLst/>
      </c:spPr>
      <c:txPr>
        <a:bodyPr rot="0" spcFirstLastPara="1" vertOverflow="ellipsis" vert="horz" wrap="square" anchor="ctr" anchorCtr="1"/>
        <a:lstStyle/>
        <a:p>
          <a:pPr algn="just">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spPr>
            <a:solidFill>
              <a:schemeClr val="accent1"/>
            </a:solidFill>
            <a:ln>
              <a:noFill/>
            </a:ln>
            <a:effectLst/>
          </c:spPr>
          <c:invertIfNegative val="0"/>
          <c:cat>
            <c:strRef>
              <c:f>Arkusz1!$O$256:$O$260</c:f>
              <c:strCache>
                <c:ptCount val="5"/>
                <c:pt idx="0">
                  <c:v>Backlog Refinement</c:v>
                </c:pt>
                <c:pt idx="1">
                  <c:v>Demo z klientem</c:v>
                </c:pt>
                <c:pt idx="2">
                  <c:v>Spotkania technologiczne </c:v>
                </c:pt>
                <c:pt idx="3">
                  <c:v>Synchronizujące</c:v>
                </c:pt>
                <c:pt idx="4">
                  <c:v>Inne</c:v>
                </c:pt>
              </c:strCache>
            </c:strRef>
          </c:cat>
          <c:val>
            <c:numRef>
              <c:f>Arkusz1!$P$256:$P$260</c:f>
              <c:numCache>
                <c:formatCode>General</c:formatCode>
                <c:ptCount val="5"/>
                <c:pt idx="0">
                  <c:v>20</c:v>
                </c:pt>
                <c:pt idx="1">
                  <c:v>4</c:v>
                </c:pt>
                <c:pt idx="2">
                  <c:v>4</c:v>
                </c:pt>
                <c:pt idx="3">
                  <c:v>7</c:v>
                </c:pt>
                <c:pt idx="4">
                  <c:v>15</c:v>
                </c:pt>
              </c:numCache>
            </c:numRef>
          </c:val>
          <c:extLst>
            <c:ext xmlns:c16="http://schemas.microsoft.com/office/drawing/2014/chart" uri="{C3380CC4-5D6E-409C-BE32-E72D297353CC}">
              <c16:uniqueId val="{00000000-F020-44B2-B7F4-369D02D431F0}"/>
            </c:ext>
          </c:extLst>
        </c:ser>
        <c:dLbls>
          <c:showLegendKey val="0"/>
          <c:showVal val="0"/>
          <c:showCatName val="0"/>
          <c:showSerName val="0"/>
          <c:showPercent val="0"/>
          <c:showBubbleSize val="0"/>
        </c:dLbls>
        <c:gapWidth val="219"/>
        <c:overlap val="-27"/>
        <c:axId val="544079800"/>
        <c:axId val="544072256"/>
      </c:barChart>
      <c:catAx>
        <c:axId val="544079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44072256"/>
        <c:crosses val="autoZero"/>
        <c:auto val="1"/>
        <c:lblAlgn val="ctr"/>
        <c:lblOffset val="100"/>
        <c:noMultiLvlLbl val="0"/>
      </c:catAx>
      <c:valAx>
        <c:axId val="544072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440798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Narzędzia</a:t>
            </a:r>
            <a:r>
              <a:rPr lang="pl-PL" baseline="0"/>
              <a:t> wspomagające</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rkusz3!$A$1:$A$16</c:f>
              <c:strCache>
                <c:ptCount val="16"/>
                <c:pt idx="0">
                  <c:v>Jira</c:v>
                </c:pt>
                <c:pt idx="1">
                  <c:v>Slack</c:v>
                </c:pt>
                <c:pt idx="2">
                  <c:v>Teams</c:v>
                </c:pt>
                <c:pt idx="3">
                  <c:v>Skype</c:v>
                </c:pt>
                <c:pt idx="4">
                  <c:v>Confluence</c:v>
                </c:pt>
                <c:pt idx="5">
                  <c:v>Trello</c:v>
                </c:pt>
                <c:pt idx="6">
                  <c:v>Dysk Google</c:v>
                </c:pt>
                <c:pt idx="7">
                  <c:v>Zoom</c:v>
                </c:pt>
                <c:pt idx="8">
                  <c:v>Głównie werbalna</c:v>
                </c:pt>
                <c:pt idx="9">
                  <c:v>EA</c:v>
                </c:pt>
                <c:pt idx="10">
                  <c:v>Mattermost</c:v>
                </c:pt>
                <c:pt idx="11">
                  <c:v>Fizyczna tablica</c:v>
                </c:pt>
                <c:pt idx="12">
                  <c:v>RocketChat</c:v>
                </c:pt>
                <c:pt idx="13">
                  <c:v>Redmine</c:v>
                </c:pt>
                <c:pt idx="14">
                  <c:v>Sharepoint</c:v>
                </c:pt>
                <c:pt idx="15">
                  <c:v>Inne</c:v>
                </c:pt>
              </c:strCache>
            </c:strRef>
          </c:cat>
          <c:val>
            <c:numRef>
              <c:f>Arkusz3!$B$1:$B$16</c:f>
              <c:numCache>
                <c:formatCode>General</c:formatCode>
                <c:ptCount val="16"/>
                <c:pt idx="0">
                  <c:v>70</c:v>
                </c:pt>
                <c:pt idx="1">
                  <c:v>39</c:v>
                </c:pt>
                <c:pt idx="2">
                  <c:v>17</c:v>
                </c:pt>
                <c:pt idx="3">
                  <c:v>24</c:v>
                </c:pt>
                <c:pt idx="4">
                  <c:v>9</c:v>
                </c:pt>
                <c:pt idx="5">
                  <c:v>5</c:v>
                </c:pt>
                <c:pt idx="6">
                  <c:v>5</c:v>
                </c:pt>
                <c:pt idx="7">
                  <c:v>5</c:v>
                </c:pt>
                <c:pt idx="8">
                  <c:v>5</c:v>
                </c:pt>
                <c:pt idx="9">
                  <c:v>4</c:v>
                </c:pt>
                <c:pt idx="10">
                  <c:v>4</c:v>
                </c:pt>
                <c:pt idx="11">
                  <c:v>4</c:v>
                </c:pt>
                <c:pt idx="12">
                  <c:v>3</c:v>
                </c:pt>
                <c:pt idx="13">
                  <c:v>3</c:v>
                </c:pt>
                <c:pt idx="14">
                  <c:v>3</c:v>
                </c:pt>
                <c:pt idx="15">
                  <c:v>30</c:v>
                </c:pt>
              </c:numCache>
            </c:numRef>
          </c:val>
          <c:extLst>
            <c:ext xmlns:c16="http://schemas.microsoft.com/office/drawing/2014/chart" uri="{C3380CC4-5D6E-409C-BE32-E72D297353CC}">
              <c16:uniqueId val="{00000000-B104-4EE0-99DE-FBB860C383CB}"/>
            </c:ext>
          </c:extLst>
        </c:ser>
        <c:dLbls>
          <c:dLblPos val="outEnd"/>
          <c:showLegendKey val="0"/>
          <c:showVal val="1"/>
          <c:showCatName val="0"/>
          <c:showSerName val="0"/>
          <c:showPercent val="0"/>
          <c:showBubbleSize val="0"/>
        </c:dLbls>
        <c:gapWidth val="219"/>
        <c:overlap val="-27"/>
        <c:axId val="457336424"/>
        <c:axId val="457334784"/>
      </c:barChart>
      <c:catAx>
        <c:axId val="457336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57334784"/>
        <c:crosses val="autoZero"/>
        <c:auto val="1"/>
        <c:lblAlgn val="ctr"/>
        <c:lblOffset val="100"/>
        <c:noMultiLvlLbl val="0"/>
      </c:catAx>
      <c:valAx>
        <c:axId val="4573347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573364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Stosunek</a:t>
            </a:r>
            <a:r>
              <a:rPr lang="pl-PL" baseline="0"/>
              <a:t> do daily</a:t>
            </a:r>
            <a:endParaRPr lang="pl-PL"/>
          </a:p>
        </c:rich>
      </c:tx>
      <c:layout>
        <c:manualLayout>
          <c:xMode val="edge"/>
          <c:yMode val="edge"/>
          <c:x val="0.3361978545295474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6CB-403C-BAAF-34422AB2B38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6CB-403C-BAAF-34422AB2B38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6CB-403C-BAAF-34422AB2B386}"/>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66CB-403C-BAAF-34422AB2B386}"/>
              </c:ext>
            </c:extLst>
          </c:dPt>
          <c:dLbls>
            <c:dLbl>
              <c:idx val="2"/>
              <c:layout>
                <c:manualLayout>
                  <c:x val="-5.2083333333333343E-2"/>
                  <c:y val="-4.2087542087542076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048906883798616"/>
                      <c:h val="0.15280362681937487"/>
                    </c:manualLayout>
                  </c15:layout>
                </c:ext>
                <c:ext xmlns:c16="http://schemas.microsoft.com/office/drawing/2014/chart" uri="{C3380CC4-5D6E-409C-BE32-E72D297353CC}">
                  <c16:uniqueId val="{00000005-66CB-403C-BAAF-34422AB2B386}"/>
                </c:ext>
              </c:extLst>
            </c:dLbl>
            <c:dLbl>
              <c:idx val="3"/>
              <c:layout>
                <c:manualLayout>
                  <c:x val="0.28566919191919193"/>
                  <c:y val="1.0521885521885531E-2"/>
                </c:manualLayout>
              </c:layout>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6823997852541159"/>
                      <c:h val="0.12334234735809539"/>
                    </c:manualLayout>
                  </c15:layout>
                </c:ext>
                <c:ext xmlns:c16="http://schemas.microsoft.com/office/drawing/2014/chart" uri="{C3380CC4-5D6E-409C-BE32-E72D297353CC}">
                  <c16:uniqueId val="{00000007-66CB-403C-BAAF-34422AB2B386}"/>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A$335:$A$338</c:f>
              <c:strCache>
                <c:ptCount val="4"/>
                <c:pt idx="0">
                  <c:v>Pozytywny</c:v>
                </c:pt>
                <c:pt idx="1">
                  <c:v>Negatywny</c:v>
                </c:pt>
                <c:pt idx="2">
                  <c:v>Skomplikowane</c:v>
                </c:pt>
                <c:pt idx="3">
                  <c:v>Brak Odpowiedzi</c:v>
                </c:pt>
              </c:strCache>
            </c:strRef>
          </c:cat>
          <c:val>
            <c:numRef>
              <c:f>Arkusz1!$B$335:$B$338</c:f>
              <c:numCache>
                <c:formatCode>General</c:formatCode>
                <c:ptCount val="4"/>
                <c:pt idx="0">
                  <c:v>73</c:v>
                </c:pt>
                <c:pt idx="1">
                  <c:v>13</c:v>
                </c:pt>
                <c:pt idx="2">
                  <c:v>9</c:v>
                </c:pt>
                <c:pt idx="3">
                  <c:v>5</c:v>
                </c:pt>
              </c:numCache>
            </c:numRef>
          </c:val>
          <c:extLst>
            <c:ext xmlns:c16="http://schemas.microsoft.com/office/drawing/2014/chart" uri="{C3380CC4-5D6E-409C-BE32-E72D297353CC}">
              <c16:uniqueId val="{00000008-66CB-403C-BAAF-34422AB2B386}"/>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pl-PL"/>
              <a:t>Stosunek</a:t>
            </a:r>
            <a:r>
              <a:rPr lang="pl-PL" baseline="0"/>
              <a:t> do Scrum Mastera</a:t>
            </a:r>
            <a:endParaRPr lang="pl-PL"/>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B19-4506-9864-409AEB61FC4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B19-4506-9864-409AEB61FC4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B19-4506-9864-409AEB61FC43}"/>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B19-4506-9864-409AEB61FC43}"/>
              </c:ext>
            </c:extLst>
          </c:dPt>
          <c:dLbls>
            <c:dLbl>
              <c:idx val="1"/>
              <c:layout>
                <c:manualLayout>
                  <c:x val="6.9444444444444448E-2"/>
                  <c:y val="-3.7037037037037125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7B19-4506-9864-409AEB61FC43}"/>
                </c:ext>
              </c:extLst>
            </c:dLbl>
            <c:dLbl>
              <c:idx val="2"/>
              <c:layout>
                <c:manualLayout>
                  <c:x val="-6.3131313131313177E-2"/>
                  <c:y val="-8.3333333333333509E-2"/>
                </c:manualLayout>
              </c:layout>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21436038534955854"/>
                      <c:h val="0.14030621172353455"/>
                    </c:manualLayout>
                  </c15:layout>
                </c:ext>
                <c:ext xmlns:c16="http://schemas.microsoft.com/office/drawing/2014/chart" uri="{C3380CC4-5D6E-409C-BE32-E72D297353CC}">
                  <c16:uniqueId val="{00000005-7B19-4506-9864-409AEB61FC43}"/>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G$335:$G$338</c:f>
              <c:strCache>
                <c:ptCount val="4"/>
                <c:pt idx="0">
                  <c:v>Pozytywny</c:v>
                </c:pt>
                <c:pt idx="1">
                  <c:v>Negatywny</c:v>
                </c:pt>
                <c:pt idx="2">
                  <c:v>Skomplikowane</c:v>
                </c:pt>
                <c:pt idx="3">
                  <c:v>Brak Odpowiedzi</c:v>
                </c:pt>
              </c:strCache>
            </c:strRef>
          </c:cat>
          <c:val>
            <c:numRef>
              <c:f>Arkusz1!$H$335:$H$338</c:f>
              <c:numCache>
                <c:formatCode>General</c:formatCode>
                <c:ptCount val="4"/>
                <c:pt idx="0">
                  <c:v>38</c:v>
                </c:pt>
                <c:pt idx="1">
                  <c:v>9</c:v>
                </c:pt>
                <c:pt idx="2">
                  <c:v>17</c:v>
                </c:pt>
                <c:pt idx="3">
                  <c:v>36</c:v>
                </c:pt>
              </c:numCache>
            </c:numRef>
          </c:val>
          <c:extLst>
            <c:ext xmlns:c16="http://schemas.microsoft.com/office/drawing/2014/chart" uri="{C3380CC4-5D6E-409C-BE32-E72D297353CC}">
              <c16:uniqueId val="{00000008-7B19-4506-9864-409AEB61FC43}"/>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Czy przeprowadzane jest spotkanie dotyczące planowania sprintu?</a:t>
            </a:r>
          </a:p>
        </c:rich>
      </c:tx>
      <c:layout>
        <c:manualLayout>
          <c:xMode val="edge"/>
          <c:yMode val="edge"/>
          <c:x val="0.18072904239242821"/>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4AD-40DE-804E-97697DF1CD3E}"/>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4AD-40DE-804E-97697DF1CD3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4AD-40DE-804E-97697DF1CD3E}"/>
              </c:ext>
            </c:extLst>
          </c:dPt>
          <c:dLbls>
            <c:dLbl>
              <c:idx val="0"/>
              <c:layout>
                <c:manualLayout>
                  <c:x val="0.14166666666666666"/>
                  <c:y val="-7.407407407407407E-2"/>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126157"/>
                        <a:gd name="adj2" fmla="val -60538"/>
                      </a:avLst>
                    </a:prstGeom>
                    <a:noFill/>
                    <a:ln>
                      <a:noFill/>
                    </a:ln>
                  </c15:spPr>
                </c:ext>
                <c:ext xmlns:c16="http://schemas.microsoft.com/office/drawing/2014/chart" uri="{C3380CC4-5D6E-409C-BE32-E72D297353CC}">
                  <c16:uniqueId val="{00000001-E4AD-40DE-804E-97697DF1CD3E}"/>
                </c:ext>
              </c:extLst>
            </c:dLbl>
            <c:dLbl>
              <c:idx val="1"/>
              <c:layout>
                <c:manualLayout>
                  <c:x val="-8.0555555555555602E-2"/>
                  <c:y val="1.8518518518518517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E4AD-40DE-804E-97697DF1CD3E}"/>
                </c:ext>
              </c:extLst>
            </c:dLbl>
            <c:dLbl>
              <c:idx val="2"/>
              <c:layout>
                <c:manualLayout>
                  <c:x val="0.22487373737373725"/>
                  <c:y val="5.4062244235599605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E4AD-40DE-804E-97697DF1CD3E}"/>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A$27:$A$29</c:f>
              <c:strCache>
                <c:ptCount val="3"/>
                <c:pt idx="0">
                  <c:v>Tak</c:v>
                </c:pt>
                <c:pt idx="1">
                  <c:v>Nie</c:v>
                </c:pt>
                <c:pt idx="2">
                  <c:v>Brak odpowiedzi</c:v>
                </c:pt>
              </c:strCache>
            </c:strRef>
          </c:cat>
          <c:val>
            <c:numRef>
              <c:f>Arkusz1!$B$27:$B$29</c:f>
              <c:numCache>
                <c:formatCode>General</c:formatCode>
                <c:ptCount val="3"/>
                <c:pt idx="0">
                  <c:v>95</c:v>
                </c:pt>
                <c:pt idx="1">
                  <c:v>2</c:v>
                </c:pt>
                <c:pt idx="2">
                  <c:v>3</c:v>
                </c:pt>
              </c:numCache>
            </c:numRef>
          </c:val>
          <c:extLst>
            <c:ext xmlns:c16="http://schemas.microsoft.com/office/drawing/2014/chart" uri="{C3380CC4-5D6E-409C-BE32-E72D297353CC}">
              <c16:uniqueId val="{00000006-E4AD-40DE-804E-97697DF1CD3E}"/>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Stosunek</a:t>
            </a:r>
            <a:r>
              <a:rPr lang="pl-PL" baseline="0"/>
              <a:t> do metodyki Scrum</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400-43AC-B7A0-1CA2FB57ADD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400-43AC-B7A0-1CA2FB57ADD2}"/>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400-43AC-B7A0-1CA2FB57ADD2}"/>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400-43AC-B7A0-1CA2FB57ADD2}"/>
              </c:ext>
            </c:extLst>
          </c:dPt>
          <c:dLbls>
            <c:dLbl>
              <c:idx val="0"/>
              <c:layout>
                <c:manualLayout>
                  <c:x val="0.10416666666666655"/>
                  <c:y val="-5.6423611111111154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7400-43AC-B7A0-1CA2FB57ADD2}"/>
                </c:ext>
              </c:extLst>
            </c:dLbl>
            <c:dLbl>
              <c:idx val="1"/>
              <c:layout>
                <c:manualLayout>
                  <c:x val="-0.19886363636363638"/>
                  <c:y val="-3.90625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7400-43AC-B7A0-1CA2FB57ADD2}"/>
                </c:ext>
              </c:extLst>
            </c:dLbl>
            <c:dLbl>
              <c:idx val="3"/>
              <c:layout>
                <c:manualLayout>
                  <c:x val="-0.16414141414141414"/>
                  <c:y val="4.774305555555555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7400-43AC-B7A0-1CA2FB57ADD2}"/>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L$335:$L$338</c:f>
              <c:strCache>
                <c:ptCount val="4"/>
                <c:pt idx="0">
                  <c:v>Pozytywny</c:v>
                </c:pt>
                <c:pt idx="1">
                  <c:v>Negatywny</c:v>
                </c:pt>
                <c:pt idx="2">
                  <c:v>Skomplikowane</c:v>
                </c:pt>
                <c:pt idx="3">
                  <c:v>Brak Odpowiedzi</c:v>
                </c:pt>
              </c:strCache>
            </c:strRef>
          </c:cat>
          <c:val>
            <c:numRef>
              <c:f>Arkusz1!$M$335:$M$338</c:f>
              <c:numCache>
                <c:formatCode>General</c:formatCode>
                <c:ptCount val="4"/>
                <c:pt idx="0">
                  <c:v>46</c:v>
                </c:pt>
                <c:pt idx="1">
                  <c:v>12</c:v>
                </c:pt>
                <c:pt idx="2">
                  <c:v>31</c:v>
                </c:pt>
                <c:pt idx="3">
                  <c:v>11</c:v>
                </c:pt>
              </c:numCache>
            </c:numRef>
          </c:val>
          <c:extLst>
            <c:ext xmlns:c16="http://schemas.microsoft.com/office/drawing/2014/chart" uri="{C3380CC4-5D6E-409C-BE32-E72D297353CC}">
              <c16:uniqueId val="{00000008-7400-43AC-B7A0-1CA2FB57ADD2}"/>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Czy przeprowadzane jest spotkanie dotyczące przeglądu sprintu?</a:t>
            </a:r>
          </a:p>
        </c:rich>
      </c:tx>
      <c:layout>
        <c:manualLayout>
          <c:xMode val="edge"/>
          <c:yMode val="edge"/>
          <c:x val="0.17757247673586257"/>
          <c:y val="4.2087542087542087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manualLayout>
          <c:layoutTarget val="inner"/>
          <c:xMode val="edge"/>
          <c:yMode val="edge"/>
          <c:x val="0.29781898711524696"/>
          <c:y val="0.29419821575333388"/>
          <c:w val="0.3885791974866778"/>
          <c:h val="0.51810559664890377"/>
        </c:manualLayout>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ED5-4299-A985-C13B9C94160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ED5-4299-A985-C13B9C94160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ED5-4299-A985-C13B9C94160C}"/>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ED5-4299-A985-C13B9C94160C}"/>
              </c:ext>
            </c:extLst>
          </c:dPt>
          <c:dLbls>
            <c:dLbl>
              <c:idx val="0"/>
              <c:layout>
                <c:manualLayout>
                  <c:x val="0.10277777777777777"/>
                  <c:y val="-9.2592592592592587E-2"/>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137544"/>
                        <a:gd name="adj2" fmla="val -61557"/>
                      </a:avLst>
                    </a:prstGeom>
                    <a:noFill/>
                    <a:ln>
                      <a:noFill/>
                    </a:ln>
                  </c15:spPr>
                </c:ext>
                <c:ext xmlns:c16="http://schemas.microsoft.com/office/drawing/2014/chart" uri="{C3380CC4-5D6E-409C-BE32-E72D297353CC}">
                  <c16:uniqueId val="{00000001-FED5-4299-A985-C13B9C94160C}"/>
                </c:ext>
              </c:extLst>
            </c:dLbl>
            <c:dLbl>
              <c:idx val="1"/>
              <c:layout>
                <c:manualLayout>
                  <c:x val="-6.3888888888888884E-2"/>
                  <c:y val="8.3333333333333287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FED5-4299-A985-C13B9C94160C}"/>
                </c:ext>
              </c:extLst>
            </c:dLbl>
            <c:dLbl>
              <c:idx val="2"/>
              <c:layout>
                <c:manualLayout>
                  <c:x val="-2.5000000000000001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FED5-4299-A985-C13B9C94160C}"/>
                </c:ext>
              </c:extLst>
            </c:dLbl>
            <c:dLbl>
              <c:idx val="3"/>
              <c:layout>
                <c:manualLayout>
                  <c:x val="0.19545454545454538"/>
                  <c:y val="1.9781144781144785E-2"/>
                </c:manualLayout>
              </c:layout>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177824504891434"/>
                      <c:h val="0.15701238102812906"/>
                    </c:manualLayout>
                  </c15:layout>
                </c:ext>
                <c:ext xmlns:c16="http://schemas.microsoft.com/office/drawing/2014/chart" uri="{C3380CC4-5D6E-409C-BE32-E72D297353CC}">
                  <c16:uniqueId val="{00000007-FED5-4299-A985-C13B9C94160C}"/>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G$27:$G$30</c:f>
              <c:strCache>
                <c:ptCount val="4"/>
                <c:pt idx="0">
                  <c:v>Tak</c:v>
                </c:pt>
                <c:pt idx="1">
                  <c:v>Nie</c:v>
                </c:pt>
                <c:pt idx="2">
                  <c:v>Inne</c:v>
                </c:pt>
                <c:pt idx="3">
                  <c:v>Razem z planowaniem</c:v>
                </c:pt>
              </c:strCache>
            </c:strRef>
          </c:cat>
          <c:val>
            <c:numRef>
              <c:f>Arkusz1!$H$27:$H$30</c:f>
              <c:numCache>
                <c:formatCode>General</c:formatCode>
                <c:ptCount val="4"/>
                <c:pt idx="0">
                  <c:v>84</c:v>
                </c:pt>
                <c:pt idx="1">
                  <c:v>6</c:v>
                </c:pt>
                <c:pt idx="2">
                  <c:v>4</c:v>
                </c:pt>
                <c:pt idx="3">
                  <c:v>6</c:v>
                </c:pt>
              </c:numCache>
            </c:numRef>
          </c:val>
          <c:extLst>
            <c:ext xmlns:c16="http://schemas.microsoft.com/office/drawing/2014/chart" uri="{C3380CC4-5D6E-409C-BE32-E72D297353CC}">
              <c16:uniqueId val="{00000008-FED5-4299-A985-C13B9C94160C}"/>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sz="1300"/>
              <a:t>Czy przeprowadzane jest spotkanie dotyczące retrospekcji sprintu?</a:t>
            </a:r>
          </a:p>
        </c:rich>
      </c:tx>
      <c:layout>
        <c:manualLayout>
          <c:xMode val="edge"/>
          <c:yMode val="edge"/>
          <c:x val="0.11444116360454944"/>
          <c:y val="4.5488895931352236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DE7-44E3-812D-29B04A873FE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DE7-44E3-812D-29B04A873FE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DE7-44E3-812D-29B04A873FE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DE7-44E3-812D-29B04A873FE9}"/>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ADE7-44E3-812D-29B04A873FE9}"/>
              </c:ext>
            </c:extLst>
          </c:dPt>
          <c:dLbls>
            <c:dLbl>
              <c:idx val="1"/>
              <c:layout>
                <c:manualLayout>
                  <c:x val="-4.7348484848484848E-2"/>
                  <c:y val="0.15740740740740741"/>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ln>
                <a:effectLst/>
              </c:spPr>
              <c:txPr>
                <a:bodyPr rot="0" spcFirstLastPara="1" vertOverflow="clip" horzOverflow="clip" vert="horz" wrap="square" lIns="38100" tIns="19050" rIns="38100" bIns="19050" anchor="ctr" anchorCtr="0">
                  <a:spAutoFit/>
                </a:bodyPr>
                <a:lstStyle/>
                <a:p>
                  <a:pPr algn="ctr">
                    <a:defRPr sz="900" b="0" i="0" u="none" strike="noStrike" kern="1200" baseline="0">
                      <a:solidFill>
                        <a:schemeClr val="dk1">
                          <a:lumMod val="65000"/>
                          <a:lumOff val="35000"/>
                        </a:schemeClr>
                      </a:solidFill>
                      <a:latin typeface="+mn-lt"/>
                      <a:ea typeface="+mn-ea"/>
                      <a:cs typeface="+mn-cs"/>
                    </a:defRPr>
                  </a:pPr>
                  <a:endParaRPr lang="pl-PL"/>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113853"/>
                        <a:gd name="adj2" fmla="val -40720"/>
                      </a:avLst>
                    </a:prstGeom>
                    <a:noFill/>
                    <a:ln>
                      <a:noFill/>
                    </a:ln>
                  </c15:spPr>
                </c:ext>
                <c:ext xmlns:c16="http://schemas.microsoft.com/office/drawing/2014/chart" uri="{C3380CC4-5D6E-409C-BE32-E72D297353CC}">
                  <c16:uniqueId val="{00000003-ADE7-44E3-812D-29B04A873FE9}"/>
                </c:ext>
              </c:extLst>
            </c:dLbl>
            <c:dLbl>
              <c:idx val="2"/>
              <c:layout>
                <c:manualLayout>
                  <c:x val="-0.22727272727272727"/>
                  <c:y val="1.8518518518518476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DE7-44E3-812D-29B04A873FE9}"/>
                </c:ext>
              </c:extLst>
            </c:dLbl>
            <c:dLbl>
              <c:idx val="3"/>
              <c:layout>
                <c:manualLayout>
                  <c:x val="-9.46969696969697E-3"/>
                  <c:y val="1.7013399640834388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ADE7-44E3-812D-29B04A873FE9}"/>
                </c:ext>
              </c:extLst>
            </c:dLbl>
            <c:dLbl>
              <c:idx val="4"/>
              <c:layout>
                <c:manualLayout>
                  <c:x val="0.25252525252525254"/>
                  <c:y val="3.2407407407407385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DE7-44E3-812D-29B04A873FE9}"/>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0">
                <a:spAutoFit/>
              </a:bodyPr>
              <a:lstStyle/>
              <a:p>
                <a:pPr algn="ct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L$27:$L$31</c:f>
              <c:strCache>
                <c:ptCount val="5"/>
                <c:pt idx="0">
                  <c:v>Tak</c:v>
                </c:pt>
                <c:pt idx="1">
                  <c:v>Nie</c:v>
                </c:pt>
                <c:pt idx="2">
                  <c:v>Inne</c:v>
                </c:pt>
                <c:pt idx="3">
                  <c:v>Razem z planowaniem</c:v>
                </c:pt>
                <c:pt idx="4">
                  <c:v>Razem z przeglądem</c:v>
                </c:pt>
              </c:strCache>
            </c:strRef>
          </c:cat>
          <c:val>
            <c:numRef>
              <c:f>Arkusz1!$M$27:$M$31</c:f>
              <c:numCache>
                <c:formatCode>General</c:formatCode>
                <c:ptCount val="5"/>
                <c:pt idx="0">
                  <c:v>76</c:v>
                </c:pt>
                <c:pt idx="1">
                  <c:v>14</c:v>
                </c:pt>
                <c:pt idx="2">
                  <c:v>2</c:v>
                </c:pt>
                <c:pt idx="3">
                  <c:v>4</c:v>
                </c:pt>
                <c:pt idx="4">
                  <c:v>4</c:v>
                </c:pt>
              </c:numCache>
            </c:numRef>
          </c:val>
          <c:extLst>
            <c:ext xmlns:c16="http://schemas.microsoft.com/office/drawing/2014/chart" uri="{C3380CC4-5D6E-409C-BE32-E72D297353CC}">
              <c16:uniqueId val="{0000000A-ADE7-44E3-812D-29B04A873FE9}"/>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Czy przeprowadzane są daily?</a:t>
            </a:r>
          </a:p>
        </c:rich>
      </c:tx>
      <c:layout>
        <c:manualLayout>
          <c:xMode val="edge"/>
          <c:yMode val="edge"/>
          <c:x val="0.22508674341843632"/>
          <c:y val="4.6296296296296294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4E7F-45E5-AB99-CAD5BD6851E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4E7F-45E5-AB99-CAD5BD6851E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4E7F-45E5-AB99-CAD5BD6851E7}"/>
              </c:ext>
            </c:extLst>
          </c:dPt>
          <c:dLbls>
            <c:dLbl>
              <c:idx val="0"/>
              <c:layout>
                <c:manualLayout>
                  <c:x val="0.17992424242424243"/>
                  <c:y val="-0.10185185185185185"/>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144182"/>
                        <a:gd name="adj2" fmla="val -61594"/>
                      </a:avLst>
                    </a:prstGeom>
                    <a:noFill/>
                    <a:ln>
                      <a:noFill/>
                    </a:ln>
                  </c15:spPr>
                </c:ext>
                <c:ext xmlns:c16="http://schemas.microsoft.com/office/drawing/2014/chart" uri="{C3380CC4-5D6E-409C-BE32-E72D297353CC}">
                  <c16:uniqueId val="{00000001-4E7F-45E5-AB99-CAD5BD6851E7}"/>
                </c:ext>
              </c:extLst>
            </c:dLbl>
            <c:dLbl>
              <c:idx val="1"/>
              <c:layout>
                <c:manualLayout>
                  <c:x val="-6.9444444444444448E-2"/>
                  <c:y val="2.7777777777777776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4E7F-45E5-AB99-CAD5BD6851E7}"/>
                </c:ext>
              </c:extLst>
            </c:dLbl>
            <c:dLbl>
              <c:idx val="2"/>
              <c:layout>
                <c:manualLayout>
                  <c:x val="5.366161616161616E-2"/>
                  <c:y val="9.2592592592592587E-3"/>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4E7F-45E5-AB99-CAD5BD6851E7}"/>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Q$27:$Q$29</c:f>
              <c:strCache>
                <c:ptCount val="3"/>
                <c:pt idx="0">
                  <c:v>Tak</c:v>
                </c:pt>
                <c:pt idx="1">
                  <c:v>Nie</c:v>
                </c:pt>
                <c:pt idx="2">
                  <c:v>Inne</c:v>
                </c:pt>
              </c:strCache>
            </c:strRef>
          </c:cat>
          <c:val>
            <c:numRef>
              <c:f>Arkusz1!$R$27:$R$29</c:f>
              <c:numCache>
                <c:formatCode>General</c:formatCode>
                <c:ptCount val="3"/>
                <c:pt idx="0">
                  <c:v>93</c:v>
                </c:pt>
                <c:pt idx="1">
                  <c:v>5</c:v>
                </c:pt>
                <c:pt idx="2">
                  <c:v>2</c:v>
                </c:pt>
              </c:numCache>
            </c:numRef>
          </c:val>
          <c:extLst>
            <c:ext xmlns:c16="http://schemas.microsoft.com/office/drawing/2014/chart" uri="{C3380CC4-5D6E-409C-BE32-E72D297353CC}">
              <c16:uniqueId val="{00000006-4E7F-45E5-AB99-CAD5BD6851E7}"/>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Czy korzystacie z tablicy KANBAN?</a:t>
            </a:r>
          </a:p>
        </c:rich>
      </c:tx>
      <c:layout>
        <c:manualLayout>
          <c:xMode val="edge"/>
          <c:yMode val="edge"/>
          <c:x val="0.18657664240833532"/>
          <c:y val="1.388888888888888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E8A-4287-B06F-C89DCA7293B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3E8A-4287-B06F-C89DCA7293B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3E8A-4287-B06F-C89DCA7293B0}"/>
              </c:ext>
            </c:extLst>
          </c:dPt>
          <c:dLbls>
            <c:dLbl>
              <c:idx val="1"/>
              <c:layout>
                <c:manualLayout>
                  <c:x val="-9.46969696969697E-3"/>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3E8A-4287-B06F-C89DCA7293B0}"/>
                </c:ext>
              </c:extLst>
            </c:dLbl>
            <c:dLbl>
              <c:idx val="2"/>
              <c:layout>
                <c:manualLayout>
                  <c:x val="4.103535353535348E-2"/>
                  <c:y val="1.060944534001666E-17"/>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3E8A-4287-B06F-C89DCA7293B0}"/>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Arkusz1!$A$54:$A$56</c:f>
              <c:strCache>
                <c:ptCount val="3"/>
                <c:pt idx="0">
                  <c:v>Tak</c:v>
                </c:pt>
                <c:pt idx="1">
                  <c:v>Nie</c:v>
                </c:pt>
                <c:pt idx="2">
                  <c:v>Inne</c:v>
                </c:pt>
              </c:strCache>
            </c:strRef>
          </c:cat>
          <c:val>
            <c:numRef>
              <c:f>Arkusz1!$B$54:$B$56</c:f>
              <c:numCache>
                <c:formatCode>General</c:formatCode>
                <c:ptCount val="3"/>
                <c:pt idx="0">
                  <c:v>88</c:v>
                </c:pt>
                <c:pt idx="1">
                  <c:v>11</c:v>
                </c:pt>
                <c:pt idx="2">
                  <c:v>1</c:v>
                </c:pt>
              </c:numCache>
            </c:numRef>
          </c:val>
          <c:extLst>
            <c:ext xmlns:c16="http://schemas.microsoft.com/office/drawing/2014/chart" uri="{C3380CC4-5D6E-409C-BE32-E72D297353CC}">
              <c16:uniqueId val="{00000006-3E8A-4287-B06F-C89DCA7293B0}"/>
            </c:ext>
          </c:extLst>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A32B73-DDE2-4870-908B-AB956653E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65</TotalTime>
  <Pages>70</Pages>
  <Words>12387</Words>
  <Characters>74323</Characters>
  <Application>Microsoft Office Word</Application>
  <DocSecurity>0</DocSecurity>
  <Lines>619</Lines>
  <Paragraphs>173</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6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ia</dc:creator>
  <cp:keywords/>
  <dc:description/>
  <cp:lastModifiedBy>Paweł Leszczyński</cp:lastModifiedBy>
  <cp:revision>6</cp:revision>
  <cp:lastPrinted>2019-04-06T11:08:00Z</cp:lastPrinted>
  <dcterms:created xsi:type="dcterms:W3CDTF">2019-04-25T19:11:00Z</dcterms:created>
  <dcterms:modified xsi:type="dcterms:W3CDTF">2019-06-07T09:15:00Z</dcterms:modified>
</cp:coreProperties>
</file>